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0C74D" w14:textId="77777777" w:rsidR="00BA4CE9" w:rsidRPr="00B043FB" w:rsidRDefault="00BA4CE9" w:rsidP="00552F43">
      <w:pPr>
        <w:spacing w:after="0" w:line="480" w:lineRule="auto"/>
        <w:outlineLvl w:val="0"/>
        <w:rPr>
          <w:rFonts w:ascii="Times New Roman" w:hAnsi="Times New Roman" w:cs="Times New Roman"/>
          <w:b/>
          <w:sz w:val="24"/>
          <w:szCs w:val="24"/>
          <w:lang w:val="en-GB"/>
        </w:rPr>
      </w:pPr>
      <w:r w:rsidRPr="00B043FB">
        <w:rPr>
          <w:rFonts w:ascii="Times New Roman" w:hAnsi="Times New Roman" w:cs="Times New Roman"/>
          <w:b/>
          <w:sz w:val="24"/>
          <w:szCs w:val="24"/>
          <w:lang w:val="en-GB"/>
        </w:rPr>
        <w:t>Section 1: GROWTH AND DEVELOPMENT</w:t>
      </w:r>
    </w:p>
    <w:p w14:paraId="508AA79E" w14:textId="63C2BB39" w:rsidR="00BA4CE9" w:rsidRPr="00B043FB" w:rsidRDefault="00BA4CE9" w:rsidP="00552F43">
      <w:pPr>
        <w:spacing w:after="0" w:line="480" w:lineRule="auto"/>
        <w:outlineLvl w:val="0"/>
        <w:rPr>
          <w:rFonts w:ascii="Times New Roman" w:hAnsi="Times New Roman" w:cs="Times New Roman"/>
          <w:b/>
          <w:sz w:val="24"/>
          <w:szCs w:val="24"/>
          <w:lang w:val="en-GB"/>
        </w:rPr>
      </w:pPr>
      <w:r w:rsidRPr="00B043FB">
        <w:rPr>
          <w:rFonts w:ascii="Times New Roman" w:hAnsi="Times New Roman" w:cs="Times New Roman"/>
          <w:b/>
          <w:sz w:val="24"/>
          <w:szCs w:val="24"/>
          <w:lang w:val="en-GB"/>
        </w:rPr>
        <w:t xml:space="preserve">Editors: Meg </w:t>
      </w:r>
      <w:r w:rsidR="001905F2" w:rsidRPr="00B043FB">
        <w:rPr>
          <w:rFonts w:ascii="Times New Roman" w:hAnsi="Times New Roman" w:cs="Times New Roman"/>
          <w:b/>
          <w:sz w:val="24"/>
          <w:szCs w:val="24"/>
          <w:lang w:val="en-GB"/>
        </w:rPr>
        <w:t>Keil</w:t>
      </w:r>
      <w:r w:rsidRPr="00B043FB">
        <w:rPr>
          <w:rFonts w:ascii="Times New Roman" w:hAnsi="Times New Roman" w:cs="Times New Roman"/>
          <w:b/>
          <w:sz w:val="24"/>
          <w:szCs w:val="24"/>
          <w:lang w:val="en-GB"/>
        </w:rPr>
        <w:t xml:space="preserve"> and Kate Davies</w:t>
      </w:r>
    </w:p>
    <w:p w14:paraId="724D3FA6" w14:textId="77777777" w:rsidR="00890645" w:rsidRPr="00B043FB" w:rsidRDefault="00890645" w:rsidP="00552F43">
      <w:pPr>
        <w:spacing w:after="0" w:line="480" w:lineRule="auto"/>
        <w:rPr>
          <w:rFonts w:ascii="Times New Roman" w:hAnsi="Times New Roman" w:cs="Times New Roman"/>
          <w:b/>
          <w:sz w:val="24"/>
          <w:szCs w:val="24"/>
          <w:lang w:val="en-GB"/>
        </w:rPr>
      </w:pPr>
    </w:p>
    <w:p w14:paraId="188FA8AF" w14:textId="4D87380A" w:rsidR="00BA4CE9" w:rsidRPr="00B043FB" w:rsidRDefault="00BA4CE9" w:rsidP="00552F43">
      <w:pPr>
        <w:spacing w:after="0" w:line="480" w:lineRule="auto"/>
        <w:outlineLvl w:val="0"/>
        <w:rPr>
          <w:rFonts w:ascii="Times New Roman" w:hAnsi="Times New Roman" w:cs="Times New Roman"/>
          <w:b/>
          <w:sz w:val="24"/>
          <w:szCs w:val="24"/>
          <w:lang w:val="en-GB"/>
        </w:rPr>
      </w:pPr>
      <w:bookmarkStart w:id="0" w:name="_Hlk499394306"/>
      <w:r w:rsidRPr="00B043FB">
        <w:rPr>
          <w:rFonts w:ascii="Times New Roman" w:hAnsi="Times New Roman" w:cs="Times New Roman"/>
          <w:b/>
          <w:sz w:val="24"/>
          <w:szCs w:val="24"/>
          <w:u w:val="single"/>
          <w:lang w:val="en-GB"/>
        </w:rPr>
        <w:t xml:space="preserve">Chapter </w:t>
      </w:r>
      <w:r w:rsidR="00D02C1F">
        <w:rPr>
          <w:rFonts w:ascii="Times New Roman" w:hAnsi="Times New Roman" w:cs="Times New Roman"/>
          <w:b/>
          <w:sz w:val="24"/>
          <w:szCs w:val="24"/>
          <w:u w:val="single"/>
          <w:lang w:val="en-GB"/>
        </w:rPr>
        <w:t>3</w:t>
      </w:r>
      <w:bookmarkStart w:id="1" w:name="_GoBack"/>
      <w:bookmarkEnd w:id="1"/>
      <w:r w:rsidRPr="00B043FB">
        <w:rPr>
          <w:rFonts w:ascii="Times New Roman" w:hAnsi="Times New Roman" w:cs="Times New Roman"/>
          <w:b/>
          <w:sz w:val="24"/>
          <w:szCs w:val="24"/>
          <w:u w:val="single"/>
          <w:lang w:val="en-GB"/>
        </w:rPr>
        <w:t>:</w:t>
      </w:r>
      <w:r w:rsidRPr="00B043FB">
        <w:rPr>
          <w:rFonts w:ascii="Times New Roman" w:hAnsi="Times New Roman" w:cs="Times New Roman"/>
          <w:b/>
          <w:sz w:val="24"/>
          <w:szCs w:val="24"/>
          <w:lang w:val="en-GB"/>
        </w:rPr>
        <w:t xml:space="preserve"> Disorders of Sex Development</w:t>
      </w:r>
      <w:r w:rsidR="00BB481C" w:rsidRPr="00B043FB">
        <w:rPr>
          <w:rFonts w:ascii="Times New Roman" w:hAnsi="Times New Roman" w:cs="Times New Roman"/>
          <w:b/>
          <w:sz w:val="24"/>
          <w:szCs w:val="24"/>
          <w:lang w:val="en-GB"/>
        </w:rPr>
        <w:t xml:space="preserve"> (DSD)</w:t>
      </w:r>
      <w:bookmarkEnd w:id="0"/>
    </w:p>
    <w:p w14:paraId="5A471245" w14:textId="77777777" w:rsidR="00774AC4" w:rsidRPr="00B043FB" w:rsidRDefault="00774AC4" w:rsidP="00552F43">
      <w:pPr>
        <w:spacing w:after="0" w:line="480" w:lineRule="auto"/>
        <w:rPr>
          <w:rFonts w:ascii="Times New Roman" w:hAnsi="Times New Roman" w:cs="Times New Roman"/>
          <w:b/>
          <w:sz w:val="24"/>
          <w:szCs w:val="24"/>
          <w:lang w:val="en-GB"/>
        </w:rPr>
      </w:pPr>
    </w:p>
    <w:p w14:paraId="2F6DDE71" w14:textId="160090AD" w:rsidR="00BB481C" w:rsidRPr="00B043FB" w:rsidRDefault="00BA4CE9" w:rsidP="003125D7">
      <w:pPr>
        <w:spacing w:after="0" w:line="480" w:lineRule="auto"/>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Author</w:t>
      </w:r>
    </w:p>
    <w:p w14:paraId="24FB5C03" w14:textId="010083B5" w:rsidR="00BA4CE9" w:rsidRPr="00B043FB" w:rsidRDefault="00BA4CE9" w:rsidP="00552F43">
      <w:pPr>
        <w:spacing w:after="0" w:line="480" w:lineRule="auto"/>
        <w:outlineLvl w:val="0"/>
        <w:rPr>
          <w:rFonts w:ascii="Times New Roman" w:hAnsi="Times New Roman" w:cs="Times New Roman"/>
          <w:b/>
          <w:sz w:val="24"/>
          <w:szCs w:val="24"/>
          <w:lang w:val="en-GB"/>
        </w:rPr>
      </w:pPr>
      <w:r w:rsidRPr="00B043FB">
        <w:rPr>
          <w:rFonts w:ascii="Times New Roman" w:hAnsi="Times New Roman" w:cs="Times New Roman"/>
          <w:b/>
          <w:sz w:val="24"/>
          <w:szCs w:val="24"/>
          <w:lang w:val="en-GB"/>
        </w:rPr>
        <w:t>Kate Davies RN (Child) Dip HE, BSc (Hons), MSc, NMP, PGCert</w:t>
      </w:r>
      <w:r w:rsidR="00C8335F">
        <w:rPr>
          <w:rFonts w:ascii="Times New Roman" w:hAnsi="Times New Roman" w:cs="Times New Roman"/>
          <w:b/>
          <w:sz w:val="24"/>
          <w:szCs w:val="24"/>
          <w:lang w:val="en-GB"/>
        </w:rPr>
        <w:t>, PGDip</w:t>
      </w:r>
    </w:p>
    <w:p w14:paraId="5A059317" w14:textId="77777777" w:rsidR="00BB481C" w:rsidRPr="00B043FB" w:rsidRDefault="00BB481C" w:rsidP="00552F43">
      <w:pPr>
        <w:spacing w:after="0" w:line="480" w:lineRule="auto"/>
        <w:outlineLvl w:val="0"/>
        <w:rPr>
          <w:rFonts w:ascii="Times New Roman" w:hAnsi="Times New Roman" w:cs="Times New Roman"/>
          <w:b/>
          <w:sz w:val="24"/>
          <w:szCs w:val="24"/>
          <w:lang w:val="en-GB"/>
        </w:rPr>
      </w:pPr>
      <w:r w:rsidRPr="00B043FB">
        <w:rPr>
          <w:rFonts w:ascii="Times New Roman" w:hAnsi="Times New Roman" w:cs="Times New Roman"/>
          <w:b/>
          <w:sz w:val="24"/>
          <w:szCs w:val="24"/>
          <w:lang w:val="en-GB"/>
        </w:rPr>
        <w:t>Senior Lecturer in Children’s Nursing, London South Bank University</w:t>
      </w:r>
      <w:r w:rsidR="003E1EA6" w:rsidRPr="00B043FB">
        <w:rPr>
          <w:rFonts w:ascii="Times New Roman" w:hAnsi="Times New Roman" w:cs="Times New Roman"/>
          <w:b/>
          <w:sz w:val="24"/>
          <w:szCs w:val="24"/>
          <w:lang w:val="en-GB"/>
        </w:rPr>
        <w:t>, London, UK</w:t>
      </w:r>
    </w:p>
    <w:p w14:paraId="22E8B572" w14:textId="7C84B62B" w:rsidR="00BB481C" w:rsidRPr="00B043FB" w:rsidRDefault="00164FC6" w:rsidP="00552F43">
      <w:pPr>
        <w:spacing w:after="0" w:line="480" w:lineRule="auto"/>
        <w:rPr>
          <w:rFonts w:ascii="Times New Roman" w:hAnsi="Times New Roman" w:cs="Times New Roman"/>
          <w:b/>
          <w:sz w:val="24"/>
          <w:szCs w:val="24"/>
          <w:lang w:val="en-GB"/>
        </w:rPr>
      </w:pPr>
      <w:r w:rsidRPr="00B043FB">
        <w:rPr>
          <w:rFonts w:ascii="Times New Roman" w:hAnsi="Times New Roman" w:cs="Times New Roman"/>
          <w:b/>
          <w:sz w:val="24"/>
          <w:szCs w:val="24"/>
          <w:lang w:val="en-GB"/>
        </w:rPr>
        <w:t xml:space="preserve">Email: </w:t>
      </w:r>
      <w:hyperlink r:id="rId7" w:history="1">
        <w:r w:rsidRPr="00B043FB">
          <w:rPr>
            <w:rStyle w:val="Hyperlink"/>
            <w:rFonts w:ascii="Times New Roman" w:hAnsi="Times New Roman" w:cs="Times New Roman"/>
            <w:sz w:val="24"/>
            <w:szCs w:val="24"/>
            <w:lang w:val="en-GB"/>
          </w:rPr>
          <w:t>kate.davies@lsbu.ac.uk</w:t>
        </w:r>
      </w:hyperlink>
      <w:r w:rsidRPr="00B043FB">
        <w:rPr>
          <w:rFonts w:ascii="Times New Roman" w:hAnsi="Times New Roman" w:cs="Times New Roman"/>
          <w:b/>
          <w:sz w:val="24"/>
          <w:szCs w:val="24"/>
          <w:lang w:val="en-GB"/>
        </w:rPr>
        <w:t xml:space="preserve"> </w:t>
      </w:r>
    </w:p>
    <w:p w14:paraId="63B75C15" w14:textId="77777777" w:rsidR="00BD4B07" w:rsidRDefault="00BD4B07" w:rsidP="00552F43">
      <w:pPr>
        <w:spacing w:after="0" w:line="480" w:lineRule="auto"/>
        <w:outlineLvl w:val="0"/>
        <w:rPr>
          <w:rFonts w:ascii="Times New Roman" w:hAnsi="Times New Roman" w:cs="Times New Roman"/>
          <w:b/>
          <w:sz w:val="24"/>
          <w:szCs w:val="24"/>
          <w:u w:val="single"/>
          <w:lang w:val="en-GB"/>
        </w:rPr>
      </w:pPr>
    </w:p>
    <w:p w14:paraId="548592F5" w14:textId="3C09EC34" w:rsidR="00BA4CE9" w:rsidRPr="00B043FB" w:rsidRDefault="00837D6D" w:rsidP="00552F43">
      <w:pPr>
        <w:spacing w:after="0" w:line="480" w:lineRule="auto"/>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 xml:space="preserve">Chapter </w:t>
      </w:r>
      <w:r w:rsidR="00BA4CE9" w:rsidRPr="00B043FB">
        <w:rPr>
          <w:rFonts w:ascii="Times New Roman" w:hAnsi="Times New Roman" w:cs="Times New Roman"/>
          <w:b/>
          <w:sz w:val="24"/>
          <w:szCs w:val="24"/>
          <w:u w:val="single"/>
          <w:lang w:val="en-GB"/>
        </w:rPr>
        <w:t>Outline</w:t>
      </w:r>
    </w:p>
    <w:p w14:paraId="236391DB"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4.1. </w:t>
      </w:r>
      <w:r w:rsidRPr="00B043FB">
        <w:rPr>
          <w:rFonts w:ascii="Times New Roman" w:hAnsi="Times New Roman" w:cs="Times New Roman"/>
          <w:sz w:val="24"/>
          <w:szCs w:val="24"/>
          <w:lang w:val="en-GB"/>
        </w:rPr>
        <w:tab/>
        <w:t>What is a DSD</w:t>
      </w:r>
    </w:p>
    <w:p w14:paraId="3DDF31A9"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2.</w:t>
      </w:r>
      <w:r w:rsidRPr="00B043FB">
        <w:rPr>
          <w:rFonts w:ascii="Times New Roman" w:hAnsi="Times New Roman" w:cs="Times New Roman"/>
          <w:sz w:val="24"/>
          <w:szCs w:val="24"/>
          <w:lang w:val="en-GB"/>
        </w:rPr>
        <w:tab/>
        <w:t>Nomenclature</w:t>
      </w:r>
    </w:p>
    <w:p w14:paraId="3680F597"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3.</w:t>
      </w:r>
      <w:r w:rsidRPr="00B043FB">
        <w:rPr>
          <w:rFonts w:ascii="Times New Roman" w:hAnsi="Times New Roman" w:cs="Times New Roman"/>
          <w:sz w:val="24"/>
          <w:szCs w:val="24"/>
          <w:lang w:val="en-GB"/>
        </w:rPr>
        <w:tab/>
        <w:t>Chromosomes and Embryology</w:t>
      </w:r>
    </w:p>
    <w:p w14:paraId="0C5A697E"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4.</w:t>
      </w:r>
      <w:r w:rsidRPr="00B043FB">
        <w:rPr>
          <w:rFonts w:ascii="Times New Roman" w:hAnsi="Times New Roman" w:cs="Times New Roman"/>
          <w:sz w:val="24"/>
          <w:szCs w:val="24"/>
          <w:lang w:val="en-GB"/>
        </w:rPr>
        <w:tab/>
        <w:t>Diagnostic pathway</w:t>
      </w:r>
    </w:p>
    <w:p w14:paraId="038DACC4"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5.</w:t>
      </w:r>
      <w:r w:rsidRPr="00B043FB">
        <w:rPr>
          <w:rFonts w:ascii="Times New Roman" w:hAnsi="Times New Roman" w:cs="Times New Roman"/>
          <w:sz w:val="24"/>
          <w:szCs w:val="24"/>
          <w:lang w:val="en-GB"/>
        </w:rPr>
        <w:tab/>
      </w:r>
      <w:proofErr w:type="gramStart"/>
      <w:r w:rsidRPr="00B043FB">
        <w:rPr>
          <w:rFonts w:ascii="Times New Roman" w:hAnsi="Times New Roman" w:cs="Times New Roman"/>
          <w:sz w:val="24"/>
          <w:szCs w:val="24"/>
          <w:lang w:val="en-GB"/>
        </w:rPr>
        <w:t>46,XX</w:t>
      </w:r>
      <w:proofErr w:type="gramEnd"/>
      <w:r w:rsidRPr="00B043FB">
        <w:rPr>
          <w:rFonts w:ascii="Times New Roman" w:hAnsi="Times New Roman" w:cs="Times New Roman"/>
          <w:sz w:val="24"/>
          <w:szCs w:val="24"/>
          <w:lang w:val="en-GB"/>
        </w:rPr>
        <w:t xml:space="preserve"> DSD</w:t>
      </w:r>
    </w:p>
    <w:p w14:paraId="6D299233"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6.</w:t>
      </w:r>
      <w:r w:rsidRPr="00B043FB">
        <w:rPr>
          <w:rFonts w:ascii="Times New Roman" w:hAnsi="Times New Roman" w:cs="Times New Roman"/>
          <w:sz w:val="24"/>
          <w:szCs w:val="24"/>
          <w:lang w:val="en-GB"/>
        </w:rPr>
        <w:tab/>
      </w:r>
      <w:proofErr w:type="gramStart"/>
      <w:r w:rsidRPr="00B043FB">
        <w:rPr>
          <w:rFonts w:ascii="Times New Roman" w:hAnsi="Times New Roman" w:cs="Times New Roman"/>
          <w:sz w:val="24"/>
          <w:szCs w:val="24"/>
          <w:lang w:val="en-GB"/>
        </w:rPr>
        <w:t>46,XY</w:t>
      </w:r>
      <w:proofErr w:type="gramEnd"/>
      <w:r w:rsidRPr="00B043FB">
        <w:rPr>
          <w:rFonts w:ascii="Times New Roman" w:hAnsi="Times New Roman" w:cs="Times New Roman"/>
          <w:sz w:val="24"/>
          <w:szCs w:val="24"/>
          <w:lang w:val="en-GB"/>
        </w:rPr>
        <w:t xml:space="preserve"> DSD</w:t>
      </w:r>
    </w:p>
    <w:p w14:paraId="6EDA94CD"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7.</w:t>
      </w:r>
      <w:r w:rsidRPr="00B043FB">
        <w:rPr>
          <w:rFonts w:ascii="Times New Roman" w:hAnsi="Times New Roman" w:cs="Times New Roman"/>
          <w:sz w:val="24"/>
          <w:szCs w:val="24"/>
          <w:lang w:val="en-GB"/>
        </w:rPr>
        <w:tab/>
        <w:t>Mixed Sex Chromosome DSD</w:t>
      </w:r>
    </w:p>
    <w:p w14:paraId="528B7A6D"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8.</w:t>
      </w:r>
      <w:r w:rsidRPr="00B043FB">
        <w:rPr>
          <w:rFonts w:ascii="Times New Roman" w:hAnsi="Times New Roman" w:cs="Times New Roman"/>
          <w:sz w:val="24"/>
          <w:szCs w:val="24"/>
          <w:lang w:val="en-GB"/>
        </w:rPr>
        <w:tab/>
        <w:t>Management</w:t>
      </w:r>
    </w:p>
    <w:p w14:paraId="4BE48E79"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9.</w:t>
      </w:r>
      <w:r w:rsidRPr="00B043FB">
        <w:rPr>
          <w:rFonts w:ascii="Times New Roman" w:hAnsi="Times New Roman" w:cs="Times New Roman"/>
          <w:sz w:val="24"/>
          <w:szCs w:val="24"/>
          <w:lang w:val="en-GB"/>
        </w:rPr>
        <w:tab/>
        <w:t>The multidisciplinary team</w:t>
      </w:r>
    </w:p>
    <w:p w14:paraId="1A3AA0DC" w14:textId="77777777"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10.</w:t>
      </w:r>
      <w:r w:rsidRPr="00B043FB">
        <w:rPr>
          <w:rFonts w:ascii="Times New Roman" w:hAnsi="Times New Roman" w:cs="Times New Roman"/>
          <w:sz w:val="24"/>
          <w:szCs w:val="24"/>
          <w:lang w:val="en-GB"/>
        </w:rPr>
        <w:tab/>
        <w:t>Nursing considerations</w:t>
      </w:r>
    </w:p>
    <w:p w14:paraId="5639D6C9" w14:textId="3083DC2A" w:rsidR="00774AC4" w:rsidRPr="00B043FB" w:rsidRDefault="00774AC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11.</w:t>
      </w:r>
      <w:r w:rsidRPr="00B043FB">
        <w:rPr>
          <w:rFonts w:ascii="Times New Roman" w:hAnsi="Times New Roman" w:cs="Times New Roman"/>
          <w:sz w:val="24"/>
          <w:szCs w:val="24"/>
          <w:lang w:val="en-GB"/>
        </w:rPr>
        <w:tab/>
      </w:r>
      <w:r w:rsidR="00BD4B07">
        <w:rPr>
          <w:rFonts w:ascii="Times New Roman" w:hAnsi="Times New Roman" w:cs="Times New Roman"/>
          <w:sz w:val="24"/>
          <w:szCs w:val="24"/>
          <w:lang w:val="en-GB"/>
        </w:rPr>
        <w:t>Conclusion</w:t>
      </w:r>
    </w:p>
    <w:p w14:paraId="37B23C18" w14:textId="4BB83F02" w:rsidR="00F912D6" w:rsidRPr="00B043FB" w:rsidRDefault="00F912D6"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12.    Useful websites</w:t>
      </w:r>
    </w:p>
    <w:p w14:paraId="04221B73" w14:textId="77777777" w:rsidR="006D1FAB" w:rsidRPr="00B043FB" w:rsidRDefault="006D1FAB" w:rsidP="00552F43">
      <w:pPr>
        <w:spacing w:after="0" w:line="480" w:lineRule="auto"/>
        <w:rPr>
          <w:rFonts w:ascii="Times New Roman" w:hAnsi="Times New Roman" w:cs="Times New Roman"/>
          <w:sz w:val="24"/>
          <w:szCs w:val="24"/>
          <w:lang w:val="en-GB"/>
        </w:rPr>
      </w:pPr>
    </w:p>
    <w:p w14:paraId="2B83BE2E" w14:textId="77777777" w:rsidR="006D1FAB" w:rsidRPr="00B043FB" w:rsidRDefault="006D1FAB" w:rsidP="00552F43">
      <w:pPr>
        <w:spacing w:after="0" w:line="480" w:lineRule="auto"/>
        <w:rPr>
          <w:rFonts w:ascii="Times New Roman" w:hAnsi="Times New Roman" w:cs="Times New Roman"/>
          <w:sz w:val="24"/>
          <w:szCs w:val="24"/>
          <w:lang w:val="en-GB"/>
        </w:rPr>
      </w:pPr>
    </w:p>
    <w:p w14:paraId="6D486D57" w14:textId="77777777" w:rsidR="00BA4CE9" w:rsidRPr="00B043FB" w:rsidRDefault="00BA4CE9" w:rsidP="00552F43">
      <w:pPr>
        <w:spacing w:after="0" w:line="480" w:lineRule="auto"/>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lastRenderedPageBreak/>
        <w:t>Figures and Tables</w:t>
      </w:r>
    </w:p>
    <w:p w14:paraId="0E97836B" w14:textId="0DED62E4" w:rsidR="00BB481C" w:rsidRPr="00B043FB" w:rsidRDefault="00BB481C"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Figure </w:t>
      </w:r>
      <w:r w:rsidR="0090271A" w:rsidRPr="00B043FB">
        <w:rPr>
          <w:rFonts w:ascii="Times New Roman" w:hAnsi="Times New Roman" w:cs="Times New Roman"/>
          <w:sz w:val="24"/>
          <w:szCs w:val="24"/>
          <w:lang w:val="en-GB"/>
        </w:rPr>
        <w:t>4.</w:t>
      </w:r>
      <w:r w:rsidRPr="00B043FB">
        <w:rPr>
          <w:rFonts w:ascii="Times New Roman" w:hAnsi="Times New Roman" w:cs="Times New Roman"/>
          <w:sz w:val="24"/>
          <w:szCs w:val="24"/>
          <w:lang w:val="en-GB"/>
        </w:rPr>
        <w:t>1</w:t>
      </w:r>
      <w:r w:rsidR="0090271A" w:rsidRPr="00B043FB">
        <w:rPr>
          <w:rFonts w:ascii="Times New Roman" w:hAnsi="Times New Roman" w:cs="Times New Roman"/>
          <w:sz w:val="24"/>
          <w:szCs w:val="24"/>
          <w:lang w:val="en-GB"/>
        </w:rPr>
        <w:t>. Formation of internal reproductive structures</w:t>
      </w:r>
    </w:p>
    <w:p w14:paraId="74243272" w14:textId="343A74B0" w:rsidR="00F84CB4" w:rsidRPr="00B043FB" w:rsidRDefault="00F84CB4"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2. Diagnostic pathway for infant with suspected DSD</w:t>
      </w:r>
    </w:p>
    <w:p w14:paraId="1AA76099" w14:textId="223197C3" w:rsidR="00590D9E" w:rsidRPr="00B043FB" w:rsidRDefault="00590D9E"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3. The Prader staging of external genitalia</w:t>
      </w:r>
    </w:p>
    <w:p w14:paraId="27253840" w14:textId="3F46E20F" w:rsidR="00D55124" w:rsidRPr="00B043FB" w:rsidRDefault="00D55124"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4.</w:t>
      </w:r>
      <w:r w:rsidR="00454FAF" w:rsidRPr="00B043FB">
        <w:rPr>
          <w:rFonts w:ascii="Times New Roman" w:hAnsi="Times New Roman" w:cs="Times New Roman"/>
          <w:sz w:val="24"/>
          <w:szCs w:val="24"/>
          <w:lang w:val="en-GB"/>
        </w:rPr>
        <w:t xml:space="preserve"> Hypospadias descriptions</w:t>
      </w:r>
    </w:p>
    <w:p w14:paraId="59EBB382" w14:textId="6932D45F" w:rsidR="00D55124" w:rsidRPr="00B043FB" w:rsidRDefault="00D55124"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5.</w:t>
      </w:r>
      <w:r w:rsidR="00454FAF" w:rsidRPr="00B043FB">
        <w:rPr>
          <w:rFonts w:ascii="Times New Roman" w:hAnsi="Times New Roman" w:cs="Times New Roman"/>
          <w:sz w:val="24"/>
          <w:szCs w:val="24"/>
          <w:lang w:val="en-GB"/>
        </w:rPr>
        <w:t xml:space="preserve"> External Masculinisation Score</w:t>
      </w:r>
    </w:p>
    <w:p w14:paraId="589994A4" w14:textId="667193E2" w:rsidR="006F2A5D" w:rsidRPr="00B043FB" w:rsidRDefault="006F2A5D"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6. Primary amenorrhoea investigations</w:t>
      </w:r>
    </w:p>
    <w:p w14:paraId="58C1FC27" w14:textId="24F340A2" w:rsidR="00DF24AC" w:rsidRPr="00B043FB" w:rsidRDefault="00DF24AC"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7. An integrated team approach</w:t>
      </w:r>
    </w:p>
    <w:p w14:paraId="23184DB2" w14:textId="76695A1C" w:rsidR="00F048DC" w:rsidRPr="00B043FB" w:rsidRDefault="00F048DC"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Figure 4.8. The CNS role</w:t>
      </w:r>
    </w:p>
    <w:p w14:paraId="6599470E" w14:textId="44A463A6" w:rsidR="00BB481C" w:rsidRPr="00B043FB" w:rsidRDefault="0013160F"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Box 4.1. Stages of differentiation</w:t>
      </w:r>
    </w:p>
    <w:p w14:paraId="4EFF4952" w14:textId="32AC9D2A" w:rsidR="00B85351" w:rsidRPr="00B043FB" w:rsidRDefault="00B85351"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Box 4.2. The HCG test</w:t>
      </w:r>
    </w:p>
    <w:p w14:paraId="4B76876E" w14:textId="402CF143" w:rsidR="002C4F49" w:rsidRPr="00B043FB" w:rsidRDefault="002C4F49"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Box 4.3. The MDT</w:t>
      </w:r>
    </w:p>
    <w:p w14:paraId="07E3B509" w14:textId="45A4CBCC" w:rsidR="00413914" w:rsidRPr="00B043FB" w:rsidRDefault="00413914"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Box 4.4. Admission practicalities to consider</w:t>
      </w:r>
    </w:p>
    <w:p w14:paraId="4447E437" w14:textId="5D3C78B6" w:rsidR="00BB481C" w:rsidRPr="00B043FB" w:rsidRDefault="006B0DB9"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Table 4.1. Proposed revised nomenclature</w:t>
      </w:r>
    </w:p>
    <w:p w14:paraId="1D4744CF" w14:textId="522776A4" w:rsidR="00B85351" w:rsidRPr="00B043FB" w:rsidRDefault="00946DCC"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Table 4.2. DSD Classification</w:t>
      </w:r>
    </w:p>
    <w:p w14:paraId="6501EF35" w14:textId="77777777" w:rsidR="00B043FB" w:rsidRPr="00B043FB" w:rsidRDefault="00B043FB" w:rsidP="00B043FB">
      <w:pPr>
        <w:spacing w:after="0" w:line="480" w:lineRule="auto"/>
        <w:jc w:val="both"/>
        <w:rPr>
          <w:rFonts w:ascii="Times New Roman" w:hAnsi="Times New Roman" w:cs="Times New Roman"/>
          <w:sz w:val="24"/>
          <w:szCs w:val="24"/>
          <w:lang w:val="en-GB"/>
        </w:rPr>
      </w:pPr>
    </w:p>
    <w:p w14:paraId="1642C163" w14:textId="77777777" w:rsidR="00B043FB" w:rsidRPr="00B043FB" w:rsidRDefault="00B043FB" w:rsidP="00B043FB">
      <w:pPr>
        <w:spacing w:after="0" w:line="480" w:lineRule="auto"/>
        <w:jc w:val="both"/>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Abstract</w:t>
      </w:r>
    </w:p>
    <w:p w14:paraId="1A01B37B" w14:textId="05177DB5" w:rsidR="00B043FB" w:rsidRPr="00B043FB" w:rsidRDefault="00B043FB" w:rsidP="00B043FB">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 diagnosis of a DSD – a disorder of sex development – whether made in infancy or as a young person – involves a full multidisciplinary team. Progress has been made in recent years with the advances of nomenclature, treatment and psychological approaches and the disorders have been categorised into more patient friendly terminology, leaving behind confusing and upsetting labels and stigma. These predominant DSD will be discussed in accordance with the new categories, detailing clinical presentation, management and nursing considerations </w:t>
      </w:r>
      <w:proofErr w:type="gramStart"/>
      <w:r w:rsidRPr="00B043FB">
        <w:rPr>
          <w:rFonts w:ascii="Times New Roman" w:hAnsi="Times New Roman" w:cs="Times New Roman"/>
          <w:sz w:val="24"/>
          <w:szCs w:val="24"/>
          <w:lang w:val="en-GB"/>
        </w:rPr>
        <w:t>in order to</w:t>
      </w:r>
      <w:proofErr w:type="gramEnd"/>
      <w:r w:rsidRPr="00B043FB">
        <w:rPr>
          <w:rFonts w:ascii="Times New Roman" w:hAnsi="Times New Roman" w:cs="Times New Roman"/>
          <w:sz w:val="24"/>
          <w:szCs w:val="24"/>
          <w:lang w:val="en-GB"/>
        </w:rPr>
        <w:t xml:space="preserve"> implement best practice. Emphasis here is placed on a fully co-operative </w:t>
      </w:r>
      <w:r w:rsidRPr="00B043FB">
        <w:rPr>
          <w:rFonts w:ascii="Times New Roman" w:hAnsi="Times New Roman" w:cs="Times New Roman"/>
          <w:sz w:val="24"/>
          <w:szCs w:val="24"/>
          <w:lang w:val="en-GB"/>
        </w:rPr>
        <w:lastRenderedPageBreak/>
        <w:t xml:space="preserve">multidisciplinary team, but also the nurses’ role, who can offer continued support and guidance to the child / young person and their families. </w:t>
      </w:r>
    </w:p>
    <w:p w14:paraId="150ADCB0" w14:textId="77777777" w:rsidR="00BB481C" w:rsidRPr="00B043FB" w:rsidRDefault="00BB481C" w:rsidP="00552F43">
      <w:pPr>
        <w:spacing w:after="0" w:line="480" w:lineRule="auto"/>
        <w:rPr>
          <w:rFonts w:ascii="Times New Roman" w:hAnsi="Times New Roman" w:cs="Times New Roman"/>
          <w:sz w:val="24"/>
          <w:szCs w:val="24"/>
          <w:lang w:val="en-GB"/>
        </w:rPr>
      </w:pPr>
    </w:p>
    <w:p w14:paraId="5CC10315" w14:textId="77777777" w:rsidR="00BA4CE9" w:rsidRPr="00B043FB" w:rsidRDefault="00BA4CE9" w:rsidP="00552F43">
      <w:pPr>
        <w:spacing w:after="0" w:line="480" w:lineRule="auto"/>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Key Words</w:t>
      </w:r>
    </w:p>
    <w:p w14:paraId="73A030D7" w14:textId="77777777" w:rsidR="006D71F6" w:rsidRPr="00B043FB" w:rsidRDefault="006D71F6" w:rsidP="00552F43">
      <w:pPr>
        <w:spacing w:after="0" w:line="480" w:lineRule="auto"/>
        <w:outlineLvl w:val="0"/>
        <w:rPr>
          <w:rFonts w:ascii="Times New Roman" w:hAnsi="Times New Roman" w:cs="Times New Roman"/>
          <w:sz w:val="24"/>
          <w:szCs w:val="24"/>
          <w:lang w:val="en-GB"/>
        </w:rPr>
      </w:pPr>
      <w:r w:rsidRPr="00B043FB">
        <w:rPr>
          <w:rFonts w:ascii="Times New Roman" w:hAnsi="Times New Roman" w:cs="Times New Roman"/>
          <w:sz w:val="24"/>
          <w:szCs w:val="24"/>
          <w:lang w:val="en-GB"/>
        </w:rPr>
        <w:t>Ambiguous genitalia</w:t>
      </w:r>
    </w:p>
    <w:p w14:paraId="637E9DBE" w14:textId="77777777" w:rsidR="006D71F6" w:rsidRPr="00B043FB" w:rsidRDefault="006D71F6"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Chromosome</w:t>
      </w:r>
    </w:p>
    <w:p w14:paraId="0B7662C2" w14:textId="77777777" w:rsidR="006D71F6" w:rsidRPr="00B043FB" w:rsidRDefault="00BB481C"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DSD</w:t>
      </w:r>
    </w:p>
    <w:p w14:paraId="57B7730F" w14:textId="77777777" w:rsidR="006D71F6" w:rsidRPr="00B043FB" w:rsidRDefault="0099655C"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Gonads</w:t>
      </w:r>
    </w:p>
    <w:p w14:paraId="33C5E456" w14:textId="77777777" w:rsidR="006D71F6" w:rsidRPr="00B043FB" w:rsidRDefault="006D71F6" w:rsidP="00552F43">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Karyotype</w:t>
      </w:r>
    </w:p>
    <w:p w14:paraId="0CF38106" w14:textId="77777777" w:rsidR="006D1FAB" w:rsidRPr="00B043FB" w:rsidRDefault="006D1FAB" w:rsidP="00552F43">
      <w:pPr>
        <w:spacing w:after="0" w:line="480" w:lineRule="auto"/>
        <w:rPr>
          <w:rFonts w:ascii="Times New Roman" w:hAnsi="Times New Roman" w:cs="Times New Roman"/>
          <w:sz w:val="24"/>
          <w:szCs w:val="24"/>
          <w:lang w:val="en-GB"/>
        </w:rPr>
      </w:pPr>
    </w:p>
    <w:p w14:paraId="1ED89F13" w14:textId="77777777" w:rsidR="00BA4CE9" w:rsidRPr="00B043FB" w:rsidRDefault="00BA4CE9" w:rsidP="00E44A50">
      <w:pPr>
        <w:spacing w:after="0" w:line="480" w:lineRule="auto"/>
        <w:jc w:val="both"/>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Key points</w:t>
      </w:r>
    </w:p>
    <w:p w14:paraId="775B57FE" w14:textId="77777777" w:rsidR="006D71F6" w:rsidRPr="00B043FB" w:rsidRDefault="006D71F6" w:rsidP="00E44A50">
      <w:pPr>
        <w:pStyle w:val="ListParagraph"/>
        <w:numPr>
          <w:ilvl w:val="0"/>
          <w:numId w:val="1"/>
        </w:numPr>
        <w:spacing w:after="0" w:line="480" w:lineRule="auto"/>
        <w:ind w:left="0"/>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Health care professionals involved in DSD care should follow the international consensus guidelines </w:t>
      </w:r>
      <w:proofErr w:type="gramStart"/>
      <w:r w:rsidRPr="00B043FB">
        <w:rPr>
          <w:rFonts w:ascii="Times New Roman" w:hAnsi="Times New Roman" w:cs="Times New Roman"/>
          <w:sz w:val="24"/>
          <w:szCs w:val="24"/>
          <w:lang w:val="en-GB"/>
        </w:rPr>
        <w:t>in order to</w:t>
      </w:r>
      <w:proofErr w:type="gramEnd"/>
      <w:r w:rsidRPr="00B043FB">
        <w:rPr>
          <w:rFonts w:ascii="Times New Roman" w:hAnsi="Times New Roman" w:cs="Times New Roman"/>
          <w:sz w:val="24"/>
          <w:szCs w:val="24"/>
          <w:lang w:val="en-GB"/>
        </w:rPr>
        <w:t xml:space="preserve"> offer optimum care.</w:t>
      </w:r>
    </w:p>
    <w:p w14:paraId="064B9F0B" w14:textId="77777777" w:rsidR="006D71F6" w:rsidRPr="00B043FB" w:rsidRDefault="002E3DFE" w:rsidP="00E44A50">
      <w:pPr>
        <w:pStyle w:val="ListParagraph"/>
        <w:numPr>
          <w:ilvl w:val="0"/>
          <w:numId w:val="1"/>
        </w:numPr>
        <w:spacing w:after="0" w:line="480" w:lineRule="auto"/>
        <w:ind w:left="0"/>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 diagnostic pathway should be followed, whether the child is presenting in infancy or in adolescence</w:t>
      </w:r>
    </w:p>
    <w:p w14:paraId="1E210E8A" w14:textId="77777777" w:rsidR="002E3DFE" w:rsidRPr="00B043FB" w:rsidRDefault="002E3DFE" w:rsidP="00E44A50">
      <w:pPr>
        <w:pStyle w:val="ListParagraph"/>
        <w:numPr>
          <w:ilvl w:val="0"/>
          <w:numId w:val="1"/>
        </w:numPr>
        <w:spacing w:after="0" w:line="480" w:lineRule="auto"/>
        <w:ind w:left="0"/>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A full multidisciplinary team should be in place </w:t>
      </w:r>
      <w:proofErr w:type="gramStart"/>
      <w:r w:rsidRPr="00B043FB">
        <w:rPr>
          <w:rFonts w:ascii="Times New Roman" w:hAnsi="Times New Roman" w:cs="Times New Roman"/>
          <w:sz w:val="24"/>
          <w:szCs w:val="24"/>
          <w:lang w:val="en-GB"/>
        </w:rPr>
        <w:t>in order to</w:t>
      </w:r>
      <w:proofErr w:type="gramEnd"/>
      <w:r w:rsidRPr="00B043FB">
        <w:rPr>
          <w:rFonts w:ascii="Times New Roman" w:hAnsi="Times New Roman" w:cs="Times New Roman"/>
          <w:sz w:val="24"/>
          <w:szCs w:val="24"/>
          <w:lang w:val="en-GB"/>
        </w:rPr>
        <w:t xml:space="preserve"> fully support and guide the family in the treatment needed.</w:t>
      </w:r>
    </w:p>
    <w:p w14:paraId="753777AE" w14:textId="77777777" w:rsidR="003E1EA6" w:rsidRPr="00B043FB" w:rsidRDefault="002E3DFE" w:rsidP="00E44A50">
      <w:pPr>
        <w:pStyle w:val="ListParagraph"/>
        <w:numPr>
          <w:ilvl w:val="0"/>
          <w:numId w:val="1"/>
        </w:numPr>
        <w:spacing w:after="0" w:line="480" w:lineRule="auto"/>
        <w:ind w:left="0"/>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Paediatric endocrine nurses are in prime position to be the key advocate and liaison for the child / young person and their family.</w:t>
      </w:r>
    </w:p>
    <w:p w14:paraId="7CC1B133" w14:textId="77777777" w:rsidR="00542A78" w:rsidRPr="00B043FB" w:rsidRDefault="00542A78" w:rsidP="00E44A50">
      <w:pPr>
        <w:pStyle w:val="ListParagraph"/>
        <w:spacing w:after="0" w:line="480" w:lineRule="auto"/>
        <w:ind w:left="0"/>
        <w:jc w:val="both"/>
        <w:rPr>
          <w:rFonts w:ascii="Times New Roman" w:hAnsi="Times New Roman" w:cs="Times New Roman"/>
          <w:sz w:val="24"/>
          <w:szCs w:val="24"/>
          <w:lang w:val="en-GB"/>
        </w:rPr>
      </w:pPr>
    </w:p>
    <w:p w14:paraId="6BF74D36" w14:textId="77777777" w:rsidR="00BA4CE9" w:rsidRPr="00B043FB" w:rsidRDefault="00BA4CE9" w:rsidP="00E44A50">
      <w:pPr>
        <w:spacing w:after="0" w:line="480" w:lineRule="auto"/>
        <w:jc w:val="both"/>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 xml:space="preserve">Key terms </w:t>
      </w:r>
    </w:p>
    <w:p w14:paraId="5E97A1CB" w14:textId="1D53538F" w:rsidR="00FC2A72" w:rsidRPr="00B043FB" w:rsidRDefault="00FC2A72" w:rsidP="00E44A50">
      <w:pPr>
        <w:pStyle w:val="ListParagraph"/>
        <w:numPr>
          <w:ilvl w:val="0"/>
          <w:numId w:val="2"/>
        </w:numPr>
        <w:spacing w:after="0" w:line="480" w:lineRule="auto"/>
        <w:ind w:left="0"/>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Disorder of sex development</w:t>
      </w:r>
      <w:r w:rsidRPr="00B043FB">
        <w:rPr>
          <w:rFonts w:ascii="Times New Roman" w:hAnsi="Times New Roman" w:cs="Times New Roman"/>
          <w:sz w:val="24"/>
          <w:szCs w:val="24"/>
          <w:lang w:val="en-GB"/>
        </w:rPr>
        <w:t xml:space="preserve">: An umbrella term used to describe a group of conditions that involve the internal reproductive system and/or external genitalia (previously known as </w:t>
      </w:r>
      <w:r w:rsidRPr="00B043FB">
        <w:rPr>
          <w:rFonts w:ascii="Times New Roman" w:hAnsi="Times New Roman" w:cs="Times New Roman"/>
          <w:i/>
          <w:sz w:val="24"/>
          <w:szCs w:val="24"/>
          <w:lang w:val="en-GB"/>
        </w:rPr>
        <w:t>Intersex</w:t>
      </w:r>
      <w:r w:rsidRPr="00B043FB">
        <w:rPr>
          <w:rFonts w:ascii="Times New Roman" w:hAnsi="Times New Roman" w:cs="Times New Roman"/>
          <w:sz w:val="24"/>
          <w:szCs w:val="24"/>
          <w:lang w:val="en-GB"/>
        </w:rPr>
        <w:t>)</w:t>
      </w:r>
    </w:p>
    <w:p w14:paraId="3F8D3D6D" w14:textId="5C68BE9F" w:rsidR="009B0D88" w:rsidRPr="00B043FB" w:rsidRDefault="00FC2A72" w:rsidP="00E44A50">
      <w:pPr>
        <w:pStyle w:val="ListParagraph"/>
        <w:numPr>
          <w:ilvl w:val="0"/>
          <w:numId w:val="2"/>
        </w:numPr>
        <w:spacing w:after="0" w:line="480" w:lineRule="auto"/>
        <w:ind w:left="0"/>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Ambiguous genitalia</w:t>
      </w:r>
      <w:r w:rsidRPr="00B043FB">
        <w:rPr>
          <w:rFonts w:ascii="Times New Roman" w:hAnsi="Times New Roman" w:cs="Times New Roman"/>
          <w:sz w:val="24"/>
          <w:szCs w:val="24"/>
          <w:lang w:val="en-GB"/>
        </w:rPr>
        <w:t>: Where the genitals do not appear to be clearly either male or female.</w:t>
      </w:r>
    </w:p>
    <w:p w14:paraId="797FC845" w14:textId="383300BB" w:rsidR="009B0D88" w:rsidRPr="00B043FB" w:rsidRDefault="00FC2A72" w:rsidP="00E44A50">
      <w:pPr>
        <w:pStyle w:val="ListParagraph"/>
        <w:numPr>
          <w:ilvl w:val="0"/>
          <w:numId w:val="2"/>
        </w:numPr>
        <w:spacing w:after="0" w:line="480" w:lineRule="auto"/>
        <w:ind w:left="0"/>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lastRenderedPageBreak/>
        <w:t>Diagnostic pathway</w:t>
      </w:r>
      <w:r w:rsidR="009B0D88" w:rsidRPr="00B043FB">
        <w:rPr>
          <w:rFonts w:ascii="Times New Roman" w:hAnsi="Times New Roman" w:cs="Times New Roman"/>
          <w:sz w:val="24"/>
          <w:szCs w:val="24"/>
          <w:u w:val="single"/>
          <w:lang w:val="en-GB"/>
        </w:rPr>
        <w:t>:</w:t>
      </w:r>
      <w:r w:rsidR="009B0D88" w:rsidRPr="00B043FB">
        <w:rPr>
          <w:rFonts w:ascii="Times New Roman" w:hAnsi="Times New Roman" w:cs="Times New Roman"/>
          <w:sz w:val="24"/>
          <w:szCs w:val="24"/>
          <w:lang w:val="en-GB"/>
        </w:rPr>
        <w:t xml:space="preserve"> This is a kind of clinical tool, or map, to enable quality in the healthcare that is delivered, based on evidence based practice.</w:t>
      </w:r>
    </w:p>
    <w:p w14:paraId="5B38E5AD" w14:textId="7A411F60" w:rsidR="0099655C" w:rsidRPr="00B043FB" w:rsidRDefault="00FC2A72" w:rsidP="00E44A50">
      <w:pPr>
        <w:pStyle w:val="ListParagraph"/>
        <w:numPr>
          <w:ilvl w:val="0"/>
          <w:numId w:val="2"/>
        </w:numPr>
        <w:spacing w:after="0" w:line="480" w:lineRule="auto"/>
        <w:ind w:left="0"/>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Gonadal dysgenesis</w:t>
      </w:r>
      <w:r w:rsidR="0099655C" w:rsidRPr="00B043FB">
        <w:rPr>
          <w:rFonts w:ascii="Times New Roman" w:hAnsi="Times New Roman" w:cs="Times New Roman"/>
          <w:sz w:val="24"/>
          <w:szCs w:val="24"/>
          <w:lang w:val="en-GB"/>
        </w:rPr>
        <w:t>: Where the gonads (ovaries or testes) are made of mainly fibrous tissue, are undeveloped and do not function.</w:t>
      </w:r>
    </w:p>
    <w:p w14:paraId="30D010CA" w14:textId="77777777" w:rsidR="00FC2A72" w:rsidRPr="00B043FB" w:rsidRDefault="00FC2A72" w:rsidP="00E44A50">
      <w:pPr>
        <w:pStyle w:val="ListParagraph"/>
        <w:numPr>
          <w:ilvl w:val="0"/>
          <w:numId w:val="2"/>
        </w:numPr>
        <w:spacing w:after="0" w:line="480" w:lineRule="auto"/>
        <w:ind w:left="0"/>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Multidisciplinary team</w:t>
      </w:r>
      <w:r w:rsidR="0099655C" w:rsidRPr="00B043FB">
        <w:rPr>
          <w:rFonts w:ascii="Times New Roman" w:hAnsi="Times New Roman" w:cs="Times New Roman"/>
          <w:sz w:val="24"/>
          <w:szCs w:val="24"/>
          <w:u w:val="single"/>
          <w:lang w:val="en-GB"/>
        </w:rPr>
        <w:t xml:space="preserve">: </w:t>
      </w:r>
      <w:r w:rsidR="0099655C" w:rsidRPr="00B043FB">
        <w:rPr>
          <w:rFonts w:ascii="Times New Roman" w:hAnsi="Times New Roman" w:cs="Times New Roman"/>
          <w:sz w:val="24"/>
          <w:szCs w:val="24"/>
          <w:lang w:val="en-GB"/>
        </w:rPr>
        <w:t>A group of healthcare professionals</w:t>
      </w:r>
      <w:r w:rsidR="007F2D8A" w:rsidRPr="00B043FB">
        <w:rPr>
          <w:rFonts w:ascii="Times New Roman" w:hAnsi="Times New Roman" w:cs="Times New Roman"/>
          <w:sz w:val="24"/>
          <w:szCs w:val="24"/>
          <w:lang w:val="en-GB"/>
        </w:rPr>
        <w:t xml:space="preserve"> from different professions, all providing their specific services for one patient.</w:t>
      </w:r>
    </w:p>
    <w:p w14:paraId="6ED2906C" w14:textId="77777777" w:rsidR="006D1FAB" w:rsidRPr="00B043FB" w:rsidRDefault="006D1FAB" w:rsidP="00E44A50">
      <w:pPr>
        <w:spacing w:after="0" w:line="480" w:lineRule="auto"/>
        <w:jc w:val="both"/>
        <w:rPr>
          <w:rFonts w:ascii="Times New Roman" w:hAnsi="Times New Roman" w:cs="Times New Roman"/>
          <w:sz w:val="24"/>
          <w:szCs w:val="24"/>
          <w:u w:val="single"/>
          <w:lang w:val="en-GB"/>
        </w:rPr>
      </w:pPr>
    </w:p>
    <w:p w14:paraId="3D6F876F" w14:textId="77777777" w:rsidR="00BA4CE9" w:rsidRPr="00B043FB" w:rsidRDefault="00BA4CE9" w:rsidP="00E44A50">
      <w:pPr>
        <w:spacing w:after="0" w:line="480" w:lineRule="auto"/>
        <w:jc w:val="both"/>
        <w:outlineLvl w:val="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Abbreviations</w:t>
      </w:r>
    </w:p>
    <w:p w14:paraId="7AAB85F6" w14:textId="77777777" w:rsidR="00C56848" w:rsidRPr="00B043FB" w:rsidRDefault="00C56848"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5 alpha reductase deficiency (5</w:t>
      </w:r>
      <w:r w:rsidR="00022C58" w:rsidRPr="00B043FB">
        <w:rPr>
          <w:rFonts w:ascii="Times New Roman" w:hAnsi="Times New Roman" w:cs="Times New Roman"/>
          <w:sz w:val="24"/>
          <w:szCs w:val="24"/>
          <w:lang w:val="en-GB"/>
        </w:rPr>
        <w:sym w:font="Symbol" w:char="F061"/>
      </w:r>
      <w:r w:rsidR="00022C58" w:rsidRPr="00B043FB">
        <w:rPr>
          <w:rFonts w:ascii="Times New Roman" w:hAnsi="Times New Roman" w:cs="Times New Roman"/>
          <w:sz w:val="24"/>
          <w:szCs w:val="24"/>
          <w:lang w:val="en-GB"/>
        </w:rPr>
        <w:t>RD)</w:t>
      </w:r>
    </w:p>
    <w:p w14:paraId="213D3BDF" w14:textId="41C11640" w:rsidR="00F04179" w:rsidRPr="00B043FB" w:rsidRDefault="00F04179" w:rsidP="00F04179">
      <w:pPr>
        <w:spacing w:after="0" w:line="480" w:lineRule="auto"/>
        <w:jc w:val="both"/>
        <w:outlineLvl w:val="0"/>
        <w:rPr>
          <w:rFonts w:ascii="Times New Roman" w:hAnsi="Times New Roman" w:cs="Times New Roman"/>
          <w:b/>
          <w:sz w:val="24"/>
          <w:szCs w:val="24"/>
          <w:u w:val="single"/>
          <w:lang w:val="en-GB"/>
        </w:rPr>
      </w:pPr>
      <w:r w:rsidRPr="00B043FB">
        <w:rPr>
          <w:rFonts w:ascii="Times New Roman" w:hAnsi="Times New Roman" w:cs="Times New Roman"/>
          <w:sz w:val="24"/>
          <w:szCs w:val="24"/>
          <w:lang w:val="en-GB"/>
        </w:rPr>
        <w:t>11-deoxycortisol (11-DOC)</w:t>
      </w:r>
    </w:p>
    <w:p w14:paraId="213F2A00"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17 alpha-hydroxyprogesterone (17-OHP)</w:t>
      </w:r>
    </w:p>
    <w:p w14:paraId="0801A63D" w14:textId="180D005D" w:rsidR="00D05E22" w:rsidRPr="00B043FB" w:rsidRDefault="00D05E22"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21-</w:t>
      </w:r>
      <w:r w:rsidR="00964389" w:rsidRPr="00B043FB">
        <w:rPr>
          <w:rFonts w:ascii="Times New Roman" w:hAnsi="Times New Roman" w:cs="Times New Roman"/>
          <w:sz w:val="24"/>
          <w:szCs w:val="24"/>
          <w:lang w:val="en-GB"/>
        </w:rPr>
        <w:t xml:space="preserve"> hydroxylase deficiency (21-OHD</w:t>
      </w:r>
    </w:p>
    <w:p w14:paraId="03ACA303" w14:textId="77777777" w:rsidR="008551DC" w:rsidRPr="00B043FB" w:rsidRDefault="008551D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ndrogen Insensitivity Syndrome (AIS)</w:t>
      </w:r>
    </w:p>
    <w:p w14:paraId="6F8BC62B" w14:textId="7D7F8346" w:rsidR="00F04179" w:rsidRPr="00B043FB" w:rsidRDefault="00F04179"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ndrostenedione (A4)</w:t>
      </w:r>
    </w:p>
    <w:p w14:paraId="51146FAC" w14:textId="10F64A3D" w:rsidR="00964389" w:rsidRPr="00B043FB" w:rsidRDefault="00964389"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drenocorticotrophic hormone (ACTH)</w:t>
      </w:r>
    </w:p>
    <w:p w14:paraId="0F3B10C1"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nti-</w:t>
      </w:r>
      <w:proofErr w:type="spellStart"/>
      <w:r w:rsidRPr="00B043FB">
        <w:rPr>
          <w:rFonts w:ascii="Times New Roman" w:hAnsi="Times New Roman" w:cs="Times New Roman"/>
          <w:sz w:val="24"/>
          <w:szCs w:val="24"/>
          <w:lang w:val="en-GB"/>
        </w:rPr>
        <w:t>mullerian</w:t>
      </w:r>
      <w:proofErr w:type="spellEnd"/>
      <w:r w:rsidRPr="00B043FB">
        <w:rPr>
          <w:rFonts w:ascii="Times New Roman" w:hAnsi="Times New Roman" w:cs="Times New Roman"/>
          <w:sz w:val="24"/>
          <w:szCs w:val="24"/>
          <w:lang w:val="en-GB"/>
        </w:rPr>
        <w:t xml:space="preserve"> hormone (AMH)</w:t>
      </w:r>
    </w:p>
    <w:p w14:paraId="67FE6BEA" w14:textId="77777777" w:rsidR="00C56848" w:rsidRPr="00B043FB" w:rsidRDefault="00C56848"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Clinical Nurse Specialist (CNS)</w:t>
      </w:r>
    </w:p>
    <w:p w14:paraId="267EEBDE" w14:textId="77777777" w:rsidR="00022C58" w:rsidRPr="00B043FB" w:rsidRDefault="00022C58"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Complete androgen insensitivity syndrome (CAIS)</w:t>
      </w:r>
    </w:p>
    <w:p w14:paraId="6E2B60CA"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Congenital Adrenal Hyperplasia (CAH)</w:t>
      </w:r>
    </w:p>
    <w:p w14:paraId="2225352E" w14:textId="7F419AD8" w:rsidR="00F04179" w:rsidRPr="00B043FB" w:rsidRDefault="00F04179"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Dehydroepiandrosterone (DHEA)</w:t>
      </w:r>
    </w:p>
    <w:p w14:paraId="112D079E"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Dihydrotestosterone (DHT)</w:t>
      </w:r>
    </w:p>
    <w:p w14:paraId="0789F0F9"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Disorder of Sex development (DSD)</w:t>
      </w:r>
    </w:p>
    <w:p w14:paraId="51EE3940"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Fluorescence in situ hybridization (FISH)</w:t>
      </w:r>
    </w:p>
    <w:p w14:paraId="3B174051"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Follicle stimulating hormone (FSH)</w:t>
      </w:r>
    </w:p>
    <w:p w14:paraId="31F2AC6D" w14:textId="45CD91A9" w:rsidR="005811AA" w:rsidRPr="00B043FB" w:rsidRDefault="005811A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General Practitioner (GP)</w:t>
      </w:r>
    </w:p>
    <w:p w14:paraId="060B24C4" w14:textId="77777777" w:rsidR="00140E3C" w:rsidRPr="00B043FB" w:rsidRDefault="00140E3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Gonadotrophic releasing hormone (GnRH)</w:t>
      </w:r>
    </w:p>
    <w:p w14:paraId="748E35A9" w14:textId="77777777" w:rsidR="00140E3C" w:rsidRPr="00B043FB" w:rsidRDefault="00140E3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Human chorionic gonado</w:t>
      </w:r>
      <w:r w:rsidR="009435D2" w:rsidRPr="00B043FB">
        <w:rPr>
          <w:rFonts w:ascii="Times New Roman" w:hAnsi="Times New Roman" w:cs="Times New Roman"/>
          <w:sz w:val="24"/>
          <w:szCs w:val="24"/>
          <w:lang w:val="en-GB"/>
        </w:rPr>
        <w:t>trophin (HCG)</w:t>
      </w:r>
    </w:p>
    <w:p w14:paraId="0EAD9905"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Luteinizing hormone (LH)</w:t>
      </w:r>
    </w:p>
    <w:p w14:paraId="34D41BC6"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Mayer-Rokitansky-Küster-Hauser syndrome (MRKH)</w:t>
      </w:r>
    </w:p>
    <w:p w14:paraId="5D506D4B" w14:textId="717DC344" w:rsidR="002118B7" w:rsidRPr="00B043FB" w:rsidRDefault="002118B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Mullerian, renal, cervicothoracic somite abnormalities (MURCS)</w:t>
      </w:r>
    </w:p>
    <w:p w14:paraId="483A554B"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Mullerian-inhibiting substance (MIS)</w:t>
      </w:r>
    </w:p>
    <w:p w14:paraId="00E6FA56"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Multidisciplinary team (MDT)</w:t>
      </w:r>
    </w:p>
    <w:p w14:paraId="381E71C9" w14:textId="77777777" w:rsidR="00140E3C" w:rsidRPr="00B043FB" w:rsidRDefault="00140E3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Neonatal intensive care unit (NICU)</w:t>
      </w:r>
    </w:p>
    <w:p w14:paraId="02FFFCDF" w14:textId="77777777" w:rsidR="00140E3C" w:rsidRPr="00B043FB" w:rsidRDefault="00140E3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Partial androgen insensitivity syndrome (PAIS)</w:t>
      </w:r>
    </w:p>
    <w:p w14:paraId="3194B594" w14:textId="77777777" w:rsidR="00140E3C" w:rsidRPr="00B043FB" w:rsidRDefault="00140E3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Paediatric endocrine nurse specialist (PENS)</w:t>
      </w:r>
    </w:p>
    <w:p w14:paraId="3106BBF2" w14:textId="77777777" w:rsidR="007F2D8A" w:rsidRPr="00B043FB" w:rsidRDefault="007F2D8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Polycystic ovarian syndrome (PCOS)</w:t>
      </w:r>
    </w:p>
    <w:p w14:paraId="6A6500D6" w14:textId="77777777" w:rsidR="00140E3C" w:rsidRPr="00B043FB" w:rsidRDefault="00140E3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Turner Syndrome (TS)</w:t>
      </w:r>
    </w:p>
    <w:p w14:paraId="40ED329B" w14:textId="66BB32C2" w:rsidR="003125D7" w:rsidRPr="00B043FB" w:rsidRDefault="003125D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United Kingdom (UK)</w:t>
      </w:r>
    </w:p>
    <w:p w14:paraId="210DD3B6" w14:textId="77777777" w:rsidR="006D1FAB" w:rsidRPr="00B043FB" w:rsidRDefault="006D1FAB" w:rsidP="00E44A50">
      <w:pPr>
        <w:spacing w:after="0" w:line="480" w:lineRule="auto"/>
        <w:jc w:val="both"/>
        <w:rPr>
          <w:rFonts w:ascii="Times New Roman" w:hAnsi="Times New Roman" w:cs="Times New Roman"/>
          <w:sz w:val="24"/>
          <w:szCs w:val="24"/>
          <w:lang w:val="en-GB"/>
        </w:rPr>
      </w:pPr>
    </w:p>
    <w:p w14:paraId="40B230AC" w14:textId="16FEEAE4" w:rsidR="00552F43" w:rsidRPr="00B043FB" w:rsidRDefault="00552F43" w:rsidP="00E44A50">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1. What is a DSD</w:t>
      </w:r>
    </w:p>
    <w:p w14:paraId="148076DF" w14:textId="3EBF17C9" w:rsidR="00552F43" w:rsidRPr="00B043FB" w:rsidRDefault="00552F43" w:rsidP="00E44A50">
      <w:pPr>
        <w:spacing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Disorders or Differences of Sex Development </w:t>
      </w:r>
      <w:r w:rsidR="00267419">
        <w:rPr>
          <w:rFonts w:ascii="Times New Roman" w:hAnsi="Times New Roman" w:cs="Times New Roman"/>
          <w:sz w:val="24"/>
          <w:szCs w:val="24"/>
          <w:lang w:val="en-GB"/>
        </w:rPr>
        <w:t>(</w:t>
      </w:r>
      <w:r w:rsidR="00267419" w:rsidRPr="00B043FB">
        <w:rPr>
          <w:rFonts w:ascii="Times New Roman" w:hAnsi="Times New Roman" w:cs="Times New Roman"/>
          <w:sz w:val="24"/>
          <w:szCs w:val="24"/>
          <w:lang w:val="en-GB"/>
        </w:rPr>
        <w:t>DSD</w:t>
      </w:r>
      <w:r w:rsidR="00267419">
        <w:rPr>
          <w:rFonts w:ascii="Times New Roman" w:hAnsi="Times New Roman" w:cs="Times New Roman"/>
          <w:sz w:val="24"/>
          <w:szCs w:val="24"/>
          <w:lang w:val="en-GB"/>
        </w:rPr>
        <w:t>)</w:t>
      </w:r>
      <w:r w:rsidRPr="00B043FB">
        <w:rPr>
          <w:rFonts w:ascii="Times New Roman" w:hAnsi="Times New Roman" w:cs="Times New Roman"/>
          <w:sz w:val="24"/>
          <w:szCs w:val="24"/>
          <w:lang w:val="en-GB"/>
        </w:rPr>
        <w:t xml:space="preserve"> is a phrase used to describe a multitude of congenital conditions in where the physical development  of either the chromosomes, the gonads, (</w:t>
      </w:r>
      <w:proofErr w:type="spellStart"/>
      <w:r w:rsidRPr="00B043FB">
        <w:rPr>
          <w:rFonts w:ascii="Times New Roman" w:hAnsi="Times New Roman" w:cs="Times New Roman"/>
          <w:sz w:val="24"/>
          <w:szCs w:val="24"/>
          <w:lang w:val="en-GB"/>
        </w:rPr>
        <w:t>ie</w:t>
      </w:r>
      <w:proofErr w:type="spellEnd"/>
      <w:r w:rsidRPr="00B043FB">
        <w:rPr>
          <w:rFonts w:ascii="Times New Roman" w:hAnsi="Times New Roman" w:cs="Times New Roman"/>
          <w:sz w:val="24"/>
          <w:szCs w:val="24"/>
          <w:lang w:val="en-GB"/>
        </w:rPr>
        <w:t xml:space="preserve"> the ovaries or the testes), or anatomy is unusual or atypical. </w:t>
      </w:r>
      <w:r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Rothkopf&lt;/Author&gt;&lt;Year&gt;2014&lt;/Year&gt;&lt;RecNum&gt;2225&lt;/RecNum&gt;&lt;DisplayText&gt;(1)&lt;/DisplayText&gt;&lt;record&gt;&lt;rec-number&gt;2225&lt;/rec-number&gt;&lt;foreign-keys&gt;&lt;key app="EN" db-id="tfsarptdptsaaveazd9xt0fgapxsawpssdff" timestamp="0"&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1)</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It can also be described as where there is a difference between someone’s ‘genetic sex’ to how their internal or external reproductive systems appear </w:t>
      </w:r>
      <w:r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Many people use the term ‘disorder’, but that can lead some people to think of ‘ill’ children, so ‘differences’ is sometimes used instead. The incidence of actual ambiguous genitalia</w:t>
      </w:r>
      <w:r w:rsidR="00334F80" w:rsidRPr="00B043FB">
        <w:rPr>
          <w:rFonts w:ascii="Times New Roman" w:hAnsi="Times New Roman" w:cs="Times New Roman"/>
          <w:sz w:val="24"/>
          <w:szCs w:val="24"/>
          <w:lang w:val="en-GB"/>
        </w:rPr>
        <w:t xml:space="preserve"> can occur in 1 in every 5000 live births </w:t>
      </w:r>
      <w:r w:rsidR="00334F80"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Rothkopf&lt;/Author&gt;&lt;Year&gt;2014&lt;/Year&gt;&lt;RecNum&gt;2225&lt;/RecNum&gt;&lt;DisplayText&gt;(1)&lt;/DisplayText&gt;&lt;record&gt;&lt;rec-number&gt;2225&lt;/rec-number&gt;&lt;foreign-keys&gt;&lt;key app="EN" db-id="tfsarptdptsaaveazd9xt0fgapxsawpssdff" timestamp="0"&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334F80"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1)</w:t>
      </w:r>
      <w:r w:rsidR="00334F80" w:rsidRPr="00B043FB">
        <w:rPr>
          <w:rFonts w:ascii="Times New Roman" w:hAnsi="Times New Roman" w:cs="Times New Roman"/>
          <w:sz w:val="24"/>
          <w:szCs w:val="24"/>
          <w:lang w:val="en-GB"/>
        </w:rPr>
        <w:fldChar w:fldCharType="end"/>
      </w:r>
      <w:r w:rsidR="00334F80" w:rsidRPr="00B043FB">
        <w:rPr>
          <w:rFonts w:ascii="Times New Roman" w:hAnsi="Times New Roman" w:cs="Times New Roman"/>
          <w:sz w:val="24"/>
          <w:szCs w:val="24"/>
          <w:lang w:val="en-GB"/>
        </w:rPr>
        <w:t>, and is relatively rare.</w:t>
      </w:r>
      <w:r w:rsidR="007F1B34" w:rsidRPr="00B043FB">
        <w:rPr>
          <w:rFonts w:ascii="Times New Roman" w:hAnsi="Times New Roman" w:cs="Times New Roman"/>
          <w:sz w:val="24"/>
          <w:szCs w:val="24"/>
          <w:lang w:val="en-GB"/>
        </w:rPr>
        <w:t xml:space="preserve"> However, if all genital anomalies are to be considered, then a DSD can occur</w:t>
      </w:r>
      <w:r w:rsidR="0013160F" w:rsidRPr="00B043FB">
        <w:rPr>
          <w:rFonts w:ascii="Times New Roman" w:hAnsi="Times New Roman" w:cs="Times New Roman"/>
          <w:sz w:val="24"/>
          <w:szCs w:val="24"/>
          <w:lang w:val="en-GB"/>
        </w:rPr>
        <w:t xml:space="preserve"> in approximately 1 in every </w:t>
      </w:r>
      <w:r w:rsidR="007F1B34" w:rsidRPr="00B043FB">
        <w:rPr>
          <w:rFonts w:ascii="Times New Roman" w:hAnsi="Times New Roman" w:cs="Times New Roman"/>
          <w:sz w:val="24"/>
          <w:szCs w:val="24"/>
          <w:lang w:val="en-GB"/>
        </w:rPr>
        <w:t xml:space="preserve">300 births </w:t>
      </w:r>
      <w:r w:rsidR="007F1B34"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Rothkopf&lt;/Author&gt;&lt;Year&gt;2014&lt;/Year&gt;&lt;RecNum&gt;2225&lt;/RecNum&gt;&lt;DisplayText&gt;(1)&lt;/DisplayText&gt;&lt;record&gt;&lt;rec-number&gt;2225&lt;/rec-number&gt;&lt;foreign-keys&gt;&lt;key app="EN" db-id="tfsarptdptsaaveazd9xt0fgapxsawpssdff" timestamp="0"&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7F1B34"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1)</w:t>
      </w:r>
      <w:r w:rsidR="007F1B34" w:rsidRPr="00B043FB">
        <w:rPr>
          <w:rFonts w:ascii="Times New Roman" w:hAnsi="Times New Roman" w:cs="Times New Roman"/>
          <w:sz w:val="24"/>
          <w:szCs w:val="24"/>
          <w:lang w:val="en-GB"/>
        </w:rPr>
        <w:fldChar w:fldCharType="end"/>
      </w:r>
      <w:r w:rsidR="007F1B34" w:rsidRPr="00B043FB">
        <w:rPr>
          <w:rFonts w:ascii="Times New Roman" w:hAnsi="Times New Roman" w:cs="Times New Roman"/>
          <w:sz w:val="24"/>
          <w:szCs w:val="24"/>
          <w:lang w:val="en-GB"/>
        </w:rPr>
        <w:t xml:space="preserve">. It is difficult to estimate exactly how many conditions come under the DSD umbrella: as the cause of a DSD is quite often a gene regulation </w:t>
      </w:r>
      <w:r w:rsidR="007F1B34" w:rsidRPr="00B043FB">
        <w:rPr>
          <w:rFonts w:ascii="Times New Roman" w:hAnsi="Times New Roman" w:cs="Times New Roman"/>
          <w:sz w:val="24"/>
          <w:szCs w:val="24"/>
          <w:lang w:val="en-GB"/>
        </w:rPr>
        <w:lastRenderedPageBreak/>
        <w:t xml:space="preserve">breakdown </w:t>
      </w:r>
      <w:r w:rsidR="007F1B34"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hite&lt;/Author&gt;&lt;Year&gt;2012&lt;/Year&gt;&lt;RecNum&gt;2858&lt;/RecNum&gt;&lt;DisplayText&gt;(3)&lt;/DisplayText&gt;&lt;record&gt;&lt;rec-number&gt;2858&lt;/rec-number&gt;&lt;foreign-keys&gt;&lt;key app="EN" db-id="tfsarptdptsaaveazd9xt0fgapxsawpssdff" timestamp="1499872860"&gt;2858&lt;/key&gt;&lt;/foreign-keys&gt;&lt;ref-type name="Book Section"&gt;5&lt;/ref-type&gt;&lt;contributors&gt;&lt;authors&gt;&lt;author&gt;White, S.&lt;/author&gt;&lt;author&gt;Sinclair, A.&lt;/author&gt;&lt;/authors&gt;&lt;secondary-authors&gt;&lt;author&gt;Hutson, J. M.&lt;/author&gt;&lt;author&gt;Warne, G. L.&lt;/author&gt;&lt;author&gt;Grover, S. R.&lt;/author&gt;&lt;/secondary-authors&gt;&lt;/contributors&gt;&lt;titles&gt;&lt;title&gt;The molecular basis of gonadal development and disorders of sex development&lt;/title&gt;&lt;secondary-title&gt;Disorders of Sex Development: An Integrated Approach to Management&lt;/secondary-title&gt;&lt;/titles&gt;&lt;pages&gt;1 - 9&lt;/pages&gt;&lt;section&gt;1&lt;/section&gt;&lt;dates&gt;&lt;year&gt;2012&lt;/year&gt;&lt;/dates&gt;&lt;pub-location&gt;Wurzberg&lt;/pub-location&gt;&lt;publisher&gt;Springer&lt;/publisher&gt;&lt;urls&gt;&lt;/urls&gt;&lt;/record&gt;&lt;/Cite&gt;&lt;/EndNote&gt;</w:instrText>
      </w:r>
      <w:r w:rsidR="007F1B34"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3)</w:t>
      </w:r>
      <w:r w:rsidR="007F1B34" w:rsidRPr="00B043FB">
        <w:rPr>
          <w:rFonts w:ascii="Times New Roman" w:hAnsi="Times New Roman" w:cs="Times New Roman"/>
          <w:sz w:val="24"/>
          <w:szCs w:val="24"/>
          <w:lang w:val="en-GB"/>
        </w:rPr>
        <w:fldChar w:fldCharType="end"/>
      </w:r>
      <w:r w:rsidR="007F1B34" w:rsidRPr="00B043FB">
        <w:rPr>
          <w:rFonts w:ascii="Times New Roman" w:hAnsi="Times New Roman" w:cs="Times New Roman"/>
          <w:sz w:val="24"/>
          <w:szCs w:val="24"/>
          <w:lang w:val="en-GB"/>
        </w:rPr>
        <w:t xml:space="preserve"> which is responsible for gonadal development, there is the potential for more genetic variants yet to be identified, plus there are also a number of rare multiple malformation syndromes associated with DSD. However, a recent international consensus statement </w:t>
      </w:r>
      <w:r w:rsidR="007F1B34"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Lee&lt;/Author&gt;&lt;Year&gt;2006&lt;/Year&gt;&lt;RecNum&gt;1862&lt;/RecNum&gt;&lt;DisplayText&gt;(4)&lt;/DisplayText&gt;&lt;record&gt;&lt;rec-number&gt;1862&lt;/rec-number&gt;&lt;foreign-keys&gt;&lt;key app="EN" db-id="tfsarptdptsaaveazd9xt0fgapxsawpssdff" timestamp="0"&gt;1862&lt;/key&gt;&lt;/foreign-keys&gt;&lt;ref-type name="Journal Article"&gt;17&lt;/ref-type&gt;&lt;contributors&gt;&lt;authors&gt;&lt;author&gt;Lee, Peter A.&lt;/author&gt;&lt;author&gt;Houk, Christopher P.&lt;/author&gt;&lt;author&gt;Ahmed, S. Faisal&lt;/author&gt;&lt;author&gt;Hughes, Ieuan A.&lt;/author&gt;&lt;author&gt;in collaboration with the participants in the International Consensus Conference on Intersex organized by the Lawson Wilkins Pediatric Endocrine Society&lt;/author&gt;&lt;author&gt;the European Society for Paediatric Endocrinology&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007F1B34"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4)</w:t>
      </w:r>
      <w:r w:rsidR="007F1B34" w:rsidRPr="00B043FB">
        <w:rPr>
          <w:rFonts w:ascii="Times New Roman" w:hAnsi="Times New Roman" w:cs="Times New Roman"/>
          <w:sz w:val="24"/>
          <w:szCs w:val="24"/>
          <w:lang w:val="en-GB"/>
        </w:rPr>
        <w:fldChar w:fldCharType="end"/>
      </w:r>
      <w:r w:rsidR="007F1B34" w:rsidRPr="00B043FB">
        <w:rPr>
          <w:rFonts w:ascii="Times New Roman" w:hAnsi="Times New Roman" w:cs="Times New Roman"/>
          <w:sz w:val="24"/>
          <w:szCs w:val="24"/>
          <w:lang w:val="en-GB"/>
        </w:rPr>
        <w:t xml:space="preserve"> has identified a useful classification tool  for DSD. </w:t>
      </w:r>
    </w:p>
    <w:p w14:paraId="0015184E" w14:textId="77777777" w:rsidR="006D1FAB" w:rsidRPr="00B043FB" w:rsidRDefault="006D1FAB" w:rsidP="00E44A50">
      <w:pPr>
        <w:spacing w:line="480" w:lineRule="auto"/>
        <w:jc w:val="both"/>
        <w:rPr>
          <w:rFonts w:ascii="Times New Roman" w:hAnsi="Times New Roman" w:cs="Times New Roman"/>
          <w:sz w:val="24"/>
          <w:szCs w:val="24"/>
          <w:lang w:val="en-GB"/>
        </w:rPr>
      </w:pPr>
    </w:p>
    <w:p w14:paraId="42EF6EE8" w14:textId="703C03FC" w:rsidR="007F1B34" w:rsidRPr="00B043FB" w:rsidRDefault="007F1B34" w:rsidP="00E44A50">
      <w:pPr>
        <w:spacing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2. Nomenclature</w:t>
      </w:r>
    </w:p>
    <w:p w14:paraId="7A32CFF7" w14:textId="40044B74" w:rsidR="00377C04" w:rsidRPr="00B043FB" w:rsidRDefault="006B0DB9" w:rsidP="00E44A50">
      <w:pPr>
        <w:spacing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Previously to this consensus statement, various terms were used to describe different DSD conditions. Due to further developments in genetics, ethical considerations, patient advocacy voices, as well as patients from affected families, plus also specialists working in the field </w:t>
      </w:r>
      <w:r w:rsidRPr="00B043FB">
        <w:rPr>
          <w:rFonts w:ascii="Times New Roman" w:hAnsi="Times New Roman" w:cs="Times New Roman"/>
          <w:sz w:val="24"/>
          <w:szCs w:val="24"/>
          <w:lang w:val="en-GB"/>
        </w:rPr>
        <w:fldChar w:fldCharType="begin">
          <w:fldData xml:space="preserve">PEVuZE5vdGU+PENpdGU+PEF1dGhvcj5QYXN0ZXJza2k8L0F1dGhvcj48WWVhcj4yMDEwPC9ZZWFy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</w:fldData>
        </w:fldChar>
      </w:r>
      <w:r w:rsidRPr="00B043FB">
        <w:rPr>
          <w:rFonts w:ascii="Times New Roman" w:hAnsi="Times New Roman" w:cs="Times New Roman"/>
          <w:sz w:val="24"/>
          <w:szCs w:val="24"/>
          <w:lang w:val="en-GB"/>
        </w:rPr>
        <w:instrText xml:space="preserve"> ADDIN EN.CITE </w:instrText>
      </w:r>
      <w:r w:rsidRPr="00B043FB">
        <w:rPr>
          <w:rFonts w:ascii="Times New Roman" w:hAnsi="Times New Roman" w:cs="Times New Roman"/>
          <w:sz w:val="24"/>
          <w:szCs w:val="24"/>
          <w:lang w:val="en-GB"/>
        </w:rPr>
        <w:fldChar w:fldCharType="begin">
          <w:fldData xml:space="preserve">PEVuZE5vdGU+PENpdGU+PEF1dGhvcj5QYXN0ZXJza2k8L0F1dGhvcj48WWVhcj4yMDEwPC9ZZWFy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</w:fldData>
        </w:fldChar>
      </w:r>
      <w:r w:rsidRPr="00B043FB">
        <w:rPr>
          <w:rFonts w:ascii="Times New Roman" w:hAnsi="Times New Roman" w:cs="Times New Roman"/>
          <w:sz w:val="24"/>
          <w:szCs w:val="24"/>
          <w:lang w:val="en-GB"/>
        </w:rPr>
        <w:instrText xml:space="preserve"> ADDIN EN.CITE.DATA </w:instrText>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5)</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it was deemed necessary to replace these terms. Such terms that used to be used were ‘intersex’, hermaphroditism and </w:t>
      </w:r>
      <w:proofErr w:type="spellStart"/>
      <w:r w:rsidRPr="00B043FB">
        <w:rPr>
          <w:rFonts w:ascii="Times New Roman" w:hAnsi="Times New Roman" w:cs="Times New Roman"/>
          <w:sz w:val="24"/>
          <w:szCs w:val="24"/>
          <w:lang w:val="en-GB"/>
        </w:rPr>
        <w:t>pseudohermaphroditism</w:t>
      </w:r>
      <w:proofErr w:type="spellEnd"/>
      <w:r w:rsidRPr="00B043FB">
        <w:rPr>
          <w:rFonts w:ascii="Times New Roman" w:hAnsi="Times New Roman" w:cs="Times New Roman"/>
          <w:sz w:val="24"/>
          <w:szCs w:val="24"/>
          <w:lang w:val="en-GB"/>
        </w:rPr>
        <w:t xml:space="preserve">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Woodward&lt;/Author&gt;&lt;Year&gt;2010&lt;/Year&gt;&lt;RecNum&gt;1911&lt;/RecNum&gt;&lt;DisplayText&gt;(6)&lt;/DisplayText&gt;&lt;record&gt;&lt;rec-number&gt;1911&lt;/rec-number&gt;&lt;foreign-keys&gt;&lt;key app="EN" db-id="tfsarptdptsaaveazd9xt0fgapxsawpssdff" timestamp="0"&gt;1911&lt;/key&gt;&lt;/foreign-keys&gt;&lt;ref-type name="Journal Article"&gt;17&lt;/ref-type&gt;&lt;contributors&gt;&lt;authors&gt;&lt;author&gt;Woodward, Mark&lt;/author&gt;&lt;author&gt;Patwardhan, Nitin&lt;/author&gt;&lt;/authors&gt;&lt;/contributors&gt;&lt;titles&gt;&lt;title&gt;Disorders of sex development&lt;/title&gt;&lt;secondary-title&gt;Surgery (Oxford)&lt;/secondary-title&gt;&lt;/titles&gt;&lt;pages&gt;396-401&lt;/pages&gt;&lt;volume&gt;28&lt;/volume&gt;&lt;number&gt;8&lt;/number&gt;&lt;dates&gt;&lt;year&gt;2010&lt;/year&gt;&lt;/dates&gt;&lt;isbn&gt;02639319&lt;/isbn&gt;&lt;urls&gt;&lt;/urls&gt;&lt;electronic-resource-num&gt;10.1016/j.mpsur.2010.04.007&lt;/electronic-resource-num&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6)</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w:t>
      </w:r>
      <w:bookmarkStart w:id="2" w:name="_Hlk499398564"/>
      <w:r w:rsidRPr="00B043FB">
        <w:rPr>
          <w:rFonts w:ascii="Times New Roman" w:hAnsi="Times New Roman" w:cs="Times New Roman"/>
          <w:sz w:val="24"/>
          <w:szCs w:val="24"/>
          <w:lang w:val="en-GB"/>
        </w:rPr>
        <w:t>(See Table 4.1)</w:t>
      </w:r>
      <w:r w:rsidR="0013160F" w:rsidRPr="00B043FB">
        <w:rPr>
          <w:rFonts w:ascii="Times New Roman" w:hAnsi="Times New Roman" w:cs="Times New Roman"/>
          <w:sz w:val="24"/>
          <w:szCs w:val="24"/>
          <w:lang w:val="en-GB"/>
        </w:rPr>
        <w:t xml:space="preserve"> (INSERT)</w:t>
      </w:r>
      <w:r w:rsidR="00425FC1" w:rsidRPr="00B043FB">
        <w:rPr>
          <w:rFonts w:ascii="Times New Roman" w:hAnsi="Times New Roman" w:cs="Times New Roman"/>
          <w:sz w:val="24"/>
          <w:szCs w:val="24"/>
          <w:lang w:val="en-GB"/>
        </w:rPr>
        <w:t xml:space="preserve">. </w:t>
      </w:r>
      <w:bookmarkEnd w:id="2"/>
      <w:r w:rsidR="00425FC1" w:rsidRPr="00B043FB">
        <w:rPr>
          <w:rFonts w:ascii="Times New Roman" w:hAnsi="Times New Roman" w:cs="Times New Roman"/>
          <w:sz w:val="24"/>
          <w:szCs w:val="24"/>
          <w:lang w:val="en-GB"/>
        </w:rPr>
        <w:t>‘Intersex’</w:t>
      </w:r>
      <w:r w:rsidR="00701F5B" w:rsidRPr="00B043FB">
        <w:rPr>
          <w:rFonts w:ascii="Times New Roman" w:hAnsi="Times New Roman" w:cs="Times New Roman"/>
          <w:sz w:val="24"/>
          <w:szCs w:val="24"/>
          <w:lang w:val="en-GB"/>
        </w:rPr>
        <w:t xml:space="preserve"> used to be used as a broad term to describe a clinical picture of a child with ambiguous genitalia, whereas hermaphroditism was used to describe an individual</w:t>
      </w:r>
      <w:r w:rsidR="00F13D0B" w:rsidRPr="00B043FB">
        <w:rPr>
          <w:rFonts w:ascii="Times New Roman" w:hAnsi="Times New Roman" w:cs="Times New Roman"/>
          <w:sz w:val="24"/>
          <w:szCs w:val="24"/>
          <w:lang w:val="en-GB"/>
        </w:rPr>
        <w:t xml:space="preserve"> with both testicular and ovarian tissue </w:t>
      </w:r>
      <w:r w:rsidR="00377C04" w:rsidRPr="00B043FB">
        <w:rPr>
          <w:rFonts w:ascii="Times New Roman" w:hAnsi="Times New Roman" w:cs="Times New Roman"/>
          <w:sz w:val="24"/>
          <w:szCs w:val="24"/>
          <w:lang w:val="en-GB"/>
        </w:rPr>
        <w:fldChar w:fldCharType="begin"/>
      </w:r>
      <w:r w:rsidR="00377C04" w:rsidRPr="00B043FB">
        <w:rPr>
          <w:rFonts w:ascii="Times New Roman" w:hAnsi="Times New Roman" w:cs="Times New Roman"/>
          <w:sz w:val="24"/>
          <w:szCs w:val="24"/>
          <w:lang w:val="en-GB"/>
        </w:rPr>
        <w:instrText xml:space="preserve"> ADDIN EN.CITE &lt;EndNote&gt;&lt;Cite&gt;&lt;Author&gt;Raine&lt;/Author&gt;&lt;Year&gt;2011&lt;/Year&gt;&lt;RecNum&gt;838&lt;/RecNum&gt;&lt;DisplayText&gt;(7)&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377C04" w:rsidRPr="00B043FB">
        <w:rPr>
          <w:rFonts w:ascii="Times New Roman" w:hAnsi="Times New Roman" w:cs="Times New Roman"/>
          <w:sz w:val="24"/>
          <w:szCs w:val="24"/>
          <w:lang w:val="en-GB"/>
        </w:rPr>
        <w:fldChar w:fldCharType="separate"/>
      </w:r>
      <w:r w:rsidR="00377C04" w:rsidRPr="00B043FB">
        <w:rPr>
          <w:rFonts w:ascii="Times New Roman" w:hAnsi="Times New Roman" w:cs="Times New Roman"/>
          <w:noProof/>
          <w:sz w:val="24"/>
          <w:szCs w:val="24"/>
          <w:lang w:val="en-GB"/>
        </w:rPr>
        <w:t>(7)</w:t>
      </w:r>
      <w:r w:rsidR="00377C04" w:rsidRPr="00B043FB">
        <w:rPr>
          <w:rFonts w:ascii="Times New Roman" w:hAnsi="Times New Roman" w:cs="Times New Roman"/>
          <w:sz w:val="24"/>
          <w:szCs w:val="24"/>
          <w:lang w:val="en-GB"/>
        </w:rPr>
        <w:fldChar w:fldCharType="end"/>
      </w:r>
      <w:r w:rsidR="003F1303" w:rsidRPr="00B043FB">
        <w:rPr>
          <w:rFonts w:ascii="Times New Roman" w:hAnsi="Times New Roman" w:cs="Times New Roman"/>
          <w:sz w:val="24"/>
          <w:szCs w:val="24"/>
          <w:lang w:val="en-GB"/>
        </w:rPr>
        <w:t xml:space="preserve"> and pseudohermaphrodites were either male with testicular tissue or female, with ovarian tissue. Such terminology was </w:t>
      </w:r>
      <w:r w:rsidR="00747A50" w:rsidRPr="00B043FB">
        <w:rPr>
          <w:rFonts w:ascii="Times New Roman" w:hAnsi="Times New Roman" w:cs="Times New Roman"/>
          <w:sz w:val="24"/>
          <w:szCs w:val="24"/>
          <w:lang w:val="en-GB"/>
        </w:rPr>
        <w:t>confusing</w:t>
      </w:r>
      <w:r w:rsidR="00946DCC" w:rsidRPr="00B043FB">
        <w:rPr>
          <w:rFonts w:ascii="Times New Roman" w:hAnsi="Times New Roman" w:cs="Times New Roman"/>
          <w:sz w:val="24"/>
          <w:szCs w:val="24"/>
          <w:lang w:val="en-GB"/>
        </w:rPr>
        <w:t xml:space="preserve">, and often stigmatised patients and their families </w:t>
      </w:r>
      <w:r w:rsidR="00946DCC" w:rsidRPr="00B043FB">
        <w:rPr>
          <w:rFonts w:ascii="Times New Roman" w:hAnsi="Times New Roman" w:cs="Times New Roman"/>
          <w:sz w:val="24"/>
          <w:szCs w:val="24"/>
          <w:lang w:val="en-GB"/>
        </w:rPr>
        <w:fldChar w:fldCharType="begin"/>
      </w:r>
      <w:r w:rsidR="00946DCC" w:rsidRPr="00B043FB">
        <w:rPr>
          <w:rFonts w:ascii="Times New Roman" w:hAnsi="Times New Roman" w:cs="Times New Roman"/>
          <w:sz w:val="24"/>
          <w:szCs w:val="24"/>
          <w:lang w:val="en-GB"/>
        </w:rPr>
        <w:instrText xml:space="preserve"> ADDIN EN.CITE &lt;EndNote&gt;&lt;Cite&gt;&lt;Author&gt;Woodward&lt;/Author&gt;&lt;Year&gt;2010&lt;/Year&gt;&lt;RecNum&gt;1911&lt;/RecNum&gt;&lt;DisplayText&gt;(6)&lt;/DisplayText&gt;&lt;record&gt;&lt;rec-number&gt;1911&lt;/rec-number&gt;&lt;foreign-keys&gt;&lt;key app="EN" db-id="tfsarptdptsaaveazd9xt0fgapxsawpssdff" timestamp="0"&gt;1911&lt;/key&gt;&lt;/foreign-keys&gt;&lt;ref-type name="Journal Article"&gt;17&lt;/ref-type&gt;&lt;contributors&gt;&lt;authors&gt;&lt;author&gt;Woodward, Mark&lt;/author&gt;&lt;author&gt;Patwardhan, Nitin&lt;/author&gt;&lt;/authors&gt;&lt;/contributors&gt;&lt;titles&gt;&lt;title&gt;Disorders of sex development&lt;/title&gt;&lt;secondary-title&gt;Surgery (Oxford)&lt;/secondary-title&gt;&lt;/titles&gt;&lt;pages&gt;396-401&lt;/pages&gt;&lt;volume&gt;28&lt;/volume&gt;&lt;number&gt;8&lt;/number&gt;&lt;dates&gt;&lt;year&gt;2010&lt;/year&gt;&lt;/dates&gt;&lt;isbn&gt;02639319&lt;/isbn&gt;&lt;urls&gt;&lt;/urls&gt;&lt;electronic-resource-num&gt;10.1016/j.mpsur.2010.04.007&lt;/electronic-resource-num&gt;&lt;/record&gt;&lt;/Cite&gt;&lt;/EndNote&gt;</w:instrText>
      </w:r>
      <w:r w:rsidR="00946DCC" w:rsidRPr="00B043FB">
        <w:rPr>
          <w:rFonts w:ascii="Times New Roman" w:hAnsi="Times New Roman" w:cs="Times New Roman"/>
          <w:sz w:val="24"/>
          <w:szCs w:val="24"/>
          <w:lang w:val="en-GB"/>
        </w:rPr>
        <w:fldChar w:fldCharType="separate"/>
      </w:r>
      <w:r w:rsidR="00946DCC" w:rsidRPr="00B043FB">
        <w:rPr>
          <w:rFonts w:ascii="Times New Roman" w:hAnsi="Times New Roman" w:cs="Times New Roman"/>
          <w:noProof/>
          <w:sz w:val="24"/>
          <w:szCs w:val="24"/>
          <w:lang w:val="en-GB"/>
        </w:rPr>
        <w:t>(6)</w:t>
      </w:r>
      <w:r w:rsidR="00946DCC" w:rsidRPr="00B043FB">
        <w:rPr>
          <w:rFonts w:ascii="Times New Roman" w:hAnsi="Times New Roman" w:cs="Times New Roman"/>
          <w:sz w:val="24"/>
          <w:szCs w:val="24"/>
          <w:lang w:val="en-GB"/>
        </w:rPr>
        <w:fldChar w:fldCharType="end"/>
      </w:r>
      <w:r w:rsidR="00946DCC" w:rsidRPr="00B043FB">
        <w:rPr>
          <w:rFonts w:ascii="Times New Roman" w:hAnsi="Times New Roman" w:cs="Times New Roman"/>
          <w:sz w:val="24"/>
          <w:szCs w:val="24"/>
          <w:lang w:val="en-GB"/>
        </w:rPr>
        <w:t>. The new classification can be seen in Table 4.2.</w:t>
      </w:r>
      <w:r w:rsidR="00267419">
        <w:rPr>
          <w:rFonts w:ascii="Times New Roman" w:hAnsi="Times New Roman" w:cs="Times New Roman"/>
          <w:sz w:val="24"/>
          <w:szCs w:val="24"/>
          <w:lang w:val="en-GB"/>
        </w:rPr>
        <w:t xml:space="preserve"> </w:t>
      </w:r>
      <w:r w:rsidR="0075689E">
        <w:rPr>
          <w:rFonts w:ascii="Times New Roman" w:hAnsi="Times New Roman" w:cs="Times New Roman"/>
          <w:sz w:val="24"/>
          <w:szCs w:val="24"/>
          <w:lang w:val="en-GB"/>
        </w:rPr>
        <w:t>(</w:t>
      </w:r>
      <w:r w:rsidR="0013160F" w:rsidRPr="00B043FB">
        <w:rPr>
          <w:rFonts w:ascii="Times New Roman" w:hAnsi="Times New Roman" w:cs="Times New Roman"/>
          <w:sz w:val="24"/>
          <w:szCs w:val="24"/>
          <w:lang w:val="en-GB"/>
        </w:rPr>
        <w:t>INSERT)</w:t>
      </w:r>
    </w:p>
    <w:p w14:paraId="1D3F0BAA" w14:textId="16AF45DD" w:rsidR="00E64180" w:rsidRPr="00B043FB" w:rsidRDefault="00E64180" w:rsidP="00E44A50">
      <w:pPr>
        <w:spacing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46, XX DSD</w:t>
      </w:r>
    </w:p>
    <w:p w14:paraId="5D17DF3D" w14:textId="6D3A4BE3" w:rsidR="00E64180" w:rsidRPr="00B043FB" w:rsidRDefault="00E64180" w:rsidP="00E44A50">
      <w:pPr>
        <w:spacing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This category describes individuals were they possess the usual number of chromosomes (46), and two X chromosomes (female)</w:t>
      </w:r>
      <w:r w:rsidR="00741E05" w:rsidRPr="00B043FB">
        <w:rPr>
          <w:rFonts w:ascii="Times New Roman" w:hAnsi="Times New Roman" w:cs="Times New Roman"/>
          <w:sz w:val="24"/>
          <w:szCs w:val="24"/>
          <w:lang w:val="en-GB"/>
        </w:rPr>
        <w:t xml:space="preserve">, but the external and/or internal sex ducts have not developed in the expected female way </w:t>
      </w:r>
      <w:r w:rsidR="00741E05"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741E05"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741E05" w:rsidRPr="00B043FB">
        <w:rPr>
          <w:rFonts w:ascii="Times New Roman" w:hAnsi="Times New Roman" w:cs="Times New Roman"/>
          <w:sz w:val="24"/>
          <w:szCs w:val="24"/>
          <w:lang w:val="en-GB"/>
        </w:rPr>
        <w:fldChar w:fldCharType="end"/>
      </w:r>
      <w:r w:rsidR="00733693" w:rsidRPr="00B043FB">
        <w:rPr>
          <w:rFonts w:ascii="Times New Roman" w:hAnsi="Times New Roman" w:cs="Times New Roman"/>
          <w:sz w:val="24"/>
          <w:szCs w:val="24"/>
          <w:lang w:val="en-GB"/>
        </w:rPr>
        <w:t>. For example, the baby may be born with a womb and fallopian tubes, but their clitoris may look like a small penis</w:t>
      </w:r>
      <w:r w:rsidR="0078359C" w:rsidRPr="00B043FB">
        <w:rPr>
          <w:rFonts w:ascii="Times New Roman" w:hAnsi="Times New Roman" w:cs="Times New Roman"/>
          <w:sz w:val="24"/>
          <w:szCs w:val="24"/>
          <w:lang w:val="en-GB"/>
        </w:rPr>
        <w:t>. The most common form is congenital adrenal hyperplasia (CAH)</w:t>
      </w:r>
      <w:r w:rsidR="0042053F" w:rsidRPr="00B043FB">
        <w:rPr>
          <w:rFonts w:ascii="Times New Roman" w:hAnsi="Times New Roman" w:cs="Times New Roman"/>
          <w:sz w:val="24"/>
          <w:szCs w:val="24"/>
          <w:lang w:val="en-GB"/>
        </w:rPr>
        <w:t xml:space="preserve"> and 21-hydroxylase deficiency (21-OHD) (</w:t>
      </w:r>
      <w:r w:rsidR="0042053F" w:rsidRPr="00B043FB">
        <w:rPr>
          <w:rFonts w:ascii="Times New Roman" w:hAnsi="Times New Roman" w:cs="Times New Roman"/>
          <w:b/>
          <w:i/>
          <w:sz w:val="24"/>
          <w:szCs w:val="24"/>
          <w:lang w:val="en-GB"/>
        </w:rPr>
        <w:t>see Chapter on CAH)</w:t>
      </w:r>
      <w:r w:rsidR="0042053F" w:rsidRPr="00B043FB">
        <w:rPr>
          <w:rFonts w:ascii="Times New Roman" w:hAnsi="Times New Roman" w:cs="Times New Roman"/>
          <w:sz w:val="24"/>
          <w:szCs w:val="24"/>
          <w:lang w:val="en-GB"/>
        </w:rPr>
        <w:t xml:space="preserve">. </w:t>
      </w:r>
      <w:r w:rsidR="0042053F" w:rsidRPr="00B043FB">
        <w:rPr>
          <w:rFonts w:ascii="Times New Roman" w:hAnsi="Times New Roman" w:cs="Times New Roman"/>
          <w:sz w:val="24"/>
          <w:szCs w:val="24"/>
          <w:lang w:val="en-GB"/>
        </w:rPr>
        <w:lastRenderedPageBreak/>
        <w:t>However, other conditions also fall under this category, but can depend on disorders of ovarian development or androgen excess.</w:t>
      </w:r>
    </w:p>
    <w:p w14:paraId="480B4D4F" w14:textId="74A1B1C7" w:rsidR="009A328B" w:rsidRPr="00B043FB" w:rsidRDefault="009A328B" w:rsidP="00E44A50">
      <w:pPr>
        <w:spacing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46, XY DSD</w:t>
      </w:r>
    </w:p>
    <w:p w14:paraId="7A2E1693" w14:textId="4B52C91E" w:rsidR="009A328B" w:rsidRPr="00B043FB" w:rsidRDefault="009A328B" w:rsidP="00E44A50">
      <w:pPr>
        <w:spacing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is is where the individual is born with a 46, XY (typically male) chromosomal make up, but, like the female 46, XX DSD, their internal or external structures </w:t>
      </w:r>
      <w:r w:rsidR="00076694" w:rsidRPr="00B043FB">
        <w:rPr>
          <w:rFonts w:ascii="Times New Roman" w:hAnsi="Times New Roman" w:cs="Times New Roman"/>
          <w:sz w:val="24"/>
          <w:szCs w:val="24"/>
          <w:lang w:val="en-GB"/>
        </w:rPr>
        <w:t xml:space="preserve">have not developed in what should be expected for a male. </w:t>
      </w:r>
      <w:r w:rsidR="00474FCD" w:rsidRPr="00B043FB">
        <w:rPr>
          <w:rFonts w:ascii="Times New Roman" w:hAnsi="Times New Roman" w:cs="Times New Roman"/>
          <w:sz w:val="24"/>
          <w:szCs w:val="24"/>
          <w:lang w:val="en-GB"/>
        </w:rPr>
        <w:t>The reasons for a 46, XY DSD are more varied and complex in comparison to a 46, XX DSD</w:t>
      </w:r>
      <w:r w:rsidR="00377C04" w:rsidRPr="00B043FB">
        <w:rPr>
          <w:rFonts w:ascii="Times New Roman" w:hAnsi="Times New Roman" w:cs="Times New Roman"/>
          <w:sz w:val="24"/>
          <w:szCs w:val="24"/>
          <w:lang w:val="en-GB"/>
        </w:rPr>
        <w:t xml:space="preserve">, but are usually attributed to the foetus being unable to produce or respond to testicular hormones </w:t>
      </w:r>
      <w:r w:rsidR="00377C04"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377C04"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377C04" w:rsidRPr="00B043FB">
        <w:rPr>
          <w:rFonts w:ascii="Times New Roman" w:hAnsi="Times New Roman" w:cs="Times New Roman"/>
          <w:sz w:val="24"/>
          <w:szCs w:val="24"/>
          <w:lang w:val="en-GB"/>
        </w:rPr>
        <w:fldChar w:fldCharType="end"/>
      </w:r>
    </w:p>
    <w:p w14:paraId="19CAA0EF" w14:textId="0D8CBE01" w:rsidR="00377C04" w:rsidRPr="00B043FB" w:rsidRDefault="00377C04" w:rsidP="00E44A50">
      <w:pPr>
        <w:spacing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Sex Chromosome DSD</w:t>
      </w:r>
    </w:p>
    <w:p w14:paraId="6B61E349" w14:textId="00BC1C94" w:rsidR="00377C04" w:rsidRPr="00B043FB" w:rsidRDefault="00377C04" w:rsidP="00E44A50">
      <w:pPr>
        <w:spacing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 sex chromosome DSD is where there is sex chromosome aneuploidy – where there is an abnormal number of X or Y chromosomes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Hewitt&lt;/Author&gt;&lt;Year&gt;2012&lt;/Year&gt;&lt;RecNum&gt;2861&lt;/RecNum&gt;&lt;DisplayText&gt;(8)&lt;/DisplayText&gt;&lt;record&gt;&lt;rec-number&gt;2861&lt;/rec-number&gt;&lt;foreign-keys&gt;&lt;key app="EN" db-id="tfsarptdptsaaveazd9xt0fgapxsawpssdff" timestamp="1499873645"&gt;2861&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Mixed sex chromosome and ovo-testiular DSD&lt;/title&gt;&lt;secondary-title&gt;Disorders of Sex Development: An Integrated Approach to Management&lt;/secondary-title&gt;&lt;/titles&gt;&lt;pages&gt;81 - 87&lt;/pages&gt;&lt;section&gt;8&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 with either an extra or missing chromosome. Here the gonad is affected, and therefore ambiguous genitalia may be present, with also puberty and perhaps fertility also affected.</w:t>
      </w:r>
    </w:p>
    <w:p w14:paraId="2A7FB37A" w14:textId="77777777" w:rsidR="006D1FAB" w:rsidRPr="00B043FB" w:rsidRDefault="006D1FAB" w:rsidP="00E44A50">
      <w:pPr>
        <w:spacing w:line="480" w:lineRule="auto"/>
        <w:jc w:val="both"/>
        <w:rPr>
          <w:rFonts w:ascii="Times New Roman" w:hAnsi="Times New Roman" w:cs="Times New Roman"/>
          <w:sz w:val="24"/>
          <w:szCs w:val="24"/>
          <w:lang w:val="en-GB"/>
        </w:rPr>
      </w:pPr>
    </w:p>
    <w:p w14:paraId="4284EE70" w14:textId="4BA0FDBB" w:rsidR="00377C04" w:rsidRPr="00B043FB" w:rsidRDefault="00377C04" w:rsidP="00E44A50">
      <w:pPr>
        <w:spacing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3 Chromosomes and Embryology</w:t>
      </w:r>
    </w:p>
    <w:p w14:paraId="4971C7DE" w14:textId="4184FEAF" w:rsidR="007F1B34" w:rsidRPr="00B043FB" w:rsidRDefault="00377C04" w:rsidP="00E44A50">
      <w:pPr>
        <w:spacing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It is important to comprehend the principles of sexual differentiation when discussing the foundations of any DSD, and there are three sequential stages: (See Box 4.1)</w:t>
      </w:r>
    </w:p>
    <w:p w14:paraId="2F1BBAAB" w14:textId="178646DE" w:rsidR="0013160F" w:rsidRPr="00B043FB" w:rsidRDefault="00303521" w:rsidP="00E44A50">
      <w:pPr>
        <w:spacing w:line="48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INSERT </w:t>
      </w:r>
      <w:r w:rsidR="0013160F" w:rsidRPr="00260149">
        <w:rPr>
          <w:rFonts w:ascii="Times New Roman" w:hAnsi="Times New Roman" w:cs="Times New Roman"/>
          <w:b/>
          <w:sz w:val="24"/>
          <w:szCs w:val="24"/>
          <w:lang w:val="en-GB"/>
        </w:rPr>
        <w:t>Box 4.1. The stages of embryological differentiation</w:t>
      </w:r>
      <w:r w:rsidR="0013160F" w:rsidRPr="00B043FB">
        <w:rPr>
          <w:rFonts w:ascii="Times New Roman" w:hAnsi="Times New Roman" w:cs="Times New Roman"/>
          <w:sz w:val="24"/>
          <w:szCs w:val="24"/>
          <w:lang w:val="en-GB"/>
        </w:rPr>
        <w:t xml:space="preserve"> </w:t>
      </w:r>
      <w:r w:rsidR="0013160F" w:rsidRPr="00B043FB">
        <w:rPr>
          <w:rFonts w:ascii="Times New Roman" w:hAnsi="Times New Roman" w:cs="Times New Roman"/>
          <w:sz w:val="24"/>
          <w:szCs w:val="24"/>
          <w:lang w:val="en-GB"/>
        </w:rPr>
        <w:fldChar w:fldCharType="begin"/>
      </w:r>
      <w:r w:rsidR="0013160F" w:rsidRPr="00B043FB">
        <w:rPr>
          <w:rFonts w:ascii="Times New Roman" w:hAnsi="Times New Roman" w:cs="Times New Roman"/>
          <w:sz w:val="24"/>
          <w:szCs w:val="24"/>
          <w:lang w:val="en-GB"/>
        </w:rPr>
        <w:instrText xml:space="preserve"> ADDIN EN.CITE &lt;EndNote&gt;&lt;Cite&gt;&lt;Author&gt;Rey&lt;/Author&gt;&lt;Year&gt;2011&lt;/Year&gt;&lt;RecNum&gt;1901&lt;/RecNum&gt;&lt;DisplayText&gt;(9)&lt;/DisplayText&gt;&lt;record&gt;&lt;rec-number&gt;1901&lt;/rec-number&gt;&lt;foreign-keys&gt;&lt;key app="EN" db-id="tfsarptdptsaaveazd9xt0fgapxsawpssdff" timestamp="0"&gt;1901&lt;/key&gt;&lt;/foreign-keys&gt;&lt;ref-type name="Journal Article"&gt;17&lt;/ref-type&gt;&lt;contributors&gt;&lt;authors&gt;&lt;author&gt;Rey, R. A.&lt;/author&gt;&lt;author&gt;Grinspon, R. P.&lt;/author&gt;&lt;/authors&gt;&lt;/contributors&gt;&lt;auth-address&gt;Centro de Investigaciones Endocrinologicas (CEDIE-CONICET), Division de Endocrinologia, Hospital de Ninos Dr. Ricardo Gutierrez, C1425EFD Buenos Aires, Argentina. rodolforey@cedie.org.ar&lt;/auth-address&gt;&lt;titles&gt;&lt;title&gt;Normal male sexual differentiation and aetiology of disorders of sex development&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221-38&lt;/pages&gt;&lt;volume&gt;25&lt;/volume&gt;&lt;number&gt;2&lt;/number&gt;&lt;keywords&gt;&lt;keyword&gt;Androgen-Insensitivity Syndrome/etiology&lt;/keyword&gt;&lt;keyword&gt;Animals&lt;/keyword&gt;&lt;keyword&gt;Anti-Mullerian Hormone/genetics/physiology&lt;/keyword&gt;&lt;keyword&gt;Disorders of Sex Development/*embryology&lt;/keyword&gt;&lt;keyword&gt;Female&lt;/keyword&gt;&lt;keyword&gt;Gonads/*embryology&lt;/keyword&gt;&lt;keyword&gt;Humans&lt;/keyword&gt;&lt;keyword&gt;Hypogonadism/etiology&lt;/keyword&gt;&lt;keyword&gt;Insulin/physiology&lt;/keyword&gt;&lt;keyword&gt;Male&lt;/keyword&gt;&lt;keyword&gt;Proteins/physiology&lt;/keyword&gt;&lt;keyword&gt;Sex Differentiation/*physiology&lt;/keyword&gt;&lt;keyword&gt;Sexual Development&lt;/keyword&gt;&lt;keyword&gt;Testosterone/physiology&lt;/keyword&gt;&lt;/keywords&gt;&lt;dates&gt;&lt;year&gt;2011&lt;/year&gt;&lt;pub-dates&gt;&lt;date&gt;Apr&lt;/date&gt;&lt;/pub-dates&gt;&lt;/dates&gt;&lt;isbn&gt;1878-1594 (Electronic)&amp;#xD;1521-690X (Linking)&lt;/isbn&gt;&lt;accession-num&gt;21397195&lt;/accession-num&gt;&lt;urls&gt;&lt;related-urls&gt;&lt;url&gt;http://www.ncbi.nlm.nih.gov/pubmed/21397195&lt;/url&gt;&lt;/related-urls&gt;&lt;/urls&gt;&lt;electronic-resource-num&gt;10.1016/j.beem.2010.08.013&lt;/electronic-resource-num&gt;&lt;/record&gt;&lt;/Cite&gt;&lt;/EndNote&gt;</w:instrText>
      </w:r>
      <w:r w:rsidR="0013160F" w:rsidRPr="00B043FB">
        <w:rPr>
          <w:rFonts w:ascii="Times New Roman" w:hAnsi="Times New Roman" w:cs="Times New Roman"/>
          <w:sz w:val="24"/>
          <w:szCs w:val="24"/>
          <w:lang w:val="en-GB"/>
        </w:rPr>
        <w:fldChar w:fldCharType="separate"/>
      </w:r>
      <w:r w:rsidR="0013160F" w:rsidRPr="00B043FB">
        <w:rPr>
          <w:rFonts w:ascii="Times New Roman" w:hAnsi="Times New Roman" w:cs="Times New Roman"/>
          <w:noProof/>
          <w:sz w:val="24"/>
          <w:szCs w:val="24"/>
          <w:lang w:val="en-GB"/>
        </w:rPr>
        <w:t>(9)</w:t>
      </w:r>
      <w:r w:rsidR="0013160F" w:rsidRPr="00B043FB">
        <w:rPr>
          <w:rFonts w:ascii="Times New Roman" w:hAnsi="Times New Roman" w:cs="Times New Roman"/>
          <w:sz w:val="24"/>
          <w:szCs w:val="24"/>
          <w:lang w:val="en-GB"/>
        </w:rPr>
        <w:fldChar w:fldCharType="end"/>
      </w:r>
    </w:p>
    <w:p w14:paraId="3322DD6E" w14:textId="77777777" w:rsidR="0075689E" w:rsidRDefault="0075689E" w:rsidP="00E44A50">
      <w:pPr>
        <w:spacing w:after="0" w:line="480" w:lineRule="auto"/>
        <w:jc w:val="both"/>
        <w:rPr>
          <w:rFonts w:ascii="Times New Roman" w:hAnsi="Times New Roman" w:cs="Times New Roman"/>
          <w:sz w:val="24"/>
          <w:szCs w:val="24"/>
          <w:lang w:val="en-GB"/>
        </w:rPr>
      </w:pPr>
    </w:p>
    <w:p w14:paraId="581EBF9E" w14:textId="252FBAED" w:rsidR="00786F05" w:rsidRPr="00B043FB" w:rsidRDefault="00867D4B"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Specific genes around gestational age week 3</w:t>
      </w:r>
      <w:r w:rsidR="00B34441" w:rsidRPr="00B043FB">
        <w:rPr>
          <w:rFonts w:ascii="Times New Roman" w:hAnsi="Times New Roman" w:cs="Times New Roman"/>
          <w:sz w:val="24"/>
          <w:szCs w:val="24"/>
          <w:lang w:val="en-GB"/>
        </w:rPr>
        <w:t xml:space="preserve"> lead to the differentiation of the gonads </w:t>
      </w:r>
      <w:r w:rsidR="00B34441" w:rsidRPr="00B043FB">
        <w:rPr>
          <w:rFonts w:ascii="Times New Roman" w:hAnsi="Times New Roman" w:cs="Times New Roman"/>
          <w:sz w:val="24"/>
          <w:szCs w:val="24"/>
          <w:lang w:val="en-GB"/>
        </w:rPr>
        <w:fldChar w:fldCharType="begin">
          <w:fldData xml:space="preserve">PEVuZE5vdGU+PENpdGU+PEF1dGhvcj5CaWFzb24tTGF1YmVyPC9BdXRob3I+PFllYXI+MjAxMDwv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</w:fldData>
        </w:fldChar>
      </w:r>
      <w:r w:rsidR="00B34441" w:rsidRPr="00B043FB">
        <w:rPr>
          <w:rFonts w:ascii="Times New Roman" w:hAnsi="Times New Roman" w:cs="Times New Roman"/>
          <w:sz w:val="24"/>
          <w:szCs w:val="24"/>
          <w:lang w:val="en-GB"/>
        </w:rPr>
        <w:instrText xml:space="preserve"> ADDIN EN.CITE </w:instrText>
      </w:r>
      <w:r w:rsidR="00B34441" w:rsidRPr="00B043FB">
        <w:rPr>
          <w:rFonts w:ascii="Times New Roman" w:hAnsi="Times New Roman" w:cs="Times New Roman"/>
          <w:sz w:val="24"/>
          <w:szCs w:val="24"/>
          <w:lang w:val="en-GB"/>
        </w:rPr>
        <w:fldChar w:fldCharType="begin">
          <w:fldData xml:space="preserve">PEVuZE5vdGU+PENpdGU+PEF1dGhvcj5CaWFzb24tTGF1YmVyPC9BdXRob3I+PFllYXI+MjAxMDwv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</w:fldData>
        </w:fldChar>
      </w:r>
      <w:r w:rsidR="00B34441" w:rsidRPr="00B043FB">
        <w:rPr>
          <w:rFonts w:ascii="Times New Roman" w:hAnsi="Times New Roman" w:cs="Times New Roman"/>
          <w:sz w:val="24"/>
          <w:szCs w:val="24"/>
          <w:lang w:val="en-GB"/>
        </w:rPr>
        <w:instrText xml:space="preserve"> ADDIN EN.CITE.DATA </w:instrText>
      </w:r>
      <w:r w:rsidR="00B34441" w:rsidRPr="00B043FB">
        <w:rPr>
          <w:rFonts w:ascii="Times New Roman" w:hAnsi="Times New Roman" w:cs="Times New Roman"/>
          <w:sz w:val="24"/>
          <w:szCs w:val="24"/>
          <w:lang w:val="en-GB"/>
        </w:rPr>
      </w:r>
      <w:r w:rsidR="00B34441" w:rsidRPr="00B043FB">
        <w:rPr>
          <w:rFonts w:ascii="Times New Roman" w:hAnsi="Times New Roman" w:cs="Times New Roman"/>
          <w:sz w:val="24"/>
          <w:szCs w:val="24"/>
          <w:lang w:val="en-GB"/>
        </w:rPr>
        <w:fldChar w:fldCharType="end"/>
      </w:r>
      <w:r w:rsidR="00B34441" w:rsidRPr="00B043FB">
        <w:rPr>
          <w:rFonts w:ascii="Times New Roman" w:hAnsi="Times New Roman" w:cs="Times New Roman"/>
          <w:sz w:val="24"/>
          <w:szCs w:val="24"/>
          <w:lang w:val="en-GB"/>
        </w:rPr>
      </w:r>
      <w:r w:rsidR="00B34441" w:rsidRPr="00B043FB">
        <w:rPr>
          <w:rFonts w:ascii="Times New Roman" w:hAnsi="Times New Roman" w:cs="Times New Roman"/>
          <w:sz w:val="24"/>
          <w:szCs w:val="24"/>
          <w:lang w:val="en-GB"/>
        </w:rPr>
        <w:fldChar w:fldCharType="separate"/>
      </w:r>
      <w:r w:rsidR="00B34441" w:rsidRPr="00B043FB">
        <w:rPr>
          <w:rFonts w:ascii="Times New Roman" w:hAnsi="Times New Roman" w:cs="Times New Roman"/>
          <w:noProof/>
          <w:sz w:val="24"/>
          <w:szCs w:val="24"/>
          <w:lang w:val="en-GB"/>
        </w:rPr>
        <w:t>(10)</w:t>
      </w:r>
      <w:r w:rsidR="00B34441" w:rsidRPr="00B043FB">
        <w:rPr>
          <w:rFonts w:ascii="Times New Roman" w:hAnsi="Times New Roman" w:cs="Times New Roman"/>
          <w:sz w:val="24"/>
          <w:szCs w:val="24"/>
          <w:lang w:val="en-GB"/>
        </w:rPr>
        <w:fldChar w:fldCharType="end"/>
      </w:r>
      <w:r w:rsidR="00B34441" w:rsidRPr="00B043FB">
        <w:rPr>
          <w:rFonts w:ascii="Times New Roman" w:hAnsi="Times New Roman" w:cs="Times New Roman"/>
          <w:sz w:val="24"/>
          <w:szCs w:val="24"/>
          <w:lang w:val="en-GB"/>
        </w:rPr>
        <w:t xml:space="preserve">, but it is now widely known that the SRY gene, which resides on the </w:t>
      </w:r>
      <w:r w:rsidR="009B5B6D" w:rsidRPr="00B043FB">
        <w:rPr>
          <w:rFonts w:ascii="Times New Roman" w:hAnsi="Times New Roman" w:cs="Times New Roman"/>
          <w:sz w:val="24"/>
          <w:szCs w:val="24"/>
          <w:lang w:val="en-GB"/>
        </w:rPr>
        <w:t xml:space="preserve">p arm of the </w:t>
      </w:r>
      <w:r w:rsidR="00B34441" w:rsidRPr="00B043FB">
        <w:rPr>
          <w:rFonts w:ascii="Times New Roman" w:hAnsi="Times New Roman" w:cs="Times New Roman"/>
          <w:sz w:val="24"/>
          <w:szCs w:val="24"/>
          <w:lang w:val="en-GB"/>
        </w:rPr>
        <w:t xml:space="preserve">Y chromosome, sends signals to ‘sex neutral’ tissue, to develop into testes </w:t>
      </w:r>
      <w:r w:rsidR="00B34441"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B34441"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B34441" w:rsidRPr="00B043FB">
        <w:rPr>
          <w:rFonts w:ascii="Times New Roman" w:hAnsi="Times New Roman" w:cs="Times New Roman"/>
          <w:sz w:val="24"/>
          <w:szCs w:val="24"/>
          <w:lang w:val="en-GB"/>
        </w:rPr>
        <w:fldChar w:fldCharType="end"/>
      </w:r>
      <w:r w:rsidR="00AC278A" w:rsidRPr="00B043FB">
        <w:rPr>
          <w:rFonts w:ascii="Times New Roman" w:hAnsi="Times New Roman" w:cs="Times New Roman"/>
          <w:sz w:val="24"/>
          <w:szCs w:val="24"/>
          <w:lang w:val="en-GB"/>
        </w:rPr>
        <w:t xml:space="preserve">. If this gene is missing, or does </w:t>
      </w:r>
      <w:r w:rsidR="00AC278A" w:rsidRPr="00B043FB">
        <w:rPr>
          <w:rFonts w:ascii="Times New Roman" w:hAnsi="Times New Roman" w:cs="Times New Roman"/>
          <w:sz w:val="24"/>
          <w:szCs w:val="24"/>
          <w:lang w:val="en-GB"/>
        </w:rPr>
        <w:lastRenderedPageBreak/>
        <w:t xml:space="preserve">not work properly, then healthy testes will not develop. Gonads and internal (Wolffian and Mullerian ducts) and external genitalia will have </w:t>
      </w:r>
      <w:proofErr w:type="spellStart"/>
      <w:r w:rsidR="00AC278A" w:rsidRPr="00B043FB">
        <w:rPr>
          <w:rFonts w:ascii="Times New Roman" w:hAnsi="Times New Roman" w:cs="Times New Roman"/>
          <w:sz w:val="24"/>
          <w:szCs w:val="24"/>
          <w:lang w:val="en-GB"/>
        </w:rPr>
        <w:t>similiar</w:t>
      </w:r>
      <w:proofErr w:type="spellEnd"/>
      <w:r w:rsidR="00AC278A" w:rsidRPr="00B043FB">
        <w:rPr>
          <w:rFonts w:ascii="Times New Roman" w:hAnsi="Times New Roman" w:cs="Times New Roman"/>
          <w:sz w:val="24"/>
          <w:szCs w:val="24"/>
          <w:lang w:val="en-GB"/>
        </w:rPr>
        <w:t xml:space="preserve"> appearance around this time </w:t>
      </w:r>
      <w:r w:rsidR="00AC278A" w:rsidRPr="00B043FB">
        <w:rPr>
          <w:rFonts w:ascii="Times New Roman" w:hAnsi="Times New Roman" w:cs="Times New Roman"/>
          <w:sz w:val="24"/>
          <w:szCs w:val="24"/>
          <w:lang w:val="en-GB"/>
        </w:rPr>
        <w:fldChar w:fldCharType="begin"/>
      </w:r>
      <w:r w:rsidR="00AC278A" w:rsidRPr="00B043FB">
        <w:rPr>
          <w:rFonts w:ascii="Times New Roman" w:hAnsi="Times New Roman" w:cs="Times New Roman"/>
          <w:sz w:val="24"/>
          <w:szCs w:val="24"/>
          <w:lang w:val="en-GB"/>
        </w:rPr>
        <w:instrText xml:space="preserve"> ADDIN EN.CITE &lt;EndNote&gt;&lt;Cite&gt;&lt;Author&gt;Raine&lt;/Author&gt;&lt;Year&gt;2011&lt;/Year&gt;&lt;RecNum&gt;838&lt;/RecNum&gt;&lt;DisplayText&gt;(7)&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AC278A" w:rsidRPr="00B043FB">
        <w:rPr>
          <w:rFonts w:ascii="Times New Roman" w:hAnsi="Times New Roman" w:cs="Times New Roman"/>
          <w:sz w:val="24"/>
          <w:szCs w:val="24"/>
          <w:lang w:val="en-GB"/>
        </w:rPr>
        <w:fldChar w:fldCharType="separate"/>
      </w:r>
      <w:r w:rsidR="00AC278A" w:rsidRPr="00B043FB">
        <w:rPr>
          <w:rFonts w:ascii="Times New Roman" w:hAnsi="Times New Roman" w:cs="Times New Roman"/>
          <w:noProof/>
          <w:sz w:val="24"/>
          <w:szCs w:val="24"/>
          <w:lang w:val="en-GB"/>
        </w:rPr>
        <w:t>(7)</w:t>
      </w:r>
      <w:r w:rsidR="00AC278A" w:rsidRPr="00B043FB">
        <w:rPr>
          <w:rFonts w:ascii="Times New Roman" w:hAnsi="Times New Roman" w:cs="Times New Roman"/>
          <w:sz w:val="24"/>
          <w:szCs w:val="24"/>
          <w:lang w:val="en-GB"/>
        </w:rPr>
        <w:fldChar w:fldCharType="end"/>
      </w:r>
      <w:r w:rsidR="007C1D4B" w:rsidRPr="00B043FB">
        <w:rPr>
          <w:rFonts w:ascii="Times New Roman" w:hAnsi="Times New Roman" w:cs="Times New Roman"/>
          <w:sz w:val="24"/>
          <w:szCs w:val="24"/>
          <w:lang w:val="en-GB"/>
        </w:rPr>
        <w:t>.</w:t>
      </w:r>
    </w:p>
    <w:p w14:paraId="7515C282" w14:textId="77777777" w:rsidR="007C1D4B" w:rsidRPr="00B043FB" w:rsidRDefault="007C1D4B" w:rsidP="00E44A50">
      <w:pPr>
        <w:spacing w:after="0" w:line="480" w:lineRule="auto"/>
        <w:jc w:val="both"/>
        <w:rPr>
          <w:rFonts w:ascii="Times New Roman" w:hAnsi="Times New Roman" w:cs="Times New Roman"/>
          <w:sz w:val="24"/>
          <w:szCs w:val="24"/>
          <w:lang w:val="en-GB"/>
        </w:rPr>
      </w:pPr>
    </w:p>
    <w:p w14:paraId="01A9CF19" w14:textId="687F8F54" w:rsidR="007C1D4B" w:rsidRPr="00B043FB" w:rsidRDefault="007C1D4B"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However, around gestational ages week 6 to 7, these undifferentiated gonads</w:t>
      </w:r>
      <w:r w:rsidR="002D182B" w:rsidRPr="00B043FB">
        <w:rPr>
          <w:rFonts w:ascii="Times New Roman" w:hAnsi="Times New Roman" w:cs="Times New Roman"/>
          <w:sz w:val="24"/>
          <w:szCs w:val="24"/>
          <w:lang w:val="en-GB"/>
        </w:rPr>
        <w:t xml:space="preserve"> begin to separate</w:t>
      </w:r>
      <w:r w:rsidR="00EB5730" w:rsidRPr="00B043FB">
        <w:rPr>
          <w:rFonts w:ascii="Times New Roman" w:hAnsi="Times New Roman" w:cs="Times New Roman"/>
          <w:sz w:val="24"/>
          <w:szCs w:val="24"/>
          <w:lang w:val="en-GB"/>
        </w:rPr>
        <w:t xml:space="preserve">: if a Y chromosome is present, the gonad will develop into a testis, and gonadal cells will segregate into testicular cords and interstitial tissue </w:t>
      </w:r>
      <w:r w:rsidR="00EB5730" w:rsidRPr="00B043FB">
        <w:rPr>
          <w:rFonts w:ascii="Times New Roman" w:hAnsi="Times New Roman" w:cs="Times New Roman"/>
          <w:sz w:val="24"/>
          <w:szCs w:val="24"/>
          <w:lang w:val="en-GB"/>
        </w:rPr>
        <w:fldChar w:fldCharType="begin"/>
      </w:r>
      <w:r w:rsidR="00EB5730" w:rsidRPr="00B043FB">
        <w:rPr>
          <w:rFonts w:ascii="Times New Roman" w:hAnsi="Times New Roman" w:cs="Times New Roman"/>
          <w:sz w:val="24"/>
          <w:szCs w:val="24"/>
          <w:lang w:val="en-GB"/>
        </w:rPr>
        <w:instrText xml:space="preserve"> ADDIN EN.CITE &lt;EndNote&gt;&lt;Cite&gt;&lt;Author&gt;Rey&lt;/Author&gt;&lt;Year&gt;2011&lt;/Year&gt;&lt;RecNum&gt;1901&lt;/RecNum&gt;&lt;DisplayText&gt;(9)&lt;/DisplayText&gt;&lt;record&gt;&lt;rec-number&gt;1901&lt;/rec-number&gt;&lt;foreign-keys&gt;&lt;key app="EN" db-id="tfsarptdptsaaveazd9xt0fgapxsawpssdff" timestamp="0"&gt;1901&lt;/key&gt;&lt;/foreign-keys&gt;&lt;ref-type name="Journal Article"&gt;17&lt;/ref-type&gt;&lt;contributors&gt;&lt;authors&gt;&lt;author&gt;Rey, R. A.&lt;/author&gt;&lt;author&gt;Grinspon, R. P.&lt;/author&gt;&lt;/authors&gt;&lt;/contributors&gt;&lt;auth-address&gt;Centro de Investigaciones Endocrinologicas (CEDIE-CONICET), Division de Endocrinologia, Hospital de Ninos Dr. Ricardo Gutierrez, C1425EFD Buenos Aires, Argentina. rodolforey@cedie.org.ar&lt;/auth-address&gt;&lt;titles&gt;&lt;title&gt;Normal male sexual differentiation and aetiology of disorders of sex development&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221-38&lt;/pages&gt;&lt;volume&gt;25&lt;/volume&gt;&lt;number&gt;2&lt;/number&gt;&lt;keywords&gt;&lt;keyword&gt;Androgen-Insensitivity Syndrome/etiology&lt;/keyword&gt;&lt;keyword&gt;Animals&lt;/keyword&gt;&lt;keyword&gt;Anti-Mullerian Hormone/genetics/physiology&lt;/keyword&gt;&lt;keyword&gt;Disorders of Sex Development/*embryology&lt;/keyword&gt;&lt;keyword&gt;Female&lt;/keyword&gt;&lt;keyword&gt;Gonads/*embryology&lt;/keyword&gt;&lt;keyword&gt;Humans&lt;/keyword&gt;&lt;keyword&gt;Hypogonadism/etiology&lt;/keyword&gt;&lt;keyword&gt;Insulin/physiology&lt;/keyword&gt;&lt;keyword&gt;Male&lt;/keyword&gt;&lt;keyword&gt;Proteins/physiology&lt;/keyword&gt;&lt;keyword&gt;Sex Differentiation/*physiology&lt;/keyword&gt;&lt;keyword&gt;Sexual Development&lt;/keyword&gt;&lt;keyword&gt;Testosterone/physiology&lt;/keyword&gt;&lt;/keywords&gt;&lt;dates&gt;&lt;year&gt;2011&lt;/year&gt;&lt;pub-dates&gt;&lt;date&gt;Apr&lt;/date&gt;&lt;/pub-dates&gt;&lt;/dates&gt;&lt;isbn&gt;1878-1594 (Electronic)&amp;#xD;1521-690X (Linking)&lt;/isbn&gt;&lt;accession-num&gt;21397195&lt;/accession-num&gt;&lt;urls&gt;&lt;related-urls&gt;&lt;url&gt;http://www.ncbi.nlm.nih.gov/pubmed/21397195&lt;/url&gt;&lt;/related-urls&gt;&lt;/urls&gt;&lt;electronic-resource-num&gt;10.1016/j.beem.2010.08.013&lt;/electronic-resource-num&gt;&lt;/record&gt;&lt;/Cite&gt;&lt;/EndNote&gt;</w:instrText>
      </w:r>
      <w:r w:rsidR="00EB5730" w:rsidRPr="00B043FB">
        <w:rPr>
          <w:rFonts w:ascii="Times New Roman" w:hAnsi="Times New Roman" w:cs="Times New Roman"/>
          <w:sz w:val="24"/>
          <w:szCs w:val="24"/>
          <w:lang w:val="en-GB"/>
        </w:rPr>
        <w:fldChar w:fldCharType="separate"/>
      </w:r>
      <w:r w:rsidR="00EB5730" w:rsidRPr="00B043FB">
        <w:rPr>
          <w:rFonts w:ascii="Times New Roman" w:hAnsi="Times New Roman" w:cs="Times New Roman"/>
          <w:noProof/>
          <w:sz w:val="24"/>
          <w:szCs w:val="24"/>
          <w:lang w:val="en-GB"/>
        </w:rPr>
        <w:t>(9)</w:t>
      </w:r>
      <w:r w:rsidR="00EB5730" w:rsidRPr="00B043FB">
        <w:rPr>
          <w:rFonts w:ascii="Times New Roman" w:hAnsi="Times New Roman" w:cs="Times New Roman"/>
          <w:sz w:val="24"/>
          <w:szCs w:val="24"/>
          <w:lang w:val="en-GB"/>
        </w:rPr>
        <w:fldChar w:fldCharType="end"/>
      </w:r>
      <w:r w:rsidR="00EB5730" w:rsidRPr="00B043FB">
        <w:rPr>
          <w:rFonts w:ascii="Times New Roman" w:hAnsi="Times New Roman" w:cs="Times New Roman"/>
          <w:sz w:val="24"/>
          <w:szCs w:val="24"/>
          <w:lang w:val="en-GB"/>
        </w:rPr>
        <w:t xml:space="preserve">. The testicular cords are made up of somatic </w:t>
      </w:r>
      <w:proofErr w:type="spellStart"/>
      <w:r w:rsidR="00EB5730" w:rsidRPr="00B043FB">
        <w:rPr>
          <w:rFonts w:ascii="Times New Roman" w:hAnsi="Times New Roman" w:cs="Times New Roman"/>
          <w:sz w:val="24"/>
          <w:szCs w:val="24"/>
          <w:lang w:val="en-GB"/>
        </w:rPr>
        <w:t>sertoli</w:t>
      </w:r>
      <w:proofErr w:type="spellEnd"/>
      <w:r w:rsidR="00EB5730" w:rsidRPr="00B043FB">
        <w:rPr>
          <w:rFonts w:ascii="Times New Roman" w:hAnsi="Times New Roman" w:cs="Times New Roman"/>
          <w:sz w:val="24"/>
          <w:szCs w:val="24"/>
          <w:lang w:val="en-GB"/>
        </w:rPr>
        <w:t xml:space="preserve"> cells and germ cells, and it is these </w:t>
      </w:r>
      <w:proofErr w:type="spellStart"/>
      <w:r w:rsidR="00EB5730" w:rsidRPr="00B043FB">
        <w:rPr>
          <w:rFonts w:ascii="Times New Roman" w:hAnsi="Times New Roman" w:cs="Times New Roman"/>
          <w:sz w:val="24"/>
          <w:szCs w:val="24"/>
          <w:lang w:val="en-GB"/>
        </w:rPr>
        <w:t>sertoli</w:t>
      </w:r>
      <w:proofErr w:type="spellEnd"/>
      <w:r w:rsidR="00EB5730" w:rsidRPr="00B043FB">
        <w:rPr>
          <w:rFonts w:ascii="Times New Roman" w:hAnsi="Times New Roman" w:cs="Times New Roman"/>
          <w:sz w:val="24"/>
          <w:szCs w:val="24"/>
          <w:lang w:val="en-GB"/>
        </w:rPr>
        <w:t xml:space="preserve"> cells that produce anti-</w:t>
      </w:r>
      <w:proofErr w:type="spellStart"/>
      <w:r w:rsidR="00EB5730" w:rsidRPr="00B043FB">
        <w:rPr>
          <w:rFonts w:ascii="Times New Roman" w:hAnsi="Times New Roman" w:cs="Times New Roman"/>
          <w:sz w:val="24"/>
          <w:szCs w:val="24"/>
          <w:lang w:val="en-GB"/>
        </w:rPr>
        <w:t>mullerian</w:t>
      </w:r>
      <w:proofErr w:type="spellEnd"/>
      <w:r w:rsidR="00EB5730" w:rsidRPr="00B043FB">
        <w:rPr>
          <w:rFonts w:ascii="Times New Roman" w:hAnsi="Times New Roman" w:cs="Times New Roman"/>
          <w:sz w:val="24"/>
          <w:szCs w:val="24"/>
          <w:lang w:val="en-GB"/>
        </w:rPr>
        <w:t xml:space="preserve"> hormone (AMH) o</w:t>
      </w:r>
      <w:r w:rsidR="00A9631B" w:rsidRPr="00B043FB">
        <w:rPr>
          <w:rFonts w:ascii="Times New Roman" w:hAnsi="Times New Roman" w:cs="Times New Roman"/>
          <w:sz w:val="24"/>
          <w:szCs w:val="24"/>
          <w:lang w:val="en-GB"/>
        </w:rPr>
        <w:t xml:space="preserve">r </w:t>
      </w:r>
      <w:proofErr w:type="spellStart"/>
      <w:r w:rsidR="00A9631B" w:rsidRPr="00B043FB">
        <w:rPr>
          <w:rFonts w:ascii="Times New Roman" w:hAnsi="Times New Roman" w:cs="Times New Roman"/>
          <w:sz w:val="24"/>
          <w:szCs w:val="24"/>
          <w:lang w:val="en-GB"/>
        </w:rPr>
        <w:t>mullerian</w:t>
      </w:r>
      <w:proofErr w:type="spellEnd"/>
      <w:r w:rsidR="00A9631B" w:rsidRPr="00B043FB">
        <w:rPr>
          <w:rFonts w:ascii="Times New Roman" w:hAnsi="Times New Roman" w:cs="Times New Roman"/>
          <w:sz w:val="24"/>
          <w:szCs w:val="24"/>
          <w:lang w:val="en-GB"/>
        </w:rPr>
        <w:t xml:space="preserve"> inhibiting substance (MIS). AMH is responsible for the regression of the </w:t>
      </w:r>
      <w:proofErr w:type="spellStart"/>
      <w:r w:rsidR="00A9631B" w:rsidRPr="00B043FB">
        <w:rPr>
          <w:rFonts w:ascii="Times New Roman" w:hAnsi="Times New Roman" w:cs="Times New Roman"/>
          <w:sz w:val="24"/>
          <w:szCs w:val="24"/>
          <w:lang w:val="en-GB"/>
        </w:rPr>
        <w:t>mullerian</w:t>
      </w:r>
      <w:proofErr w:type="spellEnd"/>
      <w:r w:rsidR="00A9631B" w:rsidRPr="00B043FB">
        <w:rPr>
          <w:rFonts w:ascii="Times New Roman" w:hAnsi="Times New Roman" w:cs="Times New Roman"/>
          <w:sz w:val="24"/>
          <w:szCs w:val="24"/>
          <w:lang w:val="en-GB"/>
        </w:rPr>
        <w:t xml:space="preserve"> ducts. Testosterone is also made by the testes. In the </w:t>
      </w:r>
      <w:r w:rsidR="00A9631B" w:rsidRPr="00B043FB">
        <w:rPr>
          <w:rFonts w:ascii="Times New Roman" w:hAnsi="Times New Roman" w:cs="Times New Roman"/>
          <w:i/>
          <w:sz w:val="24"/>
          <w:szCs w:val="24"/>
          <w:lang w:val="en-GB"/>
        </w:rPr>
        <w:t>absence</w:t>
      </w:r>
      <w:r w:rsidR="00A9631B" w:rsidRPr="00B043FB">
        <w:rPr>
          <w:rFonts w:ascii="Times New Roman" w:hAnsi="Times New Roman" w:cs="Times New Roman"/>
          <w:sz w:val="24"/>
          <w:szCs w:val="24"/>
          <w:lang w:val="en-GB"/>
        </w:rPr>
        <w:t xml:space="preserve"> of these two hormones, female anatomy is formed – as the </w:t>
      </w:r>
      <w:proofErr w:type="spellStart"/>
      <w:r w:rsidR="00A9631B" w:rsidRPr="00B043FB">
        <w:rPr>
          <w:rFonts w:ascii="Times New Roman" w:hAnsi="Times New Roman" w:cs="Times New Roman"/>
          <w:sz w:val="24"/>
          <w:szCs w:val="24"/>
          <w:lang w:val="en-GB"/>
        </w:rPr>
        <w:t>mullerian</w:t>
      </w:r>
      <w:proofErr w:type="spellEnd"/>
      <w:r w:rsidR="00A9631B" w:rsidRPr="00B043FB">
        <w:rPr>
          <w:rFonts w:ascii="Times New Roman" w:hAnsi="Times New Roman" w:cs="Times New Roman"/>
          <w:sz w:val="24"/>
          <w:szCs w:val="24"/>
          <w:lang w:val="en-GB"/>
        </w:rPr>
        <w:t xml:space="preserve"> ducts have not regressed – EVEN if a Y chromosome is present.</w:t>
      </w:r>
    </w:p>
    <w:p w14:paraId="66F7766E" w14:textId="77777777" w:rsidR="0090271A" w:rsidRPr="00B043FB" w:rsidRDefault="0090271A" w:rsidP="00E44A50">
      <w:pPr>
        <w:spacing w:after="0" w:line="480" w:lineRule="auto"/>
        <w:jc w:val="both"/>
        <w:rPr>
          <w:rFonts w:ascii="Times New Roman" w:hAnsi="Times New Roman" w:cs="Times New Roman"/>
          <w:sz w:val="24"/>
          <w:szCs w:val="24"/>
          <w:lang w:val="en-GB"/>
        </w:rPr>
      </w:pPr>
    </w:p>
    <w:p w14:paraId="3E873D3E" w14:textId="00F70C3D" w:rsidR="0090271A" w:rsidRPr="00B043FB" w:rsidRDefault="0090271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As seen in Figure 4.1, </w:t>
      </w:r>
      <w:r w:rsidR="0044539D" w:rsidRPr="00B043FB">
        <w:rPr>
          <w:rFonts w:ascii="Times New Roman" w:hAnsi="Times New Roman" w:cs="Times New Roman"/>
          <w:sz w:val="24"/>
          <w:szCs w:val="24"/>
          <w:lang w:val="en-GB"/>
        </w:rPr>
        <w:t xml:space="preserve">(INSERT) </w:t>
      </w:r>
      <w:r w:rsidR="000B06C3" w:rsidRPr="00B043FB">
        <w:rPr>
          <w:rFonts w:ascii="Times New Roman" w:hAnsi="Times New Roman" w:cs="Times New Roman"/>
          <w:sz w:val="24"/>
          <w:szCs w:val="24"/>
          <w:lang w:val="en-GB"/>
        </w:rPr>
        <w:fldChar w:fldCharType="begin"/>
      </w:r>
      <w:r w:rsidR="000B06C3" w:rsidRPr="00B043FB">
        <w:rPr>
          <w:rFonts w:ascii="Times New Roman" w:hAnsi="Times New Roman" w:cs="Times New Roman"/>
          <w:sz w:val="24"/>
          <w:szCs w:val="24"/>
          <w:lang w:val="en-GB"/>
        </w:rPr>
        <w:instrText xml:space="preserve"> ADDIN EN.CITE &lt;EndNote&gt;&lt;Cite&gt;&lt;Author&gt;Kobayashi&lt;/Author&gt;&lt;Year&gt;2003&lt;/Year&gt;&lt;RecNum&gt;3906&lt;/RecNum&gt;&lt;DisplayText&gt;(11)&lt;/DisplayText&gt;&lt;record&gt;&lt;rec-number&gt;3906&lt;/rec-number&gt;&lt;foreign-keys&gt;&lt;key app="EN" db-id="tfsarptdptsaaveazd9xt0fgapxsawpssdff" timestamp="1509451338"&gt;3906&lt;/key&gt;&lt;key app="ENWeb" db-id=""&gt;0&lt;/key&gt;&lt;/foreign-keys&gt;&lt;ref-type name="Journal Article"&gt;17&lt;/ref-type&gt;&lt;contributors&gt;&lt;authors&gt;&lt;author&gt;Kobayashi, A.&lt;/author&gt;&lt;author&gt;Behringer, R. R.&lt;/author&gt;&lt;/authors&gt;&lt;/contributors&gt;&lt;auth-address&gt;Program in Developmental Biology, Baylor College of Medicine and Department of Molecular Genetics, University of Texas M. D. Anderson Cancer Center, 1515 Holcombe Boulevard, Houston, Texas 77030, USA.&lt;/auth-address&gt;&lt;titles&gt;&lt;title&gt;Developmental genetics of the female reproductive tract in mammals&lt;/title&gt;&lt;secondary-title&gt;Nat Rev Genet&lt;/secondary-title&gt;&lt;/titles&gt;&lt;periodical&gt;&lt;full-title&gt;Nat Rev Genet&lt;/full-title&gt;&lt;/periodical&gt;&lt;pages&gt;969-80&lt;/pages&gt;&lt;volume&gt;4&lt;/volume&gt;&lt;number&gt;12&lt;/number&gt;&lt;keywords&gt;&lt;keyword&gt;Animals&lt;/keyword&gt;&lt;keyword&gt;Evolution, Molecular&lt;/keyword&gt;&lt;keyword&gt;Female&lt;/keyword&gt;&lt;keyword&gt;Genitalia, Female/*embryology&lt;/keyword&gt;&lt;keyword&gt;Mice&lt;/keyword&gt;&lt;keyword&gt;Sex Differentiation&lt;/keyword&gt;&lt;/keywords&gt;&lt;dates&gt;&lt;year&gt;2003&lt;/year&gt;&lt;pub-dates&gt;&lt;date&gt;Dec&lt;/date&gt;&lt;/pub-dates&gt;&lt;/dates&gt;&lt;isbn&gt;1471-0056 (Print)&amp;#xD;1471-0056 (Linking)&lt;/isbn&gt;&lt;accession-num&gt;14631357&lt;/accession-num&gt;&lt;urls&gt;&lt;related-urls&gt;&lt;url&gt;https://www.ncbi.nlm.nih.gov/pubmed/14631357&lt;/url&gt;&lt;/related-urls&gt;&lt;/urls&gt;&lt;electronic-resource-num&gt;10.1038/nrg1225&lt;/electronic-resource-num&gt;&lt;/record&gt;&lt;/Cite&gt;&lt;/EndNote&gt;</w:instrText>
      </w:r>
      <w:r w:rsidR="000B06C3"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1)</w:t>
      </w:r>
      <w:r w:rsidR="000B06C3" w:rsidRPr="00B043FB">
        <w:rPr>
          <w:rFonts w:ascii="Times New Roman" w:hAnsi="Times New Roman" w:cs="Times New Roman"/>
          <w:sz w:val="24"/>
          <w:szCs w:val="24"/>
          <w:lang w:val="en-GB"/>
        </w:rPr>
        <w:fldChar w:fldCharType="end"/>
      </w:r>
      <w:r w:rsidR="000B06C3" w:rsidRPr="00B043FB">
        <w:rPr>
          <w:rFonts w:ascii="Times New Roman" w:hAnsi="Times New Roman" w:cs="Times New Roman"/>
          <w:sz w:val="24"/>
          <w:szCs w:val="24"/>
          <w:lang w:val="en-GB"/>
        </w:rPr>
        <w:t xml:space="preserve"> </w:t>
      </w:r>
      <w:proofErr w:type="spellStart"/>
      <w:r w:rsidRPr="00B043FB">
        <w:rPr>
          <w:rFonts w:ascii="Times New Roman" w:hAnsi="Times New Roman" w:cs="Times New Roman"/>
          <w:sz w:val="24"/>
          <w:szCs w:val="24"/>
          <w:lang w:val="en-GB"/>
        </w:rPr>
        <w:t>mullerian</w:t>
      </w:r>
      <w:proofErr w:type="spellEnd"/>
      <w:r w:rsidRPr="00B043FB">
        <w:rPr>
          <w:rFonts w:ascii="Times New Roman" w:hAnsi="Times New Roman" w:cs="Times New Roman"/>
          <w:sz w:val="24"/>
          <w:szCs w:val="24"/>
          <w:lang w:val="en-GB"/>
        </w:rPr>
        <w:t xml:space="preserve"> ducts in an XX female will develop into female reproductive structures (except ovaries), and they grow because there is no AMH to block their development. Therefore: no exposure to AMH will enable the internal structures to develop into the upper end of the vagina, the cervix, the womb, and the fallopian tubes </w:t>
      </w:r>
      <w:r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Conversely, the </w:t>
      </w:r>
      <w:proofErr w:type="spellStart"/>
      <w:r w:rsidRPr="00B043FB">
        <w:rPr>
          <w:rFonts w:ascii="Times New Roman" w:hAnsi="Times New Roman" w:cs="Times New Roman"/>
          <w:sz w:val="24"/>
          <w:szCs w:val="24"/>
          <w:lang w:val="en-GB"/>
        </w:rPr>
        <w:t>wolffian</w:t>
      </w:r>
      <w:proofErr w:type="spellEnd"/>
      <w:r w:rsidRPr="00B043FB">
        <w:rPr>
          <w:rFonts w:ascii="Times New Roman" w:hAnsi="Times New Roman" w:cs="Times New Roman"/>
          <w:sz w:val="24"/>
          <w:szCs w:val="24"/>
          <w:lang w:val="en-GB"/>
        </w:rPr>
        <w:t xml:space="preserve"> ducts will develop into the </w:t>
      </w:r>
      <w:proofErr w:type="spellStart"/>
      <w:r w:rsidRPr="00B043FB">
        <w:rPr>
          <w:rFonts w:ascii="Times New Roman" w:hAnsi="Times New Roman" w:cs="Times New Roman"/>
          <w:sz w:val="24"/>
          <w:szCs w:val="24"/>
          <w:lang w:val="en-GB"/>
        </w:rPr>
        <w:t>epididymides</w:t>
      </w:r>
      <w:proofErr w:type="spellEnd"/>
      <w:r w:rsidRPr="00B043FB">
        <w:rPr>
          <w:rFonts w:ascii="Times New Roman" w:hAnsi="Times New Roman" w:cs="Times New Roman"/>
          <w:sz w:val="24"/>
          <w:szCs w:val="24"/>
          <w:lang w:val="en-GB"/>
        </w:rPr>
        <w:t xml:space="preserve">, the </w:t>
      </w:r>
      <w:proofErr w:type="gramStart"/>
      <w:r w:rsidRPr="00B043FB">
        <w:rPr>
          <w:rFonts w:ascii="Times New Roman" w:hAnsi="Times New Roman" w:cs="Times New Roman"/>
          <w:sz w:val="24"/>
          <w:szCs w:val="24"/>
          <w:lang w:val="en-GB"/>
        </w:rPr>
        <w:t>two vas</w:t>
      </w:r>
      <w:proofErr w:type="gramEnd"/>
      <w:r w:rsidRPr="00B043FB">
        <w:rPr>
          <w:rFonts w:ascii="Times New Roman" w:hAnsi="Times New Roman" w:cs="Times New Roman"/>
          <w:sz w:val="24"/>
          <w:szCs w:val="24"/>
          <w:lang w:val="en-GB"/>
        </w:rPr>
        <w:t xml:space="preserve"> deferens, and the seminal vesicles, for the male reproductive system.</w:t>
      </w:r>
    </w:p>
    <w:p w14:paraId="701B1591" w14:textId="77777777" w:rsidR="0044539D" w:rsidRPr="00B043FB" w:rsidRDefault="0044539D" w:rsidP="00E44A50">
      <w:pPr>
        <w:spacing w:after="0" w:line="480" w:lineRule="auto"/>
        <w:jc w:val="both"/>
        <w:rPr>
          <w:rFonts w:ascii="Times New Roman" w:hAnsi="Times New Roman" w:cs="Times New Roman"/>
          <w:sz w:val="24"/>
          <w:szCs w:val="24"/>
          <w:lang w:val="en-GB"/>
        </w:rPr>
      </w:pPr>
    </w:p>
    <w:p w14:paraId="5A174014" w14:textId="6E1B67C5" w:rsidR="0044539D" w:rsidRPr="00B043FB" w:rsidRDefault="0044539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re are further hormonal influences that will have an impact on the development of the external genitalia. From around 8 weeks gestation, the male embryo will develop a penis from the genital tubercle, urethral folds will develop into the corpus spongiosum that surrounds the urethra, and the genital folds will also fuse to form the scrotum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Raine&lt;/Author&gt;&lt;Year&gt;2011&lt;/Year&gt;&lt;RecNum&gt;838&lt;/RecNum&gt;&lt;DisplayText&gt;(7)&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7)</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is happens under the influence of a hormone called dihydrotestosterone (DHT)</w:t>
      </w:r>
      <w:r w:rsidR="00B94159" w:rsidRPr="00B043FB">
        <w:rPr>
          <w:rFonts w:ascii="Times New Roman" w:hAnsi="Times New Roman" w:cs="Times New Roman"/>
          <w:sz w:val="24"/>
          <w:szCs w:val="24"/>
          <w:lang w:val="en-GB"/>
        </w:rPr>
        <w:t xml:space="preserve">, which is converted from testosterone. DHT is made when an enzyme called 5 alpha reductase is available </w:t>
      </w:r>
      <w:r w:rsidR="00B94159"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B94159"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B94159" w:rsidRPr="00B043FB">
        <w:rPr>
          <w:rFonts w:ascii="Times New Roman" w:hAnsi="Times New Roman" w:cs="Times New Roman"/>
          <w:sz w:val="24"/>
          <w:szCs w:val="24"/>
          <w:lang w:val="en-GB"/>
        </w:rPr>
        <w:fldChar w:fldCharType="end"/>
      </w:r>
      <w:r w:rsidR="00B94159" w:rsidRPr="00B043FB">
        <w:rPr>
          <w:rFonts w:ascii="Times New Roman" w:hAnsi="Times New Roman" w:cs="Times New Roman"/>
          <w:sz w:val="24"/>
          <w:szCs w:val="24"/>
          <w:lang w:val="en-GB"/>
        </w:rPr>
        <w:t xml:space="preserve">. If a baby </w:t>
      </w:r>
      <w:r w:rsidR="00B94159" w:rsidRPr="00B043FB">
        <w:rPr>
          <w:rFonts w:ascii="Times New Roman" w:hAnsi="Times New Roman" w:cs="Times New Roman"/>
          <w:sz w:val="24"/>
          <w:szCs w:val="24"/>
          <w:lang w:val="en-GB"/>
        </w:rPr>
        <w:lastRenderedPageBreak/>
        <w:t xml:space="preserve">does </w:t>
      </w:r>
      <w:r w:rsidR="00B94159" w:rsidRPr="00B043FB">
        <w:rPr>
          <w:rFonts w:ascii="Times New Roman" w:hAnsi="Times New Roman" w:cs="Times New Roman"/>
          <w:i/>
          <w:sz w:val="24"/>
          <w:szCs w:val="24"/>
          <w:lang w:val="en-GB"/>
        </w:rPr>
        <w:t>not</w:t>
      </w:r>
      <w:r w:rsidR="00B94159" w:rsidRPr="00B043FB">
        <w:rPr>
          <w:rFonts w:ascii="Times New Roman" w:hAnsi="Times New Roman" w:cs="Times New Roman"/>
          <w:sz w:val="24"/>
          <w:szCs w:val="24"/>
          <w:lang w:val="en-GB"/>
        </w:rPr>
        <w:t xml:space="preserve"> make DHT, then a vulva will form, involving a clitoris, and the labia minora and majora.</w:t>
      </w:r>
      <w:r w:rsidR="009A2580" w:rsidRPr="00B043FB">
        <w:rPr>
          <w:rFonts w:ascii="Times New Roman" w:hAnsi="Times New Roman" w:cs="Times New Roman"/>
          <w:sz w:val="24"/>
          <w:szCs w:val="24"/>
          <w:lang w:val="en-GB"/>
        </w:rPr>
        <w:t xml:space="preserve"> It is interesting to note, however, that there is no difference between the size of the clitoris and penis before the 14</w:t>
      </w:r>
      <w:r w:rsidR="009A2580" w:rsidRPr="00B043FB">
        <w:rPr>
          <w:rFonts w:ascii="Times New Roman" w:hAnsi="Times New Roman" w:cs="Times New Roman"/>
          <w:sz w:val="24"/>
          <w:szCs w:val="24"/>
          <w:vertAlign w:val="superscript"/>
          <w:lang w:val="en-GB"/>
        </w:rPr>
        <w:t>th</w:t>
      </w:r>
      <w:r w:rsidR="009A2580" w:rsidRPr="00B043FB">
        <w:rPr>
          <w:rFonts w:ascii="Times New Roman" w:hAnsi="Times New Roman" w:cs="Times New Roman"/>
          <w:sz w:val="24"/>
          <w:szCs w:val="24"/>
          <w:lang w:val="en-GB"/>
        </w:rPr>
        <w:t xml:space="preserve"> week gestation: phalli growth usually peaks in the third trimester, usually from around 28 weeks gestation </w:t>
      </w:r>
      <w:r w:rsidR="009A2580" w:rsidRPr="00B043FB">
        <w:rPr>
          <w:rFonts w:ascii="Times New Roman" w:hAnsi="Times New Roman" w:cs="Times New Roman"/>
          <w:sz w:val="24"/>
          <w:szCs w:val="24"/>
          <w:lang w:val="en-GB"/>
        </w:rPr>
        <w:fldChar w:fldCharType="begin"/>
      </w:r>
      <w:r w:rsidR="009A2580" w:rsidRPr="00B043FB">
        <w:rPr>
          <w:rFonts w:ascii="Times New Roman" w:hAnsi="Times New Roman" w:cs="Times New Roman"/>
          <w:sz w:val="24"/>
          <w:szCs w:val="24"/>
          <w:lang w:val="en-GB"/>
        </w:rPr>
        <w:instrText xml:space="preserve"> ADDIN EN.CITE &lt;EndNote&gt;&lt;Cite&gt;&lt;Author&gt;Rey&lt;/Author&gt;&lt;Year&gt;2011&lt;/Year&gt;&lt;RecNum&gt;1901&lt;/RecNum&gt;&lt;DisplayText&gt;(9)&lt;/DisplayText&gt;&lt;record&gt;&lt;rec-number&gt;1901&lt;/rec-number&gt;&lt;foreign-keys&gt;&lt;key app="EN" db-id="tfsarptdptsaaveazd9xt0fgapxsawpssdff" timestamp="0"&gt;1901&lt;/key&gt;&lt;/foreign-keys&gt;&lt;ref-type name="Journal Article"&gt;17&lt;/ref-type&gt;&lt;contributors&gt;&lt;authors&gt;&lt;author&gt;Rey, R. A.&lt;/author&gt;&lt;author&gt;Grinspon, R. P.&lt;/author&gt;&lt;/authors&gt;&lt;/contributors&gt;&lt;auth-address&gt;Centro de Investigaciones Endocrinologicas (CEDIE-CONICET), Division de Endocrinologia, Hospital de Ninos Dr. Ricardo Gutierrez, C1425EFD Buenos Aires, Argentina. rodolforey@cedie.org.ar&lt;/auth-address&gt;&lt;titles&gt;&lt;title&gt;Normal male sexual differentiation and aetiology of disorders of sex development&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221-38&lt;/pages&gt;&lt;volume&gt;25&lt;/volume&gt;&lt;number&gt;2&lt;/number&gt;&lt;keywords&gt;&lt;keyword&gt;Androgen-Insensitivity Syndrome/etiology&lt;/keyword&gt;&lt;keyword&gt;Animals&lt;/keyword&gt;&lt;keyword&gt;Anti-Mullerian Hormone/genetics/physiology&lt;/keyword&gt;&lt;keyword&gt;Disorders of Sex Development/*embryology&lt;/keyword&gt;&lt;keyword&gt;Female&lt;/keyword&gt;&lt;keyword&gt;Gonads/*embryology&lt;/keyword&gt;&lt;keyword&gt;Humans&lt;/keyword&gt;&lt;keyword&gt;Hypogonadism/etiology&lt;/keyword&gt;&lt;keyword&gt;Insulin/physiology&lt;/keyword&gt;&lt;keyword&gt;Male&lt;/keyword&gt;&lt;keyword&gt;Proteins/physiology&lt;/keyword&gt;&lt;keyword&gt;Sex Differentiation/*physiology&lt;/keyword&gt;&lt;keyword&gt;Sexual Development&lt;/keyword&gt;&lt;keyword&gt;Testosterone/physiology&lt;/keyword&gt;&lt;/keywords&gt;&lt;dates&gt;&lt;year&gt;2011&lt;/year&gt;&lt;pub-dates&gt;&lt;date&gt;Apr&lt;/date&gt;&lt;/pub-dates&gt;&lt;/dates&gt;&lt;isbn&gt;1878-1594 (Electronic)&amp;#xD;1521-690X (Linking)&lt;/isbn&gt;&lt;accession-num&gt;21397195&lt;/accession-num&gt;&lt;urls&gt;&lt;related-urls&gt;&lt;url&gt;http://www.ncbi.nlm.nih.gov/pubmed/21397195&lt;/url&gt;&lt;/related-urls&gt;&lt;/urls&gt;&lt;electronic-resource-num&gt;10.1016/j.beem.2010.08.013&lt;/electronic-resource-num&gt;&lt;/record&gt;&lt;/Cite&gt;&lt;/EndNote&gt;</w:instrText>
      </w:r>
      <w:r w:rsidR="009A2580" w:rsidRPr="00B043FB">
        <w:rPr>
          <w:rFonts w:ascii="Times New Roman" w:hAnsi="Times New Roman" w:cs="Times New Roman"/>
          <w:sz w:val="24"/>
          <w:szCs w:val="24"/>
          <w:lang w:val="en-GB"/>
        </w:rPr>
        <w:fldChar w:fldCharType="separate"/>
      </w:r>
      <w:r w:rsidR="009A2580" w:rsidRPr="00B043FB">
        <w:rPr>
          <w:rFonts w:ascii="Times New Roman" w:hAnsi="Times New Roman" w:cs="Times New Roman"/>
          <w:noProof/>
          <w:sz w:val="24"/>
          <w:szCs w:val="24"/>
          <w:lang w:val="en-GB"/>
        </w:rPr>
        <w:t>(9)</w:t>
      </w:r>
      <w:r w:rsidR="009A2580" w:rsidRPr="00B043FB">
        <w:rPr>
          <w:rFonts w:ascii="Times New Roman" w:hAnsi="Times New Roman" w:cs="Times New Roman"/>
          <w:sz w:val="24"/>
          <w:szCs w:val="24"/>
          <w:lang w:val="en-GB"/>
        </w:rPr>
        <w:fldChar w:fldCharType="end"/>
      </w:r>
      <w:r w:rsidR="009A2580" w:rsidRPr="00B043FB">
        <w:rPr>
          <w:rFonts w:ascii="Times New Roman" w:hAnsi="Times New Roman" w:cs="Times New Roman"/>
          <w:sz w:val="24"/>
          <w:szCs w:val="24"/>
          <w:lang w:val="en-GB"/>
        </w:rPr>
        <w:t>.</w:t>
      </w:r>
    </w:p>
    <w:p w14:paraId="40BD937F" w14:textId="77777777" w:rsidR="009A2580" w:rsidRPr="00B043FB" w:rsidRDefault="009A2580" w:rsidP="00E44A50">
      <w:pPr>
        <w:spacing w:after="0" w:line="480" w:lineRule="auto"/>
        <w:jc w:val="both"/>
        <w:rPr>
          <w:rFonts w:ascii="Times New Roman" w:hAnsi="Times New Roman" w:cs="Times New Roman"/>
          <w:sz w:val="24"/>
          <w:szCs w:val="24"/>
          <w:lang w:val="en-GB"/>
        </w:rPr>
      </w:pPr>
    </w:p>
    <w:p w14:paraId="27479F1C" w14:textId="3658F785" w:rsidR="009A2580" w:rsidRPr="00B043FB" w:rsidRDefault="009A2580"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is is now apparent to see how ambiguous genitalia can occur: why some children who are XY may have female external genitalia, or why XX females may appear male </w:t>
      </w:r>
      <w:r w:rsidR="00697C4C"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697C4C"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697C4C" w:rsidRPr="00B043FB">
        <w:rPr>
          <w:rFonts w:ascii="Times New Roman" w:hAnsi="Times New Roman" w:cs="Times New Roman"/>
          <w:sz w:val="24"/>
          <w:szCs w:val="24"/>
          <w:lang w:val="en-GB"/>
        </w:rPr>
        <w:fldChar w:fldCharType="end"/>
      </w:r>
      <w:r w:rsidR="00697C4C" w:rsidRPr="00B043FB">
        <w:rPr>
          <w:rFonts w:ascii="Times New Roman" w:hAnsi="Times New Roman" w:cs="Times New Roman"/>
          <w:sz w:val="24"/>
          <w:szCs w:val="24"/>
          <w:lang w:val="en-GB"/>
        </w:rPr>
        <w:t>. It is, therefore, this presentation of a baby with ambiguous genitalia</w:t>
      </w:r>
      <w:r w:rsidR="00542A78" w:rsidRPr="00B043FB">
        <w:rPr>
          <w:rFonts w:ascii="Times New Roman" w:hAnsi="Times New Roman" w:cs="Times New Roman"/>
          <w:sz w:val="24"/>
          <w:szCs w:val="24"/>
          <w:lang w:val="en-GB"/>
        </w:rPr>
        <w:t xml:space="preserve"> which will initiate a cascade of investigations and support for the child and family.</w:t>
      </w:r>
    </w:p>
    <w:p w14:paraId="6BCF305B" w14:textId="77777777" w:rsidR="00542A78" w:rsidRPr="00B043FB" w:rsidRDefault="00542A78" w:rsidP="00E44A50">
      <w:pPr>
        <w:spacing w:after="0" w:line="480" w:lineRule="auto"/>
        <w:jc w:val="both"/>
        <w:rPr>
          <w:rFonts w:ascii="Times New Roman" w:hAnsi="Times New Roman" w:cs="Times New Roman"/>
          <w:sz w:val="24"/>
          <w:szCs w:val="24"/>
          <w:lang w:val="en-GB"/>
        </w:rPr>
      </w:pPr>
    </w:p>
    <w:p w14:paraId="5340EC9A" w14:textId="2DB7E8E4" w:rsidR="00542A78" w:rsidRPr="00B043FB" w:rsidRDefault="00542A78" w:rsidP="00E44A50">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4. Diagnostic pathway</w:t>
      </w:r>
    </w:p>
    <w:p w14:paraId="036E33F2" w14:textId="33A75AB5" w:rsidR="00542A78" w:rsidRPr="00B043FB" w:rsidRDefault="003125D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New guidance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was formed by the United Kingdom (UK) Society of Endocrinology advising on the evaluation of infants and adolescents presenting with a suspected DSD. This guidance principally focuses on the diagnostic approach rather than lifelong management, and it is from this guidance that UK DSD centres follow.</w:t>
      </w:r>
    </w:p>
    <w:p w14:paraId="37830C8F" w14:textId="77777777" w:rsidR="003C33E3" w:rsidRPr="00B043FB" w:rsidRDefault="003C33E3" w:rsidP="00E44A50">
      <w:pPr>
        <w:spacing w:after="0" w:line="480" w:lineRule="auto"/>
        <w:jc w:val="both"/>
        <w:rPr>
          <w:rFonts w:ascii="Times New Roman" w:hAnsi="Times New Roman" w:cs="Times New Roman"/>
          <w:sz w:val="24"/>
          <w:szCs w:val="24"/>
          <w:lang w:val="en-GB"/>
        </w:rPr>
      </w:pPr>
    </w:p>
    <w:p w14:paraId="5E458754" w14:textId="6174AC67" w:rsidR="003125D7" w:rsidRPr="00B043FB" w:rsidRDefault="003125D7"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Infants</w:t>
      </w:r>
    </w:p>
    <w:p w14:paraId="4D7375A2" w14:textId="11873289" w:rsidR="003125D7" w:rsidRPr="00B043FB" w:rsidRDefault="0042562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Any baby where the appearance of their genitalia provokes questioning surrounding sex assignment needs to be investigated. Careful and sensitive management is needed, and a suggested </w:t>
      </w:r>
      <w:r w:rsidR="00F84CB4" w:rsidRPr="00B043FB">
        <w:rPr>
          <w:rFonts w:ascii="Times New Roman" w:hAnsi="Times New Roman" w:cs="Times New Roman"/>
          <w:sz w:val="24"/>
          <w:szCs w:val="24"/>
          <w:lang w:val="en-GB"/>
        </w:rPr>
        <w:t xml:space="preserve">diagnostic pathway </w:t>
      </w:r>
      <w:r w:rsidR="00F84CB4" w:rsidRPr="00B043FB">
        <w:rPr>
          <w:rFonts w:ascii="Times New Roman" w:hAnsi="Times New Roman" w:cs="Times New Roman"/>
          <w:sz w:val="24"/>
          <w:szCs w:val="24"/>
          <w:lang w:val="en-GB"/>
        </w:rPr>
        <w:fldChar w:fldCharType="begin"/>
      </w:r>
      <w:r w:rsidR="000B06C3" w:rsidRPr="00B043FB">
        <w:rPr>
          <w:rFonts w:ascii="Times New Roman" w:hAnsi="Times New Roman" w:cs="Times New Roman"/>
          <w:sz w:val="24"/>
          <w:szCs w:val="24"/>
          <w:lang w:val="en-GB"/>
        </w:rPr>
        <w:instrText xml:space="preserve"> ADDIN EN.CITE &lt;EndNote&gt;&lt;Cite&gt;&lt;Author&gt;Kinsman&lt;/Author&gt;&lt;Year&gt;2010&lt;/Year&gt;&lt;RecNum&gt;2843&lt;/RecNum&gt;&lt;DisplayText&gt;(13)&lt;/DisplayText&gt;&lt;record&gt;&lt;rec-number&gt;2843&lt;/rec-number&gt;&lt;foreign-keys&gt;&lt;key app="EN" db-id="tfsarptdptsaaveazd9xt0fgapxsawpssdff" timestamp="1499528353"&gt;2843&lt;/key&gt;&lt;key app="ENWeb" db-id=""&gt;0&lt;/key&gt;&lt;/foreign-keys&gt;&lt;ref-type name="Journal Article"&gt;17&lt;/ref-type&gt;&lt;contributors&gt;&lt;authors&gt;&lt;author&gt;Kinsman, L.&lt;/author&gt;&lt;author&gt;Rotter, T.&lt;/author&gt;&lt;author&gt;James, E.&lt;/author&gt;&lt;author&gt;Snow, P.&lt;/author&gt;&lt;author&gt;Willis, J.&lt;/author&gt;&lt;/authors&gt;&lt;/contributors&gt;&lt;auth-address&gt;School of Rural Health, Monash University, Bendigo, Victoria, Australia. leigh.kinsman@monash.edu&lt;/auth-address&gt;&lt;titles&gt;&lt;title&gt;What is a clinical pathway? Development of a definition to inform the debate&lt;/title&gt;&lt;secondary-title&gt;BMC Med&lt;/secondary-title&gt;&lt;/titles&gt;&lt;periodical&gt;&lt;full-title&gt;BMC Med&lt;/full-title&gt;&lt;/periodical&gt;&lt;pages&gt;31&lt;/pages&gt;&lt;volume&gt;8&lt;/volume&gt;&lt;keywords&gt;&lt;keyword&gt;Critical Pathways/*organization &amp;amp; administration/*standards&lt;/keyword&gt;&lt;keyword&gt;Humans&lt;/keyword&gt;&lt;keyword&gt;*Terminology as Topic&lt;/keyword&gt;&lt;keyword&gt;Treatment Outcome&lt;/keyword&gt;&lt;/keywords&gt;&lt;dates&gt;&lt;year&gt;2010&lt;/year&gt;&lt;pub-dates&gt;&lt;date&gt;May 27&lt;/date&gt;&lt;/pub-dates&gt;&lt;/dates&gt;&lt;isbn&gt;1741-7015 (Electronic)&amp;#xD;1741-7015 (Linking)&lt;/isbn&gt;&lt;accession-num&gt;20507550&lt;/accession-num&gt;&lt;urls&gt;&lt;related-urls&gt;&lt;url&gt;https://www.ncbi.nlm.nih.gov/pubmed/20507550&lt;/url&gt;&lt;/related-urls&gt;&lt;/urls&gt;&lt;custom2&gt;PMC2893088&lt;/custom2&gt;&lt;electronic-resource-num&gt;10.1186/1741-7015-8-31&lt;/electronic-resource-num&gt;&lt;/record&gt;&lt;/Cite&gt;&lt;/EndNote&gt;</w:instrText>
      </w:r>
      <w:r w:rsidR="00F84CB4"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3)</w:t>
      </w:r>
      <w:r w:rsidR="00F84CB4" w:rsidRPr="00B043FB">
        <w:rPr>
          <w:rFonts w:ascii="Times New Roman" w:hAnsi="Times New Roman" w:cs="Times New Roman"/>
          <w:sz w:val="24"/>
          <w:szCs w:val="24"/>
          <w:lang w:val="en-GB"/>
        </w:rPr>
        <w:fldChar w:fldCharType="end"/>
      </w:r>
      <w:r w:rsidR="00F84CB4" w:rsidRPr="00B043FB">
        <w:rPr>
          <w:rFonts w:ascii="Times New Roman" w:hAnsi="Times New Roman" w:cs="Times New Roman"/>
          <w:sz w:val="24"/>
          <w:szCs w:val="24"/>
          <w:lang w:val="en-GB"/>
        </w:rPr>
        <w:t xml:space="preserve"> is seen in Figure 4.2. (INSERT)</w:t>
      </w:r>
    </w:p>
    <w:p w14:paraId="6FCC773D" w14:textId="77777777" w:rsidR="007C591C" w:rsidRPr="00B043FB" w:rsidRDefault="007C591C" w:rsidP="00E44A50">
      <w:pPr>
        <w:spacing w:after="0" w:line="480" w:lineRule="auto"/>
        <w:jc w:val="both"/>
        <w:rPr>
          <w:rFonts w:ascii="Times New Roman" w:hAnsi="Times New Roman" w:cs="Times New Roman"/>
          <w:sz w:val="24"/>
          <w:szCs w:val="24"/>
          <w:lang w:val="en-GB"/>
        </w:rPr>
      </w:pPr>
    </w:p>
    <w:p w14:paraId="371125DA" w14:textId="27E5EB19" w:rsidR="007972D8" w:rsidRPr="00B043FB" w:rsidRDefault="007972D8"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Identification</w:t>
      </w:r>
    </w:p>
    <w:p w14:paraId="3A78DBD3" w14:textId="4C0E820C" w:rsidR="007972D8" w:rsidRPr="00B043FB" w:rsidRDefault="007972D8"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This is the first step where a suspected DSD in an infant is identified, usually by a midwife, or a paediatrician / obstetrician shortly after birth</w:t>
      </w:r>
      <w:r w:rsidR="00D84490" w:rsidRPr="00B043FB">
        <w:rPr>
          <w:rFonts w:ascii="Times New Roman" w:hAnsi="Times New Roman" w:cs="Times New Roman"/>
          <w:sz w:val="24"/>
          <w:szCs w:val="24"/>
          <w:lang w:val="en-GB"/>
        </w:rPr>
        <w:t xml:space="preserve">. It is essential that the baby is referred to a centre </w:t>
      </w:r>
      <w:r w:rsidR="00D84490" w:rsidRPr="00B043FB">
        <w:rPr>
          <w:rFonts w:ascii="Times New Roman" w:hAnsi="Times New Roman" w:cs="Times New Roman"/>
          <w:sz w:val="24"/>
          <w:szCs w:val="24"/>
          <w:lang w:val="en-GB"/>
        </w:rPr>
        <w:lastRenderedPageBreak/>
        <w:t>which has experience in DSD, and the referring personnel must contact the appropriate team which as much detail as possible, including:</w:t>
      </w:r>
    </w:p>
    <w:p w14:paraId="6C747DE4" w14:textId="559D90C9" w:rsidR="00D84490" w:rsidRPr="00B043FB" w:rsidRDefault="00D84490" w:rsidP="00E44A50">
      <w:pPr>
        <w:spacing w:after="0" w:line="480" w:lineRule="auto"/>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Clinical status:</w:t>
      </w:r>
    </w:p>
    <w:p w14:paraId="01D35DFD" w14:textId="2127E0CC" w:rsidR="00701D23" w:rsidRPr="00B043FB" w:rsidRDefault="00701D23"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The referring team must describe if the baby is clinically well, for example, if they are ventilated, in an incubator, on antibiotics or intravenous fluids, or having problems with serum sodium or blood glucose levels.</w:t>
      </w:r>
    </w:p>
    <w:p w14:paraId="5B492BF3" w14:textId="11E7C296" w:rsidR="00701D23" w:rsidRPr="00B043FB" w:rsidRDefault="00701D23" w:rsidP="00E44A50">
      <w:pPr>
        <w:spacing w:after="0" w:line="480" w:lineRule="auto"/>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Clinical history:</w:t>
      </w:r>
    </w:p>
    <w:p w14:paraId="0320AB1E" w14:textId="1AE5491E" w:rsidR="00701D23" w:rsidRPr="00B043FB" w:rsidRDefault="00701D23"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 detailed description of the genitalia is needed, such as any hyperpigmentation, labial fusion, urethral meatus position, hypospadias or chordee (where the head of the penis can curve upwards or downwards)</w:t>
      </w:r>
      <w:r w:rsidR="00590D9E" w:rsidRPr="00B043FB">
        <w:rPr>
          <w:rFonts w:ascii="Times New Roman" w:hAnsi="Times New Roman" w:cs="Times New Roman"/>
          <w:sz w:val="24"/>
          <w:szCs w:val="24"/>
          <w:lang w:val="en-GB"/>
        </w:rPr>
        <w:t>, and if the gonads are palpable.</w:t>
      </w:r>
      <w:r w:rsidR="005C4069" w:rsidRPr="00B043FB">
        <w:rPr>
          <w:rFonts w:ascii="Times New Roman" w:hAnsi="Times New Roman" w:cs="Times New Roman"/>
          <w:sz w:val="24"/>
          <w:szCs w:val="24"/>
          <w:lang w:val="en-GB"/>
        </w:rPr>
        <w:t xml:space="preserve"> The Prader staging o</w:t>
      </w:r>
      <w:r w:rsidR="00454FAF" w:rsidRPr="00B043FB">
        <w:rPr>
          <w:rFonts w:ascii="Times New Roman" w:hAnsi="Times New Roman" w:cs="Times New Roman"/>
          <w:sz w:val="24"/>
          <w:szCs w:val="24"/>
          <w:lang w:val="en-GB"/>
        </w:rPr>
        <w:t>f external genitalia (Figure 4.3</w:t>
      </w:r>
      <w:r w:rsidR="005C4069" w:rsidRPr="00B043FB">
        <w:rPr>
          <w:rFonts w:ascii="Times New Roman" w:hAnsi="Times New Roman" w:cs="Times New Roman"/>
          <w:sz w:val="24"/>
          <w:szCs w:val="24"/>
          <w:lang w:val="en-GB"/>
        </w:rPr>
        <w:t>) (INSERT) is used to classify the degree of virilisation in external genitalia.</w:t>
      </w:r>
      <w:r w:rsidR="00D55124" w:rsidRPr="00B043FB">
        <w:rPr>
          <w:rFonts w:ascii="Times New Roman" w:hAnsi="Times New Roman" w:cs="Times New Roman"/>
          <w:sz w:val="24"/>
          <w:szCs w:val="24"/>
          <w:lang w:val="en-GB"/>
        </w:rPr>
        <w:t xml:space="preserve"> Hypospadias descriptions can be classified by using the Hypospadias</w:t>
      </w:r>
      <w:r w:rsidR="00454FAF" w:rsidRPr="00B043FB">
        <w:rPr>
          <w:rFonts w:ascii="Times New Roman" w:hAnsi="Times New Roman" w:cs="Times New Roman"/>
          <w:sz w:val="24"/>
          <w:szCs w:val="24"/>
          <w:lang w:val="en-GB"/>
        </w:rPr>
        <w:t xml:space="preserve"> descriptions diagram (Figure 4.4</w:t>
      </w:r>
      <w:r w:rsidR="00D55124" w:rsidRPr="00B043FB">
        <w:rPr>
          <w:rFonts w:ascii="Times New Roman" w:hAnsi="Times New Roman" w:cs="Times New Roman"/>
          <w:sz w:val="24"/>
          <w:szCs w:val="24"/>
          <w:lang w:val="en-GB"/>
        </w:rPr>
        <w:t>) (INSERT)</w:t>
      </w:r>
      <w:r w:rsidR="00454FAF" w:rsidRPr="00B043FB">
        <w:rPr>
          <w:rFonts w:ascii="Times New Roman" w:hAnsi="Times New Roman" w:cs="Times New Roman"/>
          <w:sz w:val="24"/>
          <w:szCs w:val="24"/>
          <w:lang w:val="en-GB"/>
        </w:rPr>
        <w:t>, and the External Masculinisation Score is used to describe states of labial fusion and if and where the gonads are palpable (Figure 4.5) (INSERT)</w:t>
      </w:r>
    </w:p>
    <w:p w14:paraId="4DE3EF33" w14:textId="3C5C50FE" w:rsidR="00AC382D" w:rsidRPr="00B043FB" w:rsidRDefault="00AC382D" w:rsidP="00E44A50">
      <w:pPr>
        <w:spacing w:after="0" w:line="480" w:lineRule="auto"/>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Family history</w:t>
      </w:r>
    </w:p>
    <w:p w14:paraId="3C9BF578" w14:textId="22ED0B50" w:rsidR="00AC382D" w:rsidRPr="00B043FB" w:rsidRDefault="00943211"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Details from the family are needed, such as antenatal scans</w:t>
      </w:r>
      <w:r w:rsidR="00994FC7" w:rsidRPr="00B043FB">
        <w:rPr>
          <w:rFonts w:ascii="Times New Roman" w:hAnsi="Times New Roman" w:cs="Times New Roman"/>
          <w:sz w:val="24"/>
          <w:szCs w:val="24"/>
          <w:lang w:val="en-GB"/>
        </w:rPr>
        <w:t xml:space="preserve"> and results of prenatal testing</w:t>
      </w:r>
      <w:r w:rsidRPr="00B043FB">
        <w:rPr>
          <w:rFonts w:ascii="Times New Roman" w:hAnsi="Times New Roman" w:cs="Times New Roman"/>
          <w:sz w:val="24"/>
          <w:szCs w:val="24"/>
          <w:lang w:val="en-GB"/>
        </w:rPr>
        <w:t xml:space="preserve">, and if  there is any maternal history, such as exposure to any medications or other environmental factors </w:t>
      </w:r>
      <w:r w:rsidRPr="00B043FB">
        <w:rPr>
          <w:rFonts w:ascii="Times New Roman" w:hAnsi="Times New Roman" w:cs="Times New Roman"/>
          <w:sz w:val="24"/>
          <w:szCs w:val="24"/>
          <w:lang w:val="en-GB"/>
        </w:rPr>
        <w:fldChar w:fldCharType="begin"/>
      </w:r>
      <w:r w:rsidR="000B06C3" w:rsidRPr="00B043FB">
        <w:rPr>
          <w:rFonts w:ascii="Times New Roman" w:hAnsi="Times New Roman" w:cs="Times New Roman"/>
          <w:sz w:val="24"/>
          <w:szCs w:val="24"/>
          <w:lang w:val="en-GB"/>
        </w:rPr>
        <w:instrText xml:space="preserve"> ADDIN EN.CITE &lt;EndNote&gt;&lt;Cite&gt;&lt;Author&gt;Hughes&lt;/Author&gt;&lt;Year&gt;2012&lt;/Year&gt;&lt;RecNum&gt;2085&lt;/RecNum&gt;&lt;DisplayText&gt;(14)&lt;/DisplayText&gt;&lt;record&gt;&lt;rec-number&gt;2085&lt;/rec-number&gt;&lt;foreign-keys&gt;&lt;key app="EN" db-id="tfsarptdptsaaveazd9xt0fgapxsawpssdff" timestamp="0"&gt;2085&lt;/key&gt;&lt;/foreign-keys&gt;&lt;ref-type name="Journal Article"&gt;17&lt;/ref-type&gt;&lt;contributors&gt;&lt;authors&gt;&lt;author&gt;Hughes, I. A.&lt;/author&gt;&lt;author&gt;Morel, Y.&lt;/author&gt;&lt;author&gt;McElreavey, K.&lt;/author&gt;&lt;author&gt;Rogol, A.&lt;/author&gt;&lt;/authors&gt;&lt;/contributors&gt;&lt;auth-address&gt;Human Developmental Genetics, Institut Pasteur, Paris, France. iah1000@cam.ac.uk&lt;/auth-address&gt;&lt;titles&gt;&lt;title&gt;Biological assessment of abnormal genitalia&lt;/title&gt;&lt;secondary-title&gt;J Pediatr Urol&lt;/secondary-title&gt;&lt;alt-title&gt;Journal of pediatric urology&lt;/alt-title&gt;&lt;/titles&gt;&lt;periodical&gt;&lt;full-title&gt;J Pediatr Urol&lt;/full-title&gt;&lt;/periodical&gt;&lt;pages&gt;592-6&lt;/pages&gt;&lt;volume&gt;8&lt;/volume&gt;&lt;number&gt;6&lt;/number&gt;&lt;keywords&gt;&lt;keyword&gt;46, XX Disorders of Sex Development/genetics/pathology&lt;/keyword&gt;&lt;keyword&gt;Algorithms&lt;/keyword&gt;&lt;keyword&gt;Androgens/blood&lt;/keyword&gt;&lt;keyword&gt;Disorders of Sex Development/*genetics/*pathology&lt;/keyword&gt;&lt;keyword&gt;Female&lt;/keyword&gt;&lt;keyword&gt;Genetic Testing/*methods&lt;/keyword&gt;&lt;keyword&gt;Gonadal Dysgenesis, 46,XY/genetics/pathology&lt;/keyword&gt;&lt;keyword&gt;Humans&lt;/keyword&gt;&lt;keyword&gt;Infant, Newborn&lt;/keyword&gt;&lt;keyword&gt;Male&lt;/keyword&gt;&lt;keyword&gt;Phenotype&lt;/keyword&gt;&lt;keyword&gt;Sex Determination Analysis/*methods&lt;/keyword&gt;&lt;/keywords&gt;&lt;dates&gt;&lt;year&gt;2012&lt;/year&gt;&lt;pub-dates&gt;&lt;date&gt;Dec&lt;/date&gt;&lt;/pub-dates&gt;&lt;/dates&gt;&lt;isbn&gt;1873-4898 (Electronic)&amp;#xD;1477-5131 (Linking)&lt;/isbn&gt;&lt;accession-num&gt;23168057&lt;/accession-num&gt;&lt;urls&gt;&lt;related-urls&gt;&lt;url&gt;http://www.ncbi.nlm.nih.gov/pubmed/23168057&lt;/url&gt;&lt;/related-urls&gt;&lt;/urls&gt;&lt;electronic-resource-num&gt;10.1016/j.jpurol.2012.10.002&lt;/electronic-resource-num&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4)</w:t>
      </w:r>
      <w:r w:rsidRPr="00B043FB">
        <w:rPr>
          <w:rFonts w:ascii="Times New Roman" w:hAnsi="Times New Roman" w:cs="Times New Roman"/>
          <w:sz w:val="24"/>
          <w:szCs w:val="24"/>
          <w:lang w:val="en-GB"/>
        </w:rPr>
        <w:fldChar w:fldCharType="end"/>
      </w:r>
      <w:r w:rsidR="0031253C" w:rsidRPr="00B043FB">
        <w:rPr>
          <w:rFonts w:ascii="Times New Roman" w:hAnsi="Times New Roman" w:cs="Times New Roman"/>
          <w:sz w:val="24"/>
          <w:szCs w:val="24"/>
          <w:lang w:val="en-GB"/>
        </w:rPr>
        <w:t xml:space="preserve">, or </w:t>
      </w:r>
      <w:r w:rsidR="00994FC7" w:rsidRPr="00B043FB">
        <w:rPr>
          <w:rFonts w:ascii="Times New Roman" w:hAnsi="Times New Roman" w:cs="Times New Roman"/>
          <w:sz w:val="24"/>
          <w:szCs w:val="24"/>
          <w:lang w:val="en-GB"/>
        </w:rPr>
        <w:t xml:space="preserve">whether any assisted techniques for conception were used </w:t>
      </w:r>
      <w:r w:rsidR="00994FC7" w:rsidRPr="00B043FB">
        <w:rPr>
          <w:rFonts w:ascii="Times New Roman" w:hAnsi="Times New Roman" w:cs="Times New Roman"/>
          <w:sz w:val="24"/>
          <w:szCs w:val="24"/>
          <w:lang w:val="en-GB"/>
        </w:rPr>
        <w:fldChar w:fldCharType="begin">
          <w:fldData xml:space="preserve">PEVuZE5vdGU+PENpdGU+PEF1dGhvcj5BaG1lZDwvQXV0aG9yPjxZZWFyPjIwMTA8L1llYXI+PFJl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BaG1lZDwvQXV0aG9yPjxZZWFyPjIwMTA8L1llYXI+PFJl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00994FC7" w:rsidRPr="00B043FB">
        <w:rPr>
          <w:rFonts w:ascii="Times New Roman" w:hAnsi="Times New Roman" w:cs="Times New Roman"/>
          <w:sz w:val="24"/>
          <w:szCs w:val="24"/>
          <w:lang w:val="en-GB"/>
        </w:rPr>
      </w:r>
      <w:r w:rsidR="00994FC7"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5)</w:t>
      </w:r>
      <w:r w:rsidR="00994FC7" w:rsidRPr="00B043FB">
        <w:rPr>
          <w:rFonts w:ascii="Times New Roman" w:hAnsi="Times New Roman" w:cs="Times New Roman"/>
          <w:sz w:val="24"/>
          <w:szCs w:val="24"/>
          <w:lang w:val="en-GB"/>
        </w:rPr>
        <w:fldChar w:fldCharType="end"/>
      </w:r>
      <w:r w:rsidR="00994FC7" w:rsidRPr="00B043FB">
        <w:rPr>
          <w:rFonts w:ascii="Times New Roman" w:hAnsi="Times New Roman" w:cs="Times New Roman"/>
          <w:sz w:val="24"/>
          <w:szCs w:val="24"/>
          <w:lang w:val="en-GB"/>
        </w:rPr>
        <w:t>. Sensitive questioning is also needed enquiring</w:t>
      </w:r>
      <w:r w:rsidR="00386FE2" w:rsidRPr="00B043FB">
        <w:rPr>
          <w:rFonts w:ascii="Times New Roman" w:hAnsi="Times New Roman" w:cs="Times New Roman"/>
          <w:sz w:val="24"/>
          <w:szCs w:val="24"/>
          <w:lang w:val="en-GB"/>
        </w:rPr>
        <w:t xml:space="preserve"> of ethnicity,</w:t>
      </w:r>
      <w:r w:rsidR="00994FC7" w:rsidRPr="00B043FB">
        <w:rPr>
          <w:rFonts w:ascii="Times New Roman" w:hAnsi="Times New Roman" w:cs="Times New Roman"/>
          <w:sz w:val="24"/>
          <w:szCs w:val="24"/>
          <w:lang w:val="en-GB"/>
        </w:rPr>
        <w:t xml:space="preserve"> any parental consanguinity, or any history of </w:t>
      </w:r>
      <w:r w:rsidR="004E5F8A" w:rsidRPr="00B043FB">
        <w:rPr>
          <w:rFonts w:ascii="Times New Roman" w:hAnsi="Times New Roman" w:cs="Times New Roman"/>
          <w:sz w:val="24"/>
          <w:szCs w:val="24"/>
          <w:lang w:val="en-GB"/>
        </w:rPr>
        <w:t>unexplained infant deaths in the family</w:t>
      </w:r>
      <w:r w:rsidR="00A3247D" w:rsidRPr="00B043FB">
        <w:rPr>
          <w:rFonts w:ascii="Times New Roman" w:hAnsi="Times New Roman" w:cs="Times New Roman"/>
          <w:sz w:val="24"/>
          <w:szCs w:val="24"/>
          <w:lang w:val="en-GB"/>
        </w:rPr>
        <w:t xml:space="preserve"> or any other noted cases of DSD.</w:t>
      </w:r>
    </w:p>
    <w:p w14:paraId="56E7F7CC" w14:textId="1C1A23F4" w:rsidR="006F2F32" w:rsidRPr="00B043FB" w:rsidRDefault="006F2F32" w:rsidP="00E44A50">
      <w:pPr>
        <w:spacing w:after="0" w:line="480" w:lineRule="auto"/>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Family knowledge</w:t>
      </w:r>
    </w:p>
    <w:p w14:paraId="445218AA" w14:textId="7BE78005" w:rsidR="006D1FAB" w:rsidRPr="00B043FB" w:rsidRDefault="006F2F32"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Finally, this information needs to be treated with caution, and it is hoped that if the referral centre is unsure, then no definite sex or rearing has already been given.</w:t>
      </w:r>
    </w:p>
    <w:p w14:paraId="1C8911AB" w14:textId="77777777" w:rsidR="006D1FAB" w:rsidRPr="00B043FB" w:rsidRDefault="006D1FAB" w:rsidP="00E44A50">
      <w:pPr>
        <w:spacing w:after="0" w:line="480" w:lineRule="auto"/>
        <w:jc w:val="both"/>
        <w:rPr>
          <w:rFonts w:ascii="Times New Roman" w:hAnsi="Times New Roman" w:cs="Times New Roman"/>
          <w:sz w:val="24"/>
          <w:szCs w:val="24"/>
          <w:lang w:val="en-GB"/>
        </w:rPr>
      </w:pPr>
    </w:p>
    <w:p w14:paraId="25C523F8" w14:textId="2384AF7A" w:rsidR="008E50C0" w:rsidRPr="00B043FB" w:rsidRDefault="00445857"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Referral</w:t>
      </w:r>
    </w:p>
    <w:p w14:paraId="51577733" w14:textId="71EB127B" w:rsidR="00445857" w:rsidRPr="00B043FB" w:rsidRDefault="0044585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 xml:space="preserve">Once it </w:t>
      </w:r>
      <w:r w:rsidR="00964389" w:rsidRPr="00B043FB">
        <w:rPr>
          <w:rFonts w:ascii="Times New Roman" w:hAnsi="Times New Roman" w:cs="Times New Roman"/>
          <w:sz w:val="24"/>
          <w:szCs w:val="24"/>
          <w:lang w:val="en-GB"/>
        </w:rPr>
        <w:t xml:space="preserve">is determined that the infant needs to be referred, the receiving team can advise on the next steps to undertake before the baby can physically arrive at their hospital. An urgent karyotype needs to be performed </w:t>
      </w:r>
      <w:r w:rsidR="00964389" w:rsidRPr="00B043FB">
        <w:rPr>
          <w:rFonts w:ascii="Times New Roman" w:hAnsi="Times New Roman" w:cs="Times New Roman"/>
          <w:sz w:val="24"/>
          <w:szCs w:val="24"/>
          <w:lang w:val="en-GB"/>
        </w:rPr>
        <w:fldChar w:fldCharType="begin"/>
      </w:r>
      <w:r w:rsidR="000B06C3" w:rsidRPr="00B043FB">
        <w:rPr>
          <w:rFonts w:ascii="Times New Roman" w:hAnsi="Times New Roman" w:cs="Times New Roman"/>
          <w:sz w:val="24"/>
          <w:szCs w:val="24"/>
          <w:lang w:val="en-GB"/>
        </w:rPr>
        <w:instrText xml:space="preserve"> ADDIN EN.CITE &lt;EndNote&gt;&lt;Cite&gt;&lt;Author&gt;Rodie&lt;/Author&gt;&lt;Year&gt;2011&lt;/Year&gt;&lt;RecNum&gt;1749&lt;/RecNum&gt;&lt;DisplayText&gt;(16)&lt;/DisplayText&gt;&lt;record&gt;&lt;rec-number&gt;1749&lt;/rec-number&gt;&lt;foreign-keys&gt;&lt;key app="EN" db-id="tfsarptdptsaaveazd9xt0fgapxsawpssdff" timestamp="0"&gt;1749&lt;/key&gt;&lt;/foreign-keys&gt;&lt;ref-type name="Journal Article"&gt;17&lt;/ref-type&gt;&lt;contributors&gt;&lt;authors&gt;&lt;author&gt;Rodie, M.&lt;/author&gt;&lt;author&gt;McGowan, R.&lt;/author&gt;&lt;author&gt;Mayo, A.&lt;/author&gt;&lt;author&gt;Midgley, P.&lt;/author&gt;&lt;author&gt;Driver, C. P.&lt;/author&gt;&lt;author&gt;Kinney, M.&lt;/author&gt;&lt;author&gt;Young, D.&lt;/author&gt;&lt;author&gt;Ahmed, S. F.&lt;/author&gt;&lt;/authors&gt;&lt;/contributors&gt;&lt;auth-address&gt;Department of Child Health, Royal Hospital for Sick Children, Glasgow, UK.&lt;/auth-address&gt;&lt;titles&gt;&lt;title&gt;Factors that influence the decision to perform a karyotype in suspected disorders of sex development: lessons from the Scottish genital anomaly network register&lt;/title&gt;&lt;secondary-title&gt;Sex Dev&lt;/secondary-title&gt;&lt;alt-title&gt;Sexual development : genetics, molecular biology, evolution, endocrinology, embryology, and pathology of sex determination and differentiation&lt;/alt-title&gt;&lt;/titles&gt;&lt;periodical&gt;&lt;full-title&gt;Sex Dev&lt;/full-title&gt;&lt;/periodical&gt;&lt;pages&gt;103-8&lt;/pages&gt;&lt;volume&gt;5&lt;/volume&gt;&lt;number&gt;3&lt;/number&gt;&lt;keywords&gt;&lt;keyword&gt;*Decision Making&lt;/keyword&gt;&lt;keyword&gt;Disorders of Sex Development/*diagnosis/*genetics&lt;/keyword&gt;&lt;keyword&gt;Female&lt;/keyword&gt;&lt;keyword&gt;Genetic Testing&lt;/keyword&gt;&lt;keyword&gt;Humans&lt;/keyword&gt;&lt;keyword&gt;Infant, Newborn&lt;/keyword&gt;&lt;keyword&gt;Karyotyping&lt;/keyword&gt;&lt;keyword&gt;Male&lt;/keyword&gt;&lt;keyword&gt;Neonatal Screening&lt;/keyword&gt;&lt;/keywords&gt;&lt;dates&gt;&lt;year&gt;2011&lt;/year&gt;&lt;/dates&gt;&lt;isbn&gt;1661-5433 (Electronic)&amp;#xD;1661-5425 (Linking)&lt;/isbn&gt;&lt;accession-num&gt;21474920&lt;/accession-num&gt;&lt;urls&gt;&lt;related-urls&gt;&lt;url&gt;http://www.ncbi.nlm.nih.gov/pubmed/21474920&lt;/url&gt;&lt;/related-urls&gt;&lt;/urls&gt;&lt;electronic-resource-num&gt;10.1159/000326815&lt;/electronic-resource-num&gt;&lt;/record&gt;&lt;/Cite&gt;&lt;/EndNote&gt;</w:instrText>
      </w:r>
      <w:r w:rsidR="00964389"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6)</w:t>
      </w:r>
      <w:r w:rsidR="00964389" w:rsidRPr="00B043FB">
        <w:rPr>
          <w:rFonts w:ascii="Times New Roman" w:hAnsi="Times New Roman" w:cs="Times New Roman"/>
          <w:sz w:val="24"/>
          <w:szCs w:val="24"/>
          <w:lang w:val="en-GB"/>
        </w:rPr>
        <w:fldChar w:fldCharType="end"/>
      </w:r>
      <w:r w:rsidR="00964389" w:rsidRPr="00B043FB">
        <w:rPr>
          <w:rFonts w:ascii="Times New Roman" w:hAnsi="Times New Roman" w:cs="Times New Roman"/>
          <w:sz w:val="24"/>
          <w:szCs w:val="24"/>
          <w:lang w:val="en-GB"/>
        </w:rPr>
        <w:t xml:space="preserve"> marked urgent, but blood can also be sent for FISH analysis (fluorescence in-situ hybridization); this is a test that can look for specific genetic material and, in this case, X and Y specific DNA </w:t>
      </w:r>
      <w:r w:rsidR="00964389"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00964389" w:rsidRPr="00B043FB">
        <w:rPr>
          <w:rFonts w:ascii="Times New Roman" w:hAnsi="Times New Roman" w:cs="Times New Roman"/>
          <w:sz w:val="24"/>
          <w:szCs w:val="24"/>
          <w:lang w:val="en-GB"/>
        </w:rPr>
      </w:r>
      <w:r w:rsidR="00964389"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7)</w:t>
      </w:r>
      <w:r w:rsidR="00964389" w:rsidRPr="00B043FB">
        <w:rPr>
          <w:rFonts w:ascii="Times New Roman" w:hAnsi="Times New Roman" w:cs="Times New Roman"/>
          <w:sz w:val="24"/>
          <w:szCs w:val="24"/>
          <w:lang w:val="en-GB"/>
        </w:rPr>
        <w:fldChar w:fldCharType="end"/>
      </w:r>
      <w:r w:rsidR="00964389" w:rsidRPr="00B043FB">
        <w:rPr>
          <w:rFonts w:ascii="Times New Roman" w:hAnsi="Times New Roman" w:cs="Times New Roman"/>
          <w:sz w:val="24"/>
          <w:szCs w:val="24"/>
          <w:lang w:val="en-GB"/>
        </w:rPr>
        <w:t xml:space="preserve">. The results of these can usually be received relatively quickly, and can indicate if there is Y specific material present. Daily monitoring of the baby is advised for serum urea and electrolytes and blood glucose. After the baby is 3 days old, then cortisol and ACTH levels can be recorded, plus also 17-hydroxyprogesterone (17-OHP). Samples taken before this can potentially be abnormal </w:t>
      </w:r>
      <w:r w:rsidR="00964389" w:rsidRPr="00B043FB">
        <w:rPr>
          <w:rFonts w:ascii="Times New Roman" w:hAnsi="Times New Roman" w:cs="Times New Roman"/>
          <w:sz w:val="24"/>
          <w:szCs w:val="24"/>
          <w:lang w:val="en-GB"/>
        </w:rPr>
        <w:fldChar w:fldCharType="begin"/>
      </w:r>
      <w:r w:rsidR="00964389" w:rsidRPr="00B043FB">
        <w:rPr>
          <w:rFonts w:ascii="Times New Roman" w:hAnsi="Times New Roman" w:cs="Times New Roman"/>
          <w:sz w:val="24"/>
          <w:szCs w:val="24"/>
          <w:lang w:val="en-GB"/>
        </w:rPr>
        <w:instrText xml:space="preserve"> ADDIN EN.CITE &lt;EndNote&gt;&lt;Cite&gt;&lt;Author&gt;Raine&lt;/Author&gt;&lt;Year&gt;2011&lt;/Year&gt;&lt;RecNum&gt;838&lt;/RecNum&gt;&lt;DisplayText&gt;(7)&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00964389" w:rsidRPr="00B043FB">
        <w:rPr>
          <w:rFonts w:ascii="Times New Roman" w:hAnsi="Times New Roman" w:cs="Times New Roman"/>
          <w:sz w:val="24"/>
          <w:szCs w:val="24"/>
          <w:lang w:val="en-GB"/>
        </w:rPr>
        <w:fldChar w:fldCharType="separate"/>
      </w:r>
      <w:r w:rsidR="00964389" w:rsidRPr="00B043FB">
        <w:rPr>
          <w:rFonts w:ascii="Times New Roman" w:hAnsi="Times New Roman" w:cs="Times New Roman"/>
          <w:noProof/>
          <w:sz w:val="24"/>
          <w:szCs w:val="24"/>
          <w:lang w:val="en-GB"/>
        </w:rPr>
        <w:t>(7)</w:t>
      </w:r>
      <w:r w:rsidR="00964389" w:rsidRPr="00B043FB">
        <w:rPr>
          <w:rFonts w:ascii="Times New Roman" w:hAnsi="Times New Roman" w:cs="Times New Roman"/>
          <w:sz w:val="24"/>
          <w:szCs w:val="24"/>
          <w:lang w:val="en-GB"/>
        </w:rPr>
        <w:fldChar w:fldCharType="end"/>
      </w:r>
      <w:r w:rsidR="00265EC9" w:rsidRPr="00B043FB">
        <w:rPr>
          <w:rFonts w:ascii="Times New Roman" w:hAnsi="Times New Roman" w:cs="Times New Roman"/>
          <w:sz w:val="24"/>
          <w:szCs w:val="24"/>
          <w:lang w:val="en-GB"/>
        </w:rPr>
        <w:t>. 17-OHP is a steroid hormone which would be raised in cases of CAH (congenital adrenal hyperplasia)</w:t>
      </w:r>
      <w:r w:rsidR="001F4241" w:rsidRPr="00B043FB">
        <w:rPr>
          <w:rFonts w:ascii="Times New Roman" w:hAnsi="Times New Roman" w:cs="Times New Roman"/>
          <w:sz w:val="24"/>
          <w:szCs w:val="24"/>
          <w:lang w:val="en-GB"/>
        </w:rPr>
        <w:t xml:space="preserve"> (</w:t>
      </w:r>
      <w:r w:rsidR="001F4241" w:rsidRPr="00B043FB">
        <w:rPr>
          <w:rFonts w:ascii="Times New Roman" w:hAnsi="Times New Roman" w:cs="Times New Roman"/>
          <w:b/>
          <w:i/>
          <w:sz w:val="24"/>
          <w:szCs w:val="24"/>
          <w:lang w:val="en-GB"/>
        </w:rPr>
        <w:t>See Chapter on CAH</w:t>
      </w:r>
      <w:r w:rsidR="001F4241" w:rsidRPr="00B043FB">
        <w:rPr>
          <w:rFonts w:ascii="Times New Roman" w:hAnsi="Times New Roman" w:cs="Times New Roman"/>
          <w:sz w:val="24"/>
          <w:szCs w:val="24"/>
          <w:lang w:val="en-GB"/>
        </w:rPr>
        <w:t>)</w:t>
      </w:r>
    </w:p>
    <w:p w14:paraId="609C9CDE" w14:textId="77777777" w:rsidR="007C591C" w:rsidRPr="00B043FB" w:rsidRDefault="007C591C" w:rsidP="00E44A50">
      <w:pPr>
        <w:spacing w:after="0" w:line="480" w:lineRule="auto"/>
        <w:jc w:val="both"/>
        <w:rPr>
          <w:rFonts w:ascii="Times New Roman" w:hAnsi="Times New Roman" w:cs="Times New Roman"/>
          <w:sz w:val="24"/>
          <w:szCs w:val="24"/>
          <w:lang w:val="en-GB"/>
        </w:rPr>
      </w:pPr>
    </w:p>
    <w:p w14:paraId="10C416C8" w14:textId="27422C8B" w:rsidR="001F4241" w:rsidRPr="00B043FB" w:rsidRDefault="001F4241"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Assessment</w:t>
      </w:r>
    </w:p>
    <w:p w14:paraId="6027A81A" w14:textId="0066593E" w:rsidR="007C159D" w:rsidRPr="00B043FB" w:rsidRDefault="00117F83"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Next, the baby should be admitted to the specialist centre, for a full day admission. This would include meeting members of the multidisciplinary team (MDT) who could be involved. Further clinical assessment would need to take place, including: further endocrine investigations, possibly further and more detailed imaging, such as a pelvic and abdominal ultrasound to explore internal structures, and further blood tests looking at testosterone levels, anti-</w:t>
      </w:r>
      <w:proofErr w:type="spellStart"/>
      <w:r w:rsidRPr="00B043FB">
        <w:rPr>
          <w:rFonts w:ascii="Times New Roman" w:hAnsi="Times New Roman" w:cs="Times New Roman"/>
          <w:sz w:val="24"/>
          <w:szCs w:val="24"/>
          <w:lang w:val="en-GB"/>
        </w:rPr>
        <w:t>mullerian</w:t>
      </w:r>
      <w:proofErr w:type="spellEnd"/>
      <w:r w:rsidRPr="00B043FB">
        <w:rPr>
          <w:rFonts w:ascii="Times New Roman" w:hAnsi="Times New Roman" w:cs="Times New Roman"/>
          <w:sz w:val="24"/>
          <w:szCs w:val="24"/>
          <w:lang w:val="en-GB"/>
        </w:rPr>
        <w:t xml:space="preserve"> hormone (AMH) (or </w:t>
      </w:r>
      <w:proofErr w:type="spellStart"/>
      <w:r w:rsidRPr="00B043FB">
        <w:rPr>
          <w:rFonts w:ascii="Times New Roman" w:hAnsi="Times New Roman" w:cs="Times New Roman"/>
          <w:sz w:val="24"/>
          <w:szCs w:val="24"/>
          <w:lang w:val="en-GB"/>
        </w:rPr>
        <w:t>mullerian</w:t>
      </w:r>
      <w:proofErr w:type="spellEnd"/>
      <w:r w:rsidRPr="00B043FB">
        <w:rPr>
          <w:rFonts w:ascii="Times New Roman" w:hAnsi="Times New Roman" w:cs="Times New Roman"/>
          <w:sz w:val="24"/>
          <w:szCs w:val="24"/>
          <w:lang w:val="en-GB"/>
        </w:rPr>
        <w:t xml:space="preserve"> inhibiting substance – MIS), Inhibin B, gonadotrophins, </w:t>
      </w:r>
      <w:proofErr w:type="gramStart"/>
      <w:r w:rsidRPr="00B043FB">
        <w:rPr>
          <w:rFonts w:ascii="Times New Roman" w:hAnsi="Times New Roman" w:cs="Times New Roman"/>
          <w:sz w:val="24"/>
          <w:szCs w:val="24"/>
          <w:lang w:val="en-GB"/>
        </w:rPr>
        <w:t>and also</w:t>
      </w:r>
      <w:proofErr w:type="gramEnd"/>
      <w:r w:rsidRPr="00B043FB">
        <w:rPr>
          <w:rFonts w:ascii="Times New Roman" w:hAnsi="Times New Roman" w:cs="Times New Roman"/>
          <w:sz w:val="24"/>
          <w:szCs w:val="24"/>
          <w:lang w:val="en-GB"/>
        </w:rPr>
        <w:t xml:space="preserve"> urinalysis. AMH is detected in boys, and is expressed in the </w:t>
      </w:r>
      <w:proofErr w:type="spellStart"/>
      <w:r w:rsidRPr="00B043FB">
        <w:rPr>
          <w:rFonts w:ascii="Times New Roman" w:hAnsi="Times New Roman" w:cs="Times New Roman"/>
          <w:sz w:val="24"/>
          <w:szCs w:val="24"/>
          <w:lang w:val="en-GB"/>
        </w:rPr>
        <w:t>sertoli</w:t>
      </w:r>
      <w:proofErr w:type="spellEnd"/>
      <w:r w:rsidRPr="00B043FB">
        <w:rPr>
          <w:rFonts w:ascii="Times New Roman" w:hAnsi="Times New Roman" w:cs="Times New Roman"/>
          <w:sz w:val="24"/>
          <w:szCs w:val="24"/>
          <w:lang w:val="en-GB"/>
        </w:rPr>
        <w:t xml:space="preserve"> cells in the embryological phases of testicular differentiation</w:t>
      </w:r>
      <w:r w:rsidR="00E165E7" w:rsidRPr="00B043FB">
        <w:rPr>
          <w:rFonts w:ascii="Times New Roman" w:hAnsi="Times New Roman" w:cs="Times New Roman"/>
          <w:sz w:val="24"/>
          <w:szCs w:val="24"/>
          <w:lang w:val="en-GB"/>
        </w:rPr>
        <w:t xml:space="preserve"> </w:t>
      </w:r>
      <w:r w:rsidR="00E165E7"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00E165E7"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00E165E7" w:rsidRPr="00B043FB">
        <w:rPr>
          <w:rFonts w:ascii="Times New Roman" w:hAnsi="Times New Roman" w:cs="Times New Roman"/>
          <w:sz w:val="24"/>
          <w:szCs w:val="24"/>
          <w:lang w:val="en-GB"/>
        </w:rPr>
        <w:fldChar w:fldCharType="end"/>
      </w:r>
      <w:r w:rsidR="00E165E7" w:rsidRPr="00B043FB">
        <w:rPr>
          <w:rFonts w:ascii="Times New Roman" w:hAnsi="Times New Roman" w:cs="Times New Roman"/>
          <w:sz w:val="24"/>
          <w:szCs w:val="24"/>
          <w:lang w:val="en-GB"/>
        </w:rPr>
        <w:t>, and Inhibin</w:t>
      </w:r>
      <w:r w:rsidR="007C591C" w:rsidRPr="00B043FB">
        <w:rPr>
          <w:rFonts w:ascii="Times New Roman" w:hAnsi="Times New Roman" w:cs="Times New Roman"/>
          <w:sz w:val="24"/>
          <w:szCs w:val="24"/>
          <w:lang w:val="en-GB"/>
        </w:rPr>
        <w:t xml:space="preserve"> B also is produced in the teste</w:t>
      </w:r>
      <w:r w:rsidR="00E165E7" w:rsidRPr="00B043FB">
        <w:rPr>
          <w:rFonts w:ascii="Times New Roman" w:hAnsi="Times New Roman" w:cs="Times New Roman"/>
          <w:sz w:val="24"/>
          <w:szCs w:val="24"/>
          <w:lang w:val="en-GB"/>
        </w:rPr>
        <w:t>s.</w:t>
      </w:r>
    </w:p>
    <w:p w14:paraId="37C4CE70" w14:textId="77777777" w:rsidR="00E165E7" w:rsidRPr="00B043FB" w:rsidRDefault="00E165E7" w:rsidP="00E44A50">
      <w:pPr>
        <w:spacing w:after="0" w:line="480" w:lineRule="auto"/>
        <w:jc w:val="both"/>
        <w:rPr>
          <w:rFonts w:ascii="Times New Roman" w:hAnsi="Times New Roman" w:cs="Times New Roman"/>
          <w:sz w:val="24"/>
          <w:szCs w:val="24"/>
          <w:lang w:val="en-GB"/>
        </w:rPr>
      </w:pPr>
    </w:p>
    <w:p w14:paraId="467C42EB" w14:textId="02C0135F" w:rsidR="00E165E7" w:rsidRPr="00B043FB" w:rsidRDefault="00E165E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Including the MDT is paramount, and the family should meet the paediatric endocrine nurse specialist (PENS), the paediatric endocrinologist, the paediatric urologist and the psychologist, </w:t>
      </w:r>
      <w:r w:rsidRPr="00B043FB">
        <w:rPr>
          <w:rFonts w:ascii="Times New Roman" w:hAnsi="Times New Roman" w:cs="Times New Roman"/>
          <w:sz w:val="24"/>
          <w:szCs w:val="24"/>
          <w:lang w:val="en-GB"/>
        </w:rPr>
        <w:lastRenderedPageBreak/>
        <w:t>for optimum and sensitive management on this first day of meeting. The team need to work together to develop a plan for immediate clinical assessment and management, exploring differential diagnoses, sex of rearing / gender assignment, and treatment, ensuring that the family have a good understanding</w:t>
      </w:r>
      <w:r w:rsidR="00B471E2" w:rsidRPr="00B043FB">
        <w:rPr>
          <w:rFonts w:ascii="Times New Roman" w:hAnsi="Times New Roman" w:cs="Times New Roman"/>
          <w:sz w:val="24"/>
          <w:szCs w:val="24"/>
          <w:lang w:val="en-GB"/>
        </w:rPr>
        <w:t>. Information leaflets should be available from support groups, and it is recommended to offer them with full explanations.</w:t>
      </w:r>
    </w:p>
    <w:p w14:paraId="1E3D2AAC" w14:textId="77777777" w:rsidR="007C591C" w:rsidRPr="00B043FB" w:rsidRDefault="007C591C" w:rsidP="00E44A50">
      <w:pPr>
        <w:spacing w:after="0" w:line="480" w:lineRule="auto"/>
        <w:jc w:val="both"/>
        <w:rPr>
          <w:rFonts w:ascii="Times New Roman" w:hAnsi="Times New Roman" w:cs="Times New Roman"/>
          <w:sz w:val="24"/>
          <w:szCs w:val="24"/>
          <w:lang w:val="en-GB"/>
        </w:rPr>
      </w:pPr>
    </w:p>
    <w:p w14:paraId="44F8401B" w14:textId="143ABCE5" w:rsidR="00B471E2" w:rsidRPr="00B043FB" w:rsidRDefault="00B471E2"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Diagnosis</w:t>
      </w:r>
    </w:p>
    <w:p w14:paraId="1DB3C289" w14:textId="651AC637" w:rsidR="00B471E2" w:rsidRPr="00B043FB" w:rsidRDefault="00B85351"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Further investigations may need to be undertaken once the karyotype is confirmed to confirm the actual diagnosis. If 46, XX, a short synacthen test and a urine steroid profile is needed to be performed to confirm CAH </w:t>
      </w:r>
      <w:r w:rsidRPr="00B043FB">
        <w:rPr>
          <w:rFonts w:ascii="Times New Roman" w:hAnsi="Times New Roman" w:cs="Times New Roman"/>
          <w:sz w:val="24"/>
          <w:szCs w:val="24"/>
          <w:lang w:val="en-GB"/>
        </w:rPr>
        <w:fldChar w:fldCharType="begin"/>
      </w:r>
      <w:r w:rsidR="000B06C3" w:rsidRPr="00B043FB">
        <w:rPr>
          <w:rFonts w:ascii="Times New Roman" w:hAnsi="Times New Roman" w:cs="Times New Roman"/>
          <w:sz w:val="24"/>
          <w:szCs w:val="24"/>
          <w:lang w:val="en-GB"/>
        </w:rPr>
        <w:instrText xml:space="preserve"> ADDIN EN.CITE &lt;EndNote&gt;&lt;Cite&gt;&lt;Author&gt;Butler&lt;/Author&gt;&lt;Year&gt;2011&lt;/Year&gt;&lt;RecNum&gt;2060&lt;/RecNum&gt;&lt;DisplayText&gt;(18)&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If 46, XY, an HCG (human chorionic gonadotrophin) stimulation test should be performed, which is used to test the ability of any testes present to produce testosterone </w:t>
      </w:r>
      <w:r w:rsidRPr="00B043FB">
        <w:rPr>
          <w:rFonts w:ascii="Times New Roman" w:hAnsi="Times New Roman" w:cs="Times New Roman"/>
          <w:sz w:val="24"/>
          <w:szCs w:val="24"/>
          <w:lang w:val="en-GB"/>
        </w:rPr>
        <w:fldChar w:fldCharType="begin">
          <w:fldData xml:space="preserve">PEVuZE5vdGU+PENpdGU+PEF1dGhvcj5Jc2hpaTwvQXV0aG9yPjxZZWFyPjIwMTU8L1llYXI+PFJl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Jc2hpaTwvQXV0aG9yPjxZZWFyPjIwMTU8L1llYXI+PFJl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9)</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see Box 4.2 below</w:t>
      </w:r>
      <w:r w:rsidR="00303521">
        <w:rPr>
          <w:rFonts w:ascii="Times New Roman" w:hAnsi="Times New Roman" w:cs="Times New Roman"/>
          <w:sz w:val="24"/>
          <w:szCs w:val="24"/>
          <w:lang w:val="en-GB"/>
        </w:rPr>
        <w:t xml:space="preserve"> </w:t>
      </w:r>
      <w:r w:rsidR="00303521">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Butler&lt;/Author&gt;&lt;Year&gt;2011&lt;/Year&gt;&lt;RecNum&gt;2060&lt;/RecNum&gt;&lt;DisplayText&gt;(18)&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00303521">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18)</w:t>
      </w:r>
      <w:r w:rsidR="00303521">
        <w:rPr>
          <w:rFonts w:ascii="Times New Roman" w:hAnsi="Times New Roman" w:cs="Times New Roman"/>
          <w:sz w:val="24"/>
          <w:szCs w:val="24"/>
          <w:lang w:val="en-GB"/>
        </w:rPr>
        <w:fldChar w:fldCharType="end"/>
      </w:r>
      <w:r w:rsidR="00303521">
        <w:rPr>
          <w:rFonts w:ascii="Times New Roman" w:hAnsi="Times New Roman" w:cs="Times New Roman"/>
          <w:sz w:val="24"/>
          <w:szCs w:val="24"/>
          <w:lang w:val="en-GB"/>
        </w:rPr>
        <w:t xml:space="preserve"> </w:t>
      </w:r>
      <w:r w:rsidRPr="00B043FB">
        <w:rPr>
          <w:rFonts w:ascii="Times New Roman" w:hAnsi="Times New Roman" w:cs="Times New Roman"/>
          <w:sz w:val="24"/>
          <w:szCs w:val="24"/>
          <w:lang w:val="en-GB"/>
        </w:rPr>
        <w:t>)</w:t>
      </w:r>
      <w:r w:rsidR="007C591C" w:rsidRPr="00B043FB">
        <w:rPr>
          <w:rFonts w:ascii="Times New Roman" w:hAnsi="Times New Roman" w:cs="Times New Roman"/>
          <w:sz w:val="24"/>
          <w:szCs w:val="24"/>
          <w:lang w:val="en-GB"/>
        </w:rPr>
        <w:t xml:space="preserve"> Good testicular function is indicated if testosterone rises above 5nmol/L.</w:t>
      </w:r>
    </w:p>
    <w:p w14:paraId="23162DF3" w14:textId="77777777" w:rsidR="00B85351" w:rsidRPr="00B043FB" w:rsidRDefault="00B85351" w:rsidP="00E44A50">
      <w:pPr>
        <w:spacing w:after="0" w:line="480" w:lineRule="auto"/>
        <w:jc w:val="both"/>
        <w:rPr>
          <w:rFonts w:ascii="Times New Roman" w:hAnsi="Times New Roman" w:cs="Times New Roman"/>
          <w:sz w:val="24"/>
          <w:szCs w:val="24"/>
          <w:lang w:val="en-GB"/>
        </w:rPr>
      </w:pPr>
    </w:p>
    <w:p w14:paraId="04D37ACB" w14:textId="77777777" w:rsidR="007C591C" w:rsidRPr="00B043FB" w:rsidRDefault="007C591C" w:rsidP="00E44A50">
      <w:pPr>
        <w:spacing w:after="0" w:line="480" w:lineRule="auto"/>
        <w:jc w:val="both"/>
        <w:rPr>
          <w:rFonts w:ascii="Times New Roman" w:hAnsi="Times New Roman" w:cs="Times New Roman"/>
          <w:sz w:val="24"/>
          <w:szCs w:val="24"/>
          <w:lang w:val="en-GB"/>
        </w:rPr>
      </w:pPr>
    </w:p>
    <w:p w14:paraId="0A62063B" w14:textId="77777777" w:rsidR="007C591C" w:rsidRPr="00B043FB" w:rsidRDefault="007C591C" w:rsidP="00E44A50">
      <w:pPr>
        <w:spacing w:after="0" w:line="480" w:lineRule="auto"/>
        <w:jc w:val="both"/>
        <w:rPr>
          <w:rFonts w:ascii="Times New Roman" w:hAnsi="Times New Roman" w:cs="Times New Roman"/>
          <w:sz w:val="24"/>
          <w:szCs w:val="24"/>
          <w:lang w:val="en-GB"/>
        </w:rPr>
      </w:pPr>
    </w:p>
    <w:p w14:paraId="47615FB9" w14:textId="38AD2CF4" w:rsidR="00B85351" w:rsidRPr="00B043FB" w:rsidRDefault="00303521" w:rsidP="00E44A50">
      <w:pPr>
        <w:spacing w:after="0" w:line="48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INSERT </w:t>
      </w:r>
      <w:r w:rsidR="00B85351" w:rsidRPr="00260149">
        <w:rPr>
          <w:rFonts w:ascii="Times New Roman" w:hAnsi="Times New Roman" w:cs="Times New Roman"/>
          <w:b/>
          <w:sz w:val="24"/>
          <w:szCs w:val="24"/>
          <w:lang w:val="en-GB"/>
        </w:rPr>
        <w:t>Box 4.2. The HCG test</w:t>
      </w:r>
      <w:r w:rsidR="00B85351" w:rsidRPr="00B043FB">
        <w:rPr>
          <w:rFonts w:ascii="Times New Roman" w:hAnsi="Times New Roman" w:cs="Times New Roman"/>
          <w:sz w:val="24"/>
          <w:szCs w:val="24"/>
          <w:lang w:val="en-GB"/>
        </w:rPr>
        <w:t xml:space="preserve"> </w:t>
      </w:r>
      <w:r w:rsidR="00B85351" w:rsidRPr="00B043FB">
        <w:rPr>
          <w:rFonts w:ascii="Times New Roman" w:hAnsi="Times New Roman" w:cs="Times New Roman"/>
          <w:sz w:val="24"/>
          <w:szCs w:val="24"/>
          <w:lang w:val="en-GB"/>
        </w:rPr>
        <w:fldChar w:fldCharType="begin"/>
      </w:r>
      <w:r w:rsidR="000B06C3" w:rsidRPr="00B043FB">
        <w:rPr>
          <w:rFonts w:ascii="Times New Roman" w:hAnsi="Times New Roman" w:cs="Times New Roman"/>
          <w:sz w:val="24"/>
          <w:szCs w:val="24"/>
          <w:lang w:val="en-GB"/>
        </w:rPr>
        <w:instrText xml:space="preserve"> ADDIN EN.CITE &lt;EndNote&gt;&lt;Cite&gt;&lt;Author&gt;Butler&lt;/Author&gt;&lt;Year&gt;2011&lt;/Year&gt;&lt;RecNum&gt;2060&lt;/RecNum&gt;&lt;DisplayText&gt;(18)&lt;/DisplayText&gt;&lt;record&gt;&lt;rec-number&gt;2060&lt;/rec-number&gt;&lt;foreign-keys&gt;&lt;key app="EN" db-id="tfsarptdptsaaveazd9xt0fgapxsawpssdff" timestamp="0"&gt;2060&lt;/key&gt;&lt;/foreign-keys&gt;&lt;ref-type name="Book"&gt;6&lt;/ref-type&gt;&lt;contributors&gt;&lt;authors&gt;&lt;author&gt;Butler, G.&lt;/author&gt;&lt;author&gt;Kirk, J.&lt;/author&gt;&lt;/authors&gt;&lt;/contributors&gt;&lt;titles&gt;&lt;title&gt;Paediatric Endocrinology and Diabetes&lt;/title&gt;&lt;secondary-title&gt;Oxford Specialist Handbooks in Paediatrics&lt;/secondary-title&gt;&lt;/titles&gt;&lt;dates&gt;&lt;year&gt;2011&lt;/year&gt;&lt;/dates&gt;&lt;pub-location&gt;Oxford&lt;/pub-location&gt;&lt;publisher&gt;OUP Press&lt;/publisher&gt;&lt;urls&gt;&lt;/urls&gt;&lt;/record&gt;&lt;/Cite&gt;&lt;/EndNote&gt;</w:instrText>
      </w:r>
      <w:r w:rsidR="00B85351"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8)</w:t>
      </w:r>
      <w:r w:rsidR="00B85351" w:rsidRPr="00B043FB">
        <w:rPr>
          <w:rFonts w:ascii="Times New Roman" w:hAnsi="Times New Roman" w:cs="Times New Roman"/>
          <w:sz w:val="24"/>
          <w:szCs w:val="24"/>
          <w:lang w:val="en-GB"/>
        </w:rPr>
        <w:fldChar w:fldCharType="end"/>
      </w:r>
    </w:p>
    <w:p w14:paraId="731FD8B7" w14:textId="77777777" w:rsidR="009B6857" w:rsidRPr="00B043FB" w:rsidRDefault="009B6857" w:rsidP="00E44A50">
      <w:pPr>
        <w:spacing w:after="0" w:line="480" w:lineRule="auto"/>
        <w:jc w:val="both"/>
        <w:rPr>
          <w:rFonts w:ascii="Times New Roman" w:hAnsi="Times New Roman" w:cs="Times New Roman"/>
          <w:sz w:val="24"/>
          <w:szCs w:val="24"/>
          <w:lang w:val="en-GB"/>
        </w:rPr>
      </w:pPr>
    </w:p>
    <w:p w14:paraId="22623C00" w14:textId="1124045D" w:rsidR="00B85351" w:rsidRPr="00B043FB" w:rsidRDefault="00B85351"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If the chromosomes are ‘mixed sex’, or 45, X / 46, XY, then further investigations similar for Turner syndrome (</w:t>
      </w:r>
      <w:r w:rsidRPr="00B043FB">
        <w:rPr>
          <w:rFonts w:ascii="Times New Roman" w:hAnsi="Times New Roman" w:cs="Times New Roman"/>
          <w:b/>
          <w:i/>
          <w:sz w:val="24"/>
          <w:szCs w:val="24"/>
          <w:lang w:val="en-GB"/>
        </w:rPr>
        <w:t>See chapter on Turner syndrome</w:t>
      </w:r>
      <w:r w:rsidRPr="00B043FB">
        <w:rPr>
          <w:rFonts w:ascii="Times New Roman" w:hAnsi="Times New Roman" w:cs="Times New Roman"/>
          <w:sz w:val="24"/>
          <w:szCs w:val="24"/>
          <w:lang w:val="en-GB"/>
        </w:rPr>
        <w:t xml:space="preserve">) need to be carried out, such as thyroid function, a cardiac echocardiograph, audiology and Turner screening. In cases of 46, XX and 45, X / 46, XY, early examinations under anaesthetic and / or laparoscopy for inspection of internal structures may be necessary, or </w:t>
      </w:r>
      <w:proofErr w:type="spellStart"/>
      <w:r w:rsidRPr="00B043FB">
        <w:rPr>
          <w:rFonts w:ascii="Times New Roman" w:hAnsi="Times New Roman" w:cs="Times New Roman"/>
          <w:sz w:val="24"/>
          <w:szCs w:val="24"/>
          <w:lang w:val="en-GB"/>
        </w:rPr>
        <w:t>genitograms</w:t>
      </w:r>
      <w:proofErr w:type="spellEnd"/>
      <w:r w:rsidRPr="00B043FB">
        <w:rPr>
          <w:rFonts w:ascii="Times New Roman" w:hAnsi="Times New Roman" w:cs="Times New Roman"/>
          <w:sz w:val="24"/>
          <w:szCs w:val="24"/>
          <w:lang w:val="en-GB"/>
        </w:rPr>
        <w:t xml:space="preserve"> to determine any merging between the vagina and urethra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Raine&lt;/Author&gt;&lt;Year&gt;2011&lt;/Year&gt;&lt;RecNum&gt;838&lt;/RecNum&gt;&lt;DisplayText&gt;(7)&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7)</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although these investigations are only needed if the diagnosis is proving difficult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w:t>
      </w:r>
    </w:p>
    <w:p w14:paraId="7753C21E" w14:textId="77777777" w:rsidR="006F40EA" w:rsidRPr="00B043FB" w:rsidRDefault="006F40EA" w:rsidP="00E44A50">
      <w:pPr>
        <w:spacing w:after="0" w:line="480" w:lineRule="auto"/>
        <w:jc w:val="both"/>
        <w:rPr>
          <w:rFonts w:ascii="Times New Roman" w:hAnsi="Times New Roman" w:cs="Times New Roman"/>
          <w:sz w:val="24"/>
          <w:szCs w:val="24"/>
          <w:lang w:val="en-GB"/>
        </w:rPr>
      </w:pPr>
    </w:p>
    <w:p w14:paraId="2439E799" w14:textId="5C76B0D9" w:rsidR="006F40EA" w:rsidRPr="00B043FB" w:rsidRDefault="006F40EA"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Management</w:t>
      </w:r>
    </w:p>
    <w:p w14:paraId="506B4D9F" w14:textId="40DF5104" w:rsidR="006F40EA" w:rsidRPr="00B043FB" w:rsidRDefault="006F40E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 decision of sex or rearing / gender assignment can, usually, be made at the end of the day of the admission, which is important for parents, as the need and desire to want to register the baby’s birth with the ‘correct’ sex is important. The baby can be discharged either back to the referring hospital or home if appropriate. Full details have to be given for any immediate medical management, and education on any sick day and emergency management if the baby is 46, XX CAH, and the PENS’ role here is paramount </w:t>
      </w:r>
      <w:r w:rsidRPr="00B043FB">
        <w:rPr>
          <w:rFonts w:ascii="Times New Roman" w:hAnsi="Times New Roman" w:cs="Times New Roman"/>
          <w:b/>
          <w:i/>
          <w:sz w:val="24"/>
          <w:szCs w:val="24"/>
          <w:lang w:val="en-GB"/>
        </w:rPr>
        <w:t>(See Chapter on CAH / adrenal emergency management)</w:t>
      </w:r>
      <w:r w:rsidRPr="00B043FB">
        <w:rPr>
          <w:rFonts w:ascii="Times New Roman" w:hAnsi="Times New Roman" w:cs="Times New Roman"/>
          <w:sz w:val="24"/>
          <w:szCs w:val="24"/>
          <w:lang w:val="en-GB"/>
        </w:rPr>
        <w:t xml:space="preserve">. Further management and support is given, follow up clinic appointments for the appropriate members of the MDT should be </w:t>
      </w:r>
      <w:proofErr w:type="spellStart"/>
      <w:r w:rsidRPr="00B043FB">
        <w:rPr>
          <w:rFonts w:ascii="Times New Roman" w:hAnsi="Times New Roman" w:cs="Times New Roman"/>
          <w:sz w:val="24"/>
          <w:szCs w:val="24"/>
          <w:lang w:val="en-GB"/>
        </w:rPr>
        <w:t>mae</w:t>
      </w:r>
      <w:proofErr w:type="spellEnd"/>
      <w:r w:rsidRPr="00B043FB">
        <w:rPr>
          <w:rFonts w:ascii="Times New Roman" w:hAnsi="Times New Roman" w:cs="Times New Roman"/>
          <w:sz w:val="24"/>
          <w:szCs w:val="24"/>
          <w:lang w:val="en-GB"/>
        </w:rPr>
        <w:t xml:space="preserve">, and details of support groups given and explained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w:t>
      </w:r>
    </w:p>
    <w:p w14:paraId="6A13FCC2" w14:textId="77777777" w:rsidR="006F40EA" w:rsidRPr="00B043FB" w:rsidRDefault="006F40EA" w:rsidP="00E44A50">
      <w:pPr>
        <w:spacing w:after="0" w:line="480" w:lineRule="auto"/>
        <w:jc w:val="both"/>
        <w:rPr>
          <w:rFonts w:ascii="Times New Roman" w:hAnsi="Times New Roman" w:cs="Times New Roman"/>
          <w:sz w:val="24"/>
          <w:szCs w:val="24"/>
          <w:lang w:val="en-GB"/>
        </w:rPr>
      </w:pPr>
    </w:p>
    <w:p w14:paraId="4DAAA9D5" w14:textId="35E692F6" w:rsidR="001F4241" w:rsidRPr="00B043FB" w:rsidRDefault="006F2A5D"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Adolescents</w:t>
      </w:r>
    </w:p>
    <w:p w14:paraId="6B805916" w14:textId="52F94FC7" w:rsidR="006F2A5D" w:rsidRPr="00B043FB" w:rsidRDefault="006F2A5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 small group of DSD can present in adolescence, and can present in one of three ways:</w:t>
      </w:r>
    </w:p>
    <w:p w14:paraId="69A0A57B" w14:textId="39A48374" w:rsidR="006F2A5D" w:rsidRPr="00B043FB" w:rsidRDefault="006F2A5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1 –A </w:t>
      </w:r>
      <w:r w:rsidR="006F40EA" w:rsidRPr="00B043FB">
        <w:rPr>
          <w:rFonts w:ascii="Times New Roman" w:hAnsi="Times New Roman" w:cs="Times New Roman"/>
          <w:sz w:val="24"/>
          <w:szCs w:val="24"/>
          <w:lang w:val="en-GB"/>
        </w:rPr>
        <w:t xml:space="preserve">girl presenting with </w:t>
      </w:r>
      <w:r w:rsidRPr="00B043FB">
        <w:rPr>
          <w:rFonts w:ascii="Times New Roman" w:hAnsi="Times New Roman" w:cs="Times New Roman"/>
          <w:sz w:val="24"/>
          <w:szCs w:val="24"/>
          <w:lang w:val="en-GB"/>
        </w:rPr>
        <w:t>primary amenorrhea (where menstruation has not yet commenced), with or without any breast development</w:t>
      </w:r>
    </w:p>
    <w:p w14:paraId="584B0BC3" w14:textId="092AD623" w:rsidR="006F2A5D" w:rsidRPr="00B043FB" w:rsidRDefault="006F2A5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2 – A girl who begins to virilise at puberty</w:t>
      </w:r>
    </w:p>
    <w:p w14:paraId="4CFFB761" w14:textId="60628970" w:rsidR="006F2A5D" w:rsidRPr="00B043FB" w:rsidRDefault="006F2A5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3 – A boy with delayed puberty</w:t>
      </w:r>
    </w:p>
    <w:p w14:paraId="49947BEA" w14:textId="3F3F67D4" w:rsidR="006F2A5D" w:rsidRPr="00B043FB" w:rsidRDefault="006F2A5D"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Primary amenorrhea</w:t>
      </w:r>
    </w:p>
    <w:p w14:paraId="7E7EF732" w14:textId="3E193A2E" w:rsidR="006F2A5D" w:rsidRPr="00B043FB" w:rsidRDefault="006F2A5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 full history needs to be taken, including a family history, and full pubertal assessment (</w:t>
      </w:r>
      <w:r w:rsidRPr="00B043FB">
        <w:rPr>
          <w:rFonts w:ascii="Times New Roman" w:hAnsi="Times New Roman" w:cs="Times New Roman"/>
          <w:b/>
          <w:i/>
          <w:sz w:val="24"/>
          <w:szCs w:val="24"/>
          <w:lang w:val="en-GB"/>
        </w:rPr>
        <w:t>See Chapter on puberty)</w:t>
      </w:r>
      <w:r w:rsidRPr="00B043FB">
        <w:rPr>
          <w:rFonts w:ascii="Times New Roman" w:hAnsi="Times New Roman" w:cs="Times New Roman"/>
          <w:sz w:val="24"/>
          <w:szCs w:val="24"/>
          <w:lang w:val="en-GB"/>
        </w:rPr>
        <w:t xml:space="preserve"> Further investigations are detailed in the UK guidance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but are also outlined in Figure 4.6 (INSERT)</w:t>
      </w:r>
      <w:r w:rsidR="00B17FD6" w:rsidRPr="00B043FB">
        <w:rPr>
          <w:rFonts w:ascii="Times New Roman" w:hAnsi="Times New Roman" w:cs="Times New Roman"/>
          <w:sz w:val="24"/>
          <w:szCs w:val="24"/>
          <w:lang w:val="en-GB"/>
        </w:rPr>
        <w:t>.</w:t>
      </w:r>
      <w:r w:rsidR="000B756D" w:rsidRPr="00B043FB">
        <w:rPr>
          <w:rFonts w:ascii="Times New Roman" w:hAnsi="Times New Roman" w:cs="Times New Roman"/>
          <w:sz w:val="24"/>
          <w:szCs w:val="24"/>
          <w:lang w:val="en-GB"/>
        </w:rPr>
        <w:t xml:space="preserve"> A 46, XX disorder of </w:t>
      </w:r>
      <w:proofErr w:type="spellStart"/>
      <w:r w:rsidR="000B756D" w:rsidRPr="00B043FB">
        <w:rPr>
          <w:rFonts w:ascii="Times New Roman" w:hAnsi="Times New Roman" w:cs="Times New Roman"/>
          <w:sz w:val="24"/>
          <w:szCs w:val="24"/>
          <w:lang w:val="en-GB"/>
        </w:rPr>
        <w:t>mullerian</w:t>
      </w:r>
      <w:proofErr w:type="spellEnd"/>
      <w:r w:rsidR="000B756D" w:rsidRPr="00B043FB">
        <w:rPr>
          <w:rFonts w:ascii="Times New Roman" w:hAnsi="Times New Roman" w:cs="Times New Roman"/>
          <w:sz w:val="24"/>
          <w:szCs w:val="24"/>
          <w:lang w:val="en-GB"/>
        </w:rPr>
        <w:t xml:space="preserve"> development would include Mayer</w:t>
      </w:r>
      <w:r w:rsidR="00512D37" w:rsidRPr="00B043FB">
        <w:rPr>
          <w:rFonts w:ascii="Times New Roman" w:hAnsi="Times New Roman" w:cs="Times New Roman"/>
          <w:sz w:val="24"/>
          <w:szCs w:val="24"/>
          <w:lang w:val="en-GB"/>
        </w:rPr>
        <w:t>-Rokitansky-</w:t>
      </w:r>
      <w:proofErr w:type="spellStart"/>
      <w:r w:rsidR="00512D37" w:rsidRPr="00B043FB">
        <w:rPr>
          <w:rFonts w:ascii="Times New Roman" w:hAnsi="Times New Roman" w:cs="Times New Roman"/>
          <w:sz w:val="24"/>
          <w:szCs w:val="24"/>
          <w:lang w:val="en-GB"/>
        </w:rPr>
        <w:t>Kuster</w:t>
      </w:r>
      <w:proofErr w:type="spellEnd"/>
      <w:r w:rsidR="00512D37" w:rsidRPr="00B043FB">
        <w:rPr>
          <w:rFonts w:ascii="Times New Roman" w:hAnsi="Times New Roman" w:cs="Times New Roman"/>
          <w:sz w:val="24"/>
          <w:szCs w:val="24"/>
          <w:lang w:val="en-GB"/>
        </w:rPr>
        <w:t>-Hauser (MRKH) syndrome, as this is where the vagina and womb may be underdeveloped or absent (</w:t>
      </w:r>
      <w:r w:rsidR="00512D37" w:rsidRPr="00B043FB">
        <w:rPr>
          <w:rFonts w:ascii="Times New Roman" w:hAnsi="Times New Roman" w:cs="Times New Roman"/>
          <w:b/>
          <w:i/>
          <w:sz w:val="24"/>
          <w:szCs w:val="24"/>
          <w:lang w:val="en-GB"/>
        </w:rPr>
        <w:t>See chapter on female reproduction)</w:t>
      </w:r>
      <w:r w:rsidR="00512D37" w:rsidRPr="00B043FB">
        <w:rPr>
          <w:rFonts w:ascii="Times New Roman" w:hAnsi="Times New Roman" w:cs="Times New Roman"/>
          <w:sz w:val="24"/>
          <w:szCs w:val="24"/>
          <w:lang w:val="en-GB"/>
        </w:rPr>
        <w:t xml:space="preserve">. Whichever cause, </w:t>
      </w:r>
      <w:r w:rsidR="00512D37" w:rsidRPr="00B043FB">
        <w:rPr>
          <w:rFonts w:ascii="Times New Roman" w:hAnsi="Times New Roman" w:cs="Times New Roman"/>
          <w:sz w:val="24"/>
          <w:szCs w:val="24"/>
          <w:lang w:val="en-GB"/>
        </w:rPr>
        <w:lastRenderedPageBreak/>
        <w:t>the management of girls presenting with primary amenorrhea should be referred to the gynaecology team.</w:t>
      </w:r>
    </w:p>
    <w:p w14:paraId="1B4C874B" w14:textId="4F32337A" w:rsidR="00512D37" w:rsidRPr="00B043FB" w:rsidRDefault="00512D37"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Girls with virilisation</w:t>
      </w:r>
    </w:p>
    <w:p w14:paraId="29BCE88D" w14:textId="2CCCC62F" w:rsidR="00512D37" w:rsidRPr="00B043FB" w:rsidRDefault="00512D37"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Girls presenting with hirsutism and </w:t>
      </w:r>
      <w:proofErr w:type="spellStart"/>
      <w:r w:rsidRPr="00B043FB">
        <w:rPr>
          <w:rFonts w:ascii="Times New Roman" w:hAnsi="Times New Roman" w:cs="Times New Roman"/>
          <w:sz w:val="24"/>
          <w:szCs w:val="24"/>
          <w:lang w:val="en-GB"/>
        </w:rPr>
        <w:t>cliteromegaly</w:t>
      </w:r>
      <w:proofErr w:type="spellEnd"/>
      <w:r w:rsidRPr="00B043FB">
        <w:rPr>
          <w:rFonts w:ascii="Times New Roman" w:hAnsi="Times New Roman" w:cs="Times New Roman"/>
          <w:sz w:val="24"/>
          <w:szCs w:val="24"/>
          <w:lang w:val="en-GB"/>
        </w:rPr>
        <w:t xml:space="preserve"> is usually indicative of two possible DSD: 5 alpha reductase deficiency (5</w:t>
      </w:r>
      <w:r w:rsidRPr="00B043FB">
        <w:rPr>
          <w:rFonts w:ascii="Times New Roman" w:hAnsi="Times New Roman" w:cs="Times New Roman"/>
          <w:sz w:val="24"/>
          <w:szCs w:val="24"/>
          <w:lang w:val="en-GB"/>
        </w:rPr>
        <w:sym w:font="Symbol" w:char="F061"/>
      </w:r>
      <w:r w:rsidRPr="00B043FB">
        <w:rPr>
          <w:rFonts w:ascii="Times New Roman" w:hAnsi="Times New Roman" w:cs="Times New Roman"/>
          <w:sz w:val="24"/>
          <w:szCs w:val="24"/>
          <w:lang w:val="en-GB"/>
        </w:rPr>
        <w:t>RD), and 17</w:t>
      </w:r>
      <w:r w:rsidRPr="00B043FB">
        <w:rPr>
          <w:rFonts w:ascii="Times New Roman" w:hAnsi="Times New Roman" w:cs="Times New Roman"/>
          <w:sz w:val="24"/>
          <w:szCs w:val="24"/>
          <w:lang w:val="en-GB"/>
        </w:rPr>
        <w:sym w:font="Symbol" w:char="F062"/>
      </w:r>
      <w:r w:rsidRPr="00B043FB">
        <w:rPr>
          <w:rFonts w:ascii="Times New Roman" w:hAnsi="Times New Roman" w:cs="Times New Roman"/>
          <w:sz w:val="24"/>
          <w:szCs w:val="24"/>
          <w:lang w:val="en-GB"/>
        </w:rPr>
        <w:t xml:space="preserve"> hydroxysteroid dehydrogenase type 3 deficiency, which is a condition where testosterone is not synthesized properly</w:t>
      </w:r>
      <w:r w:rsidR="00B17FD6" w:rsidRPr="00B043FB">
        <w:rPr>
          <w:rFonts w:ascii="Times New Roman" w:hAnsi="Times New Roman" w:cs="Times New Roman"/>
          <w:sz w:val="24"/>
          <w:szCs w:val="24"/>
          <w:lang w:val="en-GB"/>
        </w:rPr>
        <w:t>.</w:t>
      </w:r>
    </w:p>
    <w:p w14:paraId="601BFD41" w14:textId="2CCF889F" w:rsidR="00E118F0" w:rsidRPr="00B043FB" w:rsidRDefault="00E118F0"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Boys with delayed puberty</w:t>
      </w:r>
    </w:p>
    <w:p w14:paraId="30B905B8" w14:textId="50226A80" w:rsidR="00E118F0" w:rsidRPr="00B043FB" w:rsidRDefault="00E118F0"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Most boys presenting with delayed puberty are classified as having ‘constitutional delay’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Raine&lt;/Author&gt;&lt;Year&gt;2011&lt;/Year&gt;&lt;RecNum&gt;838&lt;/RecNum&gt;&lt;DisplayText&gt;(7)&lt;/DisplayText&gt;&lt;record&gt;&lt;rec-number&gt;838&lt;/rec-number&gt;&lt;foreign-keys&gt;&lt;key app="EN" db-id="tfsarptdptsaaveazd9xt0fgapxsawpssdff" timestamp="0"&gt;838&lt;/key&gt;&lt;/foreign-keys&gt;&lt;ref-type name="Edited Book"&gt;28&lt;/ref-type&gt;&lt;contributors&gt;&lt;authors&gt;&lt;author&gt;Raine, J. E.&lt;/author&gt;&lt;author&gt;Donaldson, M. D. C.&lt;/author&gt;&lt;author&gt;Gregory, J. W.&lt;/author&gt;&lt;author&gt;van Vliet, G.&lt;/author&gt;&lt;/authors&gt;&lt;/contributors&gt;&lt;titles&gt;&lt;title&gt;Practical endocrinology and diabetes in children&lt;/title&gt;&lt;/titles&gt;&lt;edition&gt;3rd&lt;/edition&gt;&lt;dates&gt;&lt;year&gt;2011&lt;/year&gt;&lt;/dates&gt;&lt;pub-location&gt;Chichester&lt;/pub-location&gt;&lt;publisher&gt;Wiley - Blackwell&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7)</w:t>
      </w:r>
      <w:r w:rsidRPr="00B043FB">
        <w:rPr>
          <w:rFonts w:ascii="Times New Roman" w:hAnsi="Times New Roman" w:cs="Times New Roman"/>
          <w:sz w:val="24"/>
          <w:szCs w:val="24"/>
          <w:lang w:val="en-GB"/>
        </w:rPr>
        <w:fldChar w:fldCharType="end"/>
      </w:r>
      <w:r w:rsidR="008C62A5" w:rsidRPr="00B043FB">
        <w:rPr>
          <w:rFonts w:ascii="Times New Roman" w:hAnsi="Times New Roman" w:cs="Times New Roman"/>
          <w:sz w:val="24"/>
          <w:szCs w:val="24"/>
          <w:lang w:val="en-GB"/>
        </w:rPr>
        <w:t xml:space="preserve">, but other avenues need to be explored and investigated. Testosterone and gonadotrophins need to be measured; if the gonadotrophins are raised, a karyotype should be taken to exclude Klinefelter Syndrome (47, XXY) </w:t>
      </w:r>
      <w:r w:rsidR="008C62A5" w:rsidRPr="00B043FB">
        <w:rPr>
          <w:rFonts w:ascii="Times New Roman" w:hAnsi="Times New Roman" w:cs="Times New Roman"/>
          <w:b/>
          <w:i/>
          <w:sz w:val="24"/>
          <w:szCs w:val="24"/>
          <w:lang w:val="en-GB"/>
        </w:rPr>
        <w:t>(See Chapter on Klinefelter syndrome)</w:t>
      </w:r>
      <w:r w:rsidR="008C62A5" w:rsidRPr="00B043FB">
        <w:rPr>
          <w:rFonts w:ascii="Times New Roman" w:hAnsi="Times New Roman" w:cs="Times New Roman"/>
          <w:sz w:val="24"/>
          <w:szCs w:val="24"/>
          <w:lang w:val="en-GB"/>
        </w:rPr>
        <w:t xml:space="preserve"> and 45,X / 46, XY mosaicism </w:t>
      </w:r>
      <w:r w:rsidR="008C62A5"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008C62A5"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008C62A5" w:rsidRPr="00B043FB">
        <w:rPr>
          <w:rFonts w:ascii="Times New Roman" w:hAnsi="Times New Roman" w:cs="Times New Roman"/>
          <w:sz w:val="24"/>
          <w:szCs w:val="24"/>
          <w:lang w:val="en-GB"/>
        </w:rPr>
        <w:fldChar w:fldCharType="end"/>
      </w:r>
      <w:r w:rsidR="008C62A5" w:rsidRPr="00B043FB">
        <w:rPr>
          <w:rFonts w:ascii="Times New Roman" w:hAnsi="Times New Roman" w:cs="Times New Roman"/>
          <w:sz w:val="24"/>
          <w:szCs w:val="24"/>
          <w:lang w:val="en-GB"/>
        </w:rPr>
        <w:t>.</w:t>
      </w:r>
    </w:p>
    <w:p w14:paraId="1DC16217" w14:textId="77777777" w:rsidR="008C62A5" w:rsidRPr="00B043FB" w:rsidRDefault="008C62A5" w:rsidP="00E44A50">
      <w:pPr>
        <w:spacing w:after="0" w:line="480" w:lineRule="auto"/>
        <w:jc w:val="both"/>
        <w:rPr>
          <w:rFonts w:ascii="Times New Roman" w:hAnsi="Times New Roman" w:cs="Times New Roman"/>
          <w:sz w:val="24"/>
          <w:szCs w:val="24"/>
          <w:lang w:val="en-GB"/>
        </w:rPr>
      </w:pPr>
    </w:p>
    <w:p w14:paraId="44A7C41A" w14:textId="54FDCFDF" w:rsidR="006F40EA" w:rsidRPr="00B043FB" w:rsidRDefault="006F40EA" w:rsidP="00E44A50">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5. 46, XX DSD</w:t>
      </w:r>
    </w:p>
    <w:p w14:paraId="281C8D48" w14:textId="5C53B636" w:rsidR="006F40EA" w:rsidRPr="00B043FB" w:rsidRDefault="00511020"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As seen in</w:t>
      </w:r>
      <w:r w:rsidR="00696FC9" w:rsidRPr="00B043FB">
        <w:rPr>
          <w:rFonts w:ascii="Times New Roman" w:hAnsi="Times New Roman" w:cs="Times New Roman"/>
          <w:sz w:val="24"/>
          <w:szCs w:val="24"/>
          <w:lang w:val="en-GB"/>
        </w:rPr>
        <w:t xml:space="preserve"> the initial classification system </w:t>
      </w:r>
      <w:r w:rsidR="00696FC9"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Lee&lt;/Author&gt;&lt;Year&gt;2006&lt;/Year&gt;&lt;RecNum&gt;1862&lt;/RecNum&gt;&lt;DisplayText&gt;(4)&lt;/DisplayText&gt;&lt;record&gt;&lt;rec-number&gt;1862&lt;/rec-number&gt;&lt;foreign-keys&gt;&lt;key app="EN" db-id="tfsarptdptsaaveazd9xt0fgapxsawpssdff" timestamp="0"&gt;1862&lt;/key&gt;&lt;/foreign-keys&gt;&lt;ref-type name="Journal Article"&gt;17&lt;/ref-type&gt;&lt;contributors&gt;&lt;authors&gt;&lt;author&gt;Lee, Peter A.&lt;/author&gt;&lt;author&gt;Houk, Christopher P.&lt;/author&gt;&lt;author&gt;Ahmed, S. Faisal&lt;/author&gt;&lt;author&gt;Hughes, Ieuan A.&lt;/author&gt;&lt;author&gt;in collaboration with the participants in the International Consensus Conference on Intersex organized by the Lawson Wilkins Pediatric Endocrine Society&lt;/author&gt;&lt;author&gt;the European Society for Paediatric Endocrinology&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00696FC9"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4)</w:t>
      </w:r>
      <w:r w:rsidR="00696FC9" w:rsidRPr="00B043FB">
        <w:rPr>
          <w:rFonts w:ascii="Times New Roman" w:hAnsi="Times New Roman" w:cs="Times New Roman"/>
          <w:sz w:val="24"/>
          <w:szCs w:val="24"/>
          <w:lang w:val="en-GB"/>
        </w:rPr>
        <w:fldChar w:fldCharType="end"/>
      </w:r>
      <w:r w:rsidR="00696FC9" w:rsidRPr="00B043FB">
        <w:rPr>
          <w:rFonts w:ascii="Times New Roman" w:hAnsi="Times New Roman" w:cs="Times New Roman"/>
          <w:sz w:val="24"/>
          <w:szCs w:val="24"/>
          <w:lang w:val="en-GB"/>
        </w:rPr>
        <w:t>. 46, XX DSD can encompass disorders of ovarian development, androgen excess and other disorders.</w:t>
      </w:r>
    </w:p>
    <w:p w14:paraId="134FFF44" w14:textId="50F18118" w:rsidR="00696FC9" w:rsidRPr="00B043FB" w:rsidRDefault="00696FC9"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Androgen excess</w:t>
      </w:r>
    </w:p>
    <w:p w14:paraId="5BF26463" w14:textId="7CFF0CB5" w:rsidR="00696FC9" w:rsidRPr="00B043FB" w:rsidRDefault="007B0A14"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sz w:val="24"/>
          <w:szCs w:val="24"/>
          <w:lang w:val="en-GB"/>
        </w:rPr>
        <w:t xml:space="preserve">More than 50% of all babies born with ambiguous genitalia are 46,XX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Warne&lt;/Author&gt;&lt;Year&gt;2012&lt;/Year&gt;&lt;RecNum&gt;2859&lt;/RecNum&gt;&lt;DisplayText&gt;(20)&lt;/DisplayText&gt;&lt;record&gt;&lt;rec-number&gt;2859&lt;/rec-number&gt;&lt;foreign-keys&gt;&lt;key app="EN" db-id="tfsarptdptsaaveazd9xt0fgapxsawpssdff" timestamp="1499873392"&gt;2859&lt;/key&gt;&lt;/foreign-keys&gt;&lt;ref-type name="Book Section"&gt;5&lt;/ref-type&gt;&lt;contributors&gt;&lt;authors&gt;&lt;author&gt;Warne, G. L.&lt;/author&gt;&lt;author&gt;Hewitt, J. K.&lt;/author&gt;&lt;/authors&gt;&lt;secondary-authors&gt;&lt;author&gt;Hutson, J. M.&lt;/author&gt;&lt;author&gt;Warne, G. L.&lt;/author&gt;&lt;author&gt;Grover, S. R.&lt;/author&gt;&lt;/secondary-authors&gt;&lt;/contributors&gt;&lt;titles&gt;&lt;title&gt;46,XX Disorders of Sex Development &lt;/title&gt;&lt;secondary-title&gt;Disorders of Sex Development: An Integrated Approach to Management&lt;/secondary-title&gt;&lt;/titles&gt;&lt;pages&gt;53 - 61&lt;/pages&gt;&lt;section&gt;6&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0)</w:t>
      </w:r>
      <w:r w:rsidRPr="00B043FB">
        <w:rPr>
          <w:rFonts w:ascii="Times New Roman" w:hAnsi="Times New Roman" w:cs="Times New Roman"/>
          <w:sz w:val="24"/>
          <w:szCs w:val="24"/>
          <w:lang w:val="en-GB"/>
        </w:rPr>
        <w:fldChar w:fldCharType="end"/>
      </w:r>
      <w:r w:rsidR="00C93419" w:rsidRPr="00B043FB">
        <w:rPr>
          <w:rFonts w:ascii="Times New Roman" w:hAnsi="Times New Roman" w:cs="Times New Roman"/>
          <w:sz w:val="24"/>
          <w:szCs w:val="24"/>
          <w:lang w:val="en-GB"/>
        </w:rPr>
        <w:t xml:space="preserve"> and this is due to the female foetus being exposed to too many male androgens </w:t>
      </w:r>
      <w:r w:rsidR="00C93419"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Davies&lt;/Author&gt;&lt;Year&gt;2016&lt;/Year&gt;&lt;RecNum&gt;2492&lt;/RecNum&gt;&lt;DisplayText&gt;(21)&lt;/DisplayText&gt;&lt;record&gt;&lt;rec-number&gt;2492&lt;/rec-number&gt;&lt;foreign-keys&gt;&lt;key app="EN" db-id="tfsarptdptsaaveazd9xt0fgapxsawpssdff" timestamp="1480418402"&gt;2492&lt;/key&gt;&lt;key app="ENWeb" db-id=""&gt;0&lt;/key&gt;&lt;/foreign-keys&gt;&lt;ref-type name="Journal Article"&gt;17&lt;/ref-type&gt;&lt;contributors&gt;&lt;authors&gt;&lt;author&gt;Davies, Kate&lt;/author&gt;&lt;/authors&gt;&lt;/contributors&gt;&lt;titles&gt;&lt;title&gt;Disorders of Sex Development–Ambiguous Genitalia&lt;/title&gt;&lt;secondary-title&gt;Journal of Pediatric Nursing&lt;/secondary-title&gt;&lt;/titles&gt;&lt;periodical&gt;&lt;full-title&gt;Journal of Pediatric Nursing&lt;/full-title&gt;&lt;/periodical&gt;&lt;pages&gt;463-466&lt;/pages&gt;&lt;volume&gt;31&lt;/volume&gt;&lt;number&gt;4&lt;/number&gt;&lt;dates&gt;&lt;year&gt;2016&lt;/year&gt;&lt;/dates&gt;&lt;isbn&gt;08825963&lt;/isbn&gt;&lt;urls&gt;&lt;/urls&gt;&lt;electronic-resource-num&gt;10.1016/j.pedn.2016.04.007&lt;/electronic-resource-num&gt;&lt;/record&gt;&lt;/Cite&gt;&lt;/EndNote&gt;</w:instrText>
      </w:r>
      <w:r w:rsidR="00C93419"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1)</w:t>
      </w:r>
      <w:r w:rsidR="00C93419" w:rsidRPr="00B043FB">
        <w:rPr>
          <w:rFonts w:ascii="Times New Roman" w:hAnsi="Times New Roman" w:cs="Times New Roman"/>
          <w:sz w:val="24"/>
          <w:szCs w:val="24"/>
          <w:lang w:val="en-GB"/>
        </w:rPr>
        <w:fldChar w:fldCharType="end"/>
      </w:r>
      <w:r w:rsidR="00C93419" w:rsidRPr="00B043FB">
        <w:rPr>
          <w:rFonts w:ascii="Times New Roman" w:hAnsi="Times New Roman" w:cs="Times New Roman"/>
          <w:sz w:val="24"/>
          <w:szCs w:val="24"/>
          <w:lang w:val="en-GB"/>
        </w:rPr>
        <w:t>. The appearance of the external genitalia</w:t>
      </w:r>
      <w:r w:rsidR="00EA6A9F" w:rsidRPr="00B043FB">
        <w:rPr>
          <w:rFonts w:ascii="Times New Roman" w:hAnsi="Times New Roman" w:cs="Times New Roman"/>
          <w:sz w:val="24"/>
          <w:szCs w:val="24"/>
          <w:lang w:val="en-GB"/>
        </w:rPr>
        <w:t xml:space="preserve"> can vary in degrees of virilisation, and this can be seen in the Prader virilisation rating scale</w:t>
      </w:r>
      <w:r w:rsidR="00D91D37" w:rsidRPr="00B043FB">
        <w:rPr>
          <w:rFonts w:ascii="Times New Roman" w:hAnsi="Times New Roman" w:cs="Times New Roman"/>
          <w:sz w:val="24"/>
          <w:szCs w:val="24"/>
          <w:lang w:val="en-GB"/>
        </w:rPr>
        <w:t xml:space="preserve"> (Figure 4.3)</w:t>
      </w:r>
      <w:r w:rsidR="00B75D05" w:rsidRPr="00B043FB">
        <w:rPr>
          <w:rFonts w:ascii="Times New Roman" w:hAnsi="Times New Roman" w:cs="Times New Roman"/>
          <w:sz w:val="24"/>
          <w:szCs w:val="24"/>
          <w:lang w:val="en-GB"/>
        </w:rPr>
        <w:t xml:space="preserve">. The source of the androgens can be testicular </w:t>
      </w:r>
      <w:r w:rsidR="00B75D05"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Warne&lt;/Author&gt;&lt;Year&gt;2012&lt;/Year&gt;&lt;RecNum&gt;2859&lt;/RecNum&gt;&lt;DisplayText&gt;(20)&lt;/DisplayText&gt;&lt;record&gt;&lt;rec-number&gt;2859&lt;/rec-number&gt;&lt;foreign-keys&gt;&lt;key app="EN" db-id="tfsarptdptsaaveazd9xt0fgapxsawpssdff" timestamp="1499873392"&gt;2859&lt;/key&gt;&lt;/foreign-keys&gt;&lt;ref-type name="Book Section"&gt;5&lt;/ref-type&gt;&lt;contributors&gt;&lt;authors&gt;&lt;author&gt;Warne, G. L.&lt;/author&gt;&lt;author&gt;Hewitt, J. K.&lt;/author&gt;&lt;/authors&gt;&lt;secondary-authors&gt;&lt;author&gt;Hutson, J. M.&lt;/author&gt;&lt;author&gt;Warne, G. L.&lt;/author&gt;&lt;author&gt;Grover, S. R.&lt;/author&gt;&lt;/secondary-authors&gt;&lt;/contributors&gt;&lt;titles&gt;&lt;title&gt;46,XX Disorders of Sex Development &lt;/title&gt;&lt;secondary-title&gt;Disorders of Sex Development: An Integrated Approach to Management&lt;/secondary-title&gt;&lt;/titles&gt;&lt;pages&gt;53 - 61&lt;/pages&gt;&lt;section&gt;6&lt;/section&gt;&lt;dates&gt;&lt;year&gt;2012&lt;/year&gt;&lt;/dates&gt;&lt;pub-location&gt;Wurzberg&lt;/pub-location&gt;&lt;publisher&gt;Springer&lt;/publisher&gt;&lt;urls&gt;&lt;/urls&gt;&lt;/record&gt;&lt;/Cite&gt;&lt;/EndNote&gt;</w:instrText>
      </w:r>
      <w:r w:rsidR="00B75D05"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0)</w:t>
      </w:r>
      <w:r w:rsidR="00B75D05" w:rsidRPr="00B043FB">
        <w:rPr>
          <w:rFonts w:ascii="Times New Roman" w:hAnsi="Times New Roman" w:cs="Times New Roman"/>
          <w:sz w:val="24"/>
          <w:szCs w:val="24"/>
          <w:lang w:val="en-GB"/>
        </w:rPr>
        <w:fldChar w:fldCharType="end"/>
      </w:r>
      <w:r w:rsidR="00B75D05" w:rsidRPr="00B043FB">
        <w:rPr>
          <w:rFonts w:ascii="Times New Roman" w:hAnsi="Times New Roman" w:cs="Times New Roman"/>
          <w:sz w:val="24"/>
          <w:szCs w:val="24"/>
          <w:lang w:val="en-GB"/>
        </w:rPr>
        <w:t xml:space="preserve">: one in every 20,000 men have a 46, XX karyotype, and this is due to a translocation of the SRY gene off the tip of the Y chromosome onto one of the X chromosomes. Phenotypically, these men may be </w:t>
      </w:r>
      <w:proofErr w:type="gramStart"/>
      <w:r w:rsidR="00B75D05" w:rsidRPr="00B043FB">
        <w:rPr>
          <w:rFonts w:ascii="Times New Roman" w:hAnsi="Times New Roman" w:cs="Times New Roman"/>
          <w:sz w:val="24"/>
          <w:szCs w:val="24"/>
          <w:lang w:val="en-GB"/>
        </w:rPr>
        <w:t>similar to</w:t>
      </w:r>
      <w:proofErr w:type="gramEnd"/>
      <w:r w:rsidR="00B75D05" w:rsidRPr="00B043FB">
        <w:rPr>
          <w:rFonts w:ascii="Times New Roman" w:hAnsi="Times New Roman" w:cs="Times New Roman"/>
          <w:sz w:val="24"/>
          <w:szCs w:val="24"/>
          <w:lang w:val="en-GB"/>
        </w:rPr>
        <w:t xml:space="preserve"> men with Klinefelter syndrome. However, the cause of the androgens is </w:t>
      </w:r>
      <w:r w:rsidR="00B75D05" w:rsidRPr="00B043FB">
        <w:rPr>
          <w:rFonts w:ascii="Times New Roman" w:hAnsi="Times New Roman" w:cs="Times New Roman"/>
          <w:sz w:val="24"/>
          <w:szCs w:val="24"/>
          <w:lang w:val="en-GB"/>
        </w:rPr>
        <w:lastRenderedPageBreak/>
        <w:t>usually adrenal</w:t>
      </w:r>
      <w:r w:rsidR="00500206" w:rsidRPr="00B043FB">
        <w:rPr>
          <w:rFonts w:ascii="Times New Roman" w:hAnsi="Times New Roman" w:cs="Times New Roman"/>
          <w:sz w:val="24"/>
          <w:szCs w:val="24"/>
          <w:lang w:val="en-GB"/>
        </w:rPr>
        <w:t xml:space="preserve">, and CAH is the most common cause for this </w:t>
      </w:r>
      <w:r w:rsidR="00500206" w:rsidRPr="00B043FB">
        <w:rPr>
          <w:rFonts w:ascii="Times New Roman" w:hAnsi="Times New Roman" w:cs="Times New Roman"/>
          <w:sz w:val="24"/>
          <w:szCs w:val="24"/>
          <w:lang w:val="en-GB"/>
        </w:rPr>
        <w:fldChar w:fldCharType="begin"/>
      </w:r>
      <w:r w:rsidR="00500206" w:rsidRPr="00B043FB">
        <w:rPr>
          <w:rFonts w:ascii="Times New Roman" w:hAnsi="Times New Roman" w:cs="Times New Roman"/>
          <w:sz w:val="24"/>
          <w:szCs w:val="24"/>
          <w:lang w:val="en-GB"/>
        </w:rPr>
        <w:instrText xml:space="preserve"> ADDIN EN.CITE &lt;EndNote&gt;&lt;Cite&gt;&lt;Author&gt;Woodward&lt;/Author&gt;&lt;Year&gt;2010&lt;/Year&gt;&lt;RecNum&gt;1911&lt;/RecNum&gt;&lt;DisplayText&gt;(6)&lt;/DisplayText&gt;&lt;record&gt;&lt;rec-number&gt;1911&lt;/rec-number&gt;&lt;foreign-keys&gt;&lt;key app="EN" db-id="tfsarptdptsaaveazd9xt0fgapxsawpssdff" timestamp="0"&gt;1911&lt;/key&gt;&lt;/foreign-keys&gt;&lt;ref-type name="Journal Article"&gt;17&lt;/ref-type&gt;&lt;contributors&gt;&lt;authors&gt;&lt;author&gt;Woodward, Mark&lt;/author&gt;&lt;author&gt;Patwardhan, Nitin&lt;/author&gt;&lt;/authors&gt;&lt;/contributors&gt;&lt;titles&gt;&lt;title&gt;Disorders of sex development&lt;/title&gt;&lt;secondary-title&gt;Surgery (Oxford)&lt;/secondary-title&gt;&lt;/titles&gt;&lt;pages&gt;396-401&lt;/pages&gt;&lt;volume&gt;28&lt;/volume&gt;&lt;number&gt;8&lt;/number&gt;&lt;dates&gt;&lt;year&gt;2010&lt;/year&gt;&lt;/dates&gt;&lt;isbn&gt;02639319&lt;/isbn&gt;&lt;urls&gt;&lt;/urls&gt;&lt;electronic-resource-num&gt;10.1016/j.mpsur.2010.04.007&lt;/electronic-resource-num&gt;&lt;/record&gt;&lt;/Cite&gt;&lt;/EndNote&gt;</w:instrText>
      </w:r>
      <w:r w:rsidR="00500206" w:rsidRPr="00B043FB">
        <w:rPr>
          <w:rFonts w:ascii="Times New Roman" w:hAnsi="Times New Roman" w:cs="Times New Roman"/>
          <w:sz w:val="24"/>
          <w:szCs w:val="24"/>
          <w:lang w:val="en-GB"/>
        </w:rPr>
        <w:fldChar w:fldCharType="separate"/>
      </w:r>
      <w:r w:rsidR="00500206" w:rsidRPr="00B043FB">
        <w:rPr>
          <w:rFonts w:ascii="Times New Roman" w:hAnsi="Times New Roman" w:cs="Times New Roman"/>
          <w:noProof/>
          <w:sz w:val="24"/>
          <w:szCs w:val="24"/>
          <w:lang w:val="en-GB"/>
        </w:rPr>
        <w:t>(6)</w:t>
      </w:r>
      <w:r w:rsidR="00500206" w:rsidRPr="00B043FB">
        <w:rPr>
          <w:rFonts w:ascii="Times New Roman" w:hAnsi="Times New Roman" w:cs="Times New Roman"/>
          <w:sz w:val="24"/>
          <w:szCs w:val="24"/>
          <w:lang w:val="en-GB"/>
        </w:rPr>
        <w:fldChar w:fldCharType="end"/>
      </w:r>
      <w:r w:rsidR="00500206" w:rsidRPr="00B043FB">
        <w:rPr>
          <w:rFonts w:ascii="Times New Roman" w:hAnsi="Times New Roman" w:cs="Times New Roman"/>
          <w:sz w:val="24"/>
          <w:szCs w:val="24"/>
          <w:lang w:val="en-GB"/>
        </w:rPr>
        <w:t xml:space="preserve">. The majority of these children are assigned as female when they present in the </w:t>
      </w:r>
      <w:proofErr w:type="spellStart"/>
      <w:r w:rsidR="00500206" w:rsidRPr="00B043FB">
        <w:rPr>
          <w:rFonts w:ascii="Times New Roman" w:hAnsi="Times New Roman" w:cs="Times New Roman"/>
          <w:sz w:val="24"/>
          <w:szCs w:val="24"/>
          <w:lang w:val="en-GB"/>
        </w:rPr>
        <w:t>newborn</w:t>
      </w:r>
      <w:proofErr w:type="spellEnd"/>
      <w:r w:rsidR="00500206" w:rsidRPr="00B043FB">
        <w:rPr>
          <w:rFonts w:ascii="Times New Roman" w:hAnsi="Times New Roman" w:cs="Times New Roman"/>
          <w:sz w:val="24"/>
          <w:szCs w:val="24"/>
          <w:lang w:val="en-GB"/>
        </w:rPr>
        <w:t xml:space="preserve"> era. </w:t>
      </w:r>
      <w:r w:rsidR="00500206"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Rothkopf&lt;/Author&gt;&lt;Year&gt;2014&lt;/Year&gt;&lt;RecNum&gt;2225&lt;/RecNum&gt;&lt;DisplayText&gt;(1)&lt;/DisplayText&gt;&lt;record&gt;&lt;rec-number&gt;2225&lt;/rec-number&gt;&lt;foreign-keys&gt;&lt;key app="EN" db-id="tfsarptdptsaaveazd9xt0fgapxsawpssdff" timestamp="0"&gt;2225&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500206"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1)</w:t>
      </w:r>
      <w:r w:rsidR="00500206" w:rsidRPr="00B043FB">
        <w:rPr>
          <w:rFonts w:ascii="Times New Roman" w:hAnsi="Times New Roman" w:cs="Times New Roman"/>
          <w:sz w:val="24"/>
          <w:szCs w:val="24"/>
          <w:lang w:val="en-GB"/>
        </w:rPr>
        <w:fldChar w:fldCharType="end"/>
      </w:r>
      <w:r w:rsidR="00500206" w:rsidRPr="00B043FB">
        <w:rPr>
          <w:rFonts w:ascii="Times New Roman" w:hAnsi="Times New Roman" w:cs="Times New Roman"/>
          <w:sz w:val="24"/>
          <w:szCs w:val="24"/>
          <w:lang w:val="en-GB"/>
        </w:rPr>
        <w:t xml:space="preserve"> (</w:t>
      </w:r>
      <w:r w:rsidR="00500206" w:rsidRPr="00B043FB">
        <w:rPr>
          <w:rFonts w:ascii="Times New Roman" w:hAnsi="Times New Roman" w:cs="Times New Roman"/>
          <w:b/>
          <w:i/>
          <w:sz w:val="24"/>
          <w:szCs w:val="24"/>
          <w:lang w:val="en-GB"/>
        </w:rPr>
        <w:t>See Chapter on CAH)</w:t>
      </w:r>
      <w:r w:rsidR="00842DA4" w:rsidRPr="00B043FB">
        <w:rPr>
          <w:rFonts w:ascii="Times New Roman" w:hAnsi="Times New Roman" w:cs="Times New Roman"/>
          <w:b/>
          <w:i/>
          <w:sz w:val="24"/>
          <w:szCs w:val="24"/>
          <w:lang w:val="en-GB"/>
        </w:rPr>
        <w:t>.</w:t>
      </w:r>
    </w:p>
    <w:p w14:paraId="2B799CBF" w14:textId="77777777" w:rsidR="00842DA4" w:rsidRPr="00B043FB" w:rsidRDefault="00842DA4" w:rsidP="00E44A50">
      <w:pPr>
        <w:spacing w:after="0" w:line="480" w:lineRule="auto"/>
        <w:jc w:val="both"/>
        <w:rPr>
          <w:rFonts w:ascii="Times New Roman" w:hAnsi="Times New Roman" w:cs="Times New Roman"/>
          <w:b/>
          <w:i/>
          <w:sz w:val="24"/>
          <w:szCs w:val="24"/>
          <w:lang w:val="en-GB"/>
        </w:rPr>
      </w:pPr>
    </w:p>
    <w:p w14:paraId="6CFDF3AF" w14:textId="134EFAB0" w:rsidR="00842DA4" w:rsidRPr="00B043FB" w:rsidRDefault="00842DA4"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Aromatase deficiencies </w:t>
      </w:r>
      <w:r w:rsidR="00C04AC8" w:rsidRPr="00B043FB">
        <w:rPr>
          <w:rFonts w:ascii="Times New Roman" w:hAnsi="Times New Roman" w:cs="Times New Roman"/>
          <w:sz w:val="24"/>
          <w:szCs w:val="24"/>
          <w:lang w:val="en-GB"/>
        </w:rPr>
        <w:t xml:space="preserve">are also a less common type of enzyme defect, and sometimes the cause may be due to something the mother has ingested, or maternal androgen secreting tumours. </w:t>
      </w:r>
      <w:r w:rsidR="00C04AC8"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Warne&lt;/Author&gt;&lt;Year&gt;2012&lt;/Year&gt;&lt;RecNum&gt;2859&lt;/RecNum&gt;&lt;DisplayText&gt;(20)&lt;/DisplayText&gt;&lt;record&gt;&lt;rec-number&gt;2859&lt;/rec-number&gt;&lt;foreign-keys&gt;&lt;key app="EN" db-id="tfsarptdptsaaveazd9xt0fgapxsawpssdff" timestamp="1499873392"&gt;2859&lt;/key&gt;&lt;/foreign-keys&gt;&lt;ref-type name="Book Section"&gt;5&lt;/ref-type&gt;&lt;contributors&gt;&lt;authors&gt;&lt;author&gt;Warne, G. L.&lt;/author&gt;&lt;author&gt;Hewitt, J. K.&lt;/author&gt;&lt;/authors&gt;&lt;secondary-authors&gt;&lt;author&gt;Hutson, J. M.&lt;/author&gt;&lt;author&gt;Warne, G. L.&lt;/author&gt;&lt;author&gt;Grover, S. R.&lt;/author&gt;&lt;/secondary-authors&gt;&lt;/contributors&gt;&lt;titles&gt;&lt;title&gt;46,XX Disorders of Sex Development &lt;/title&gt;&lt;secondary-title&gt;Disorders of Sex Development: An Integrated Approach to Management&lt;/secondary-title&gt;&lt;/titles&gt;&lt;pages&gt;53 - 61&lt;/pages&gt;&lt;section&gt;6&lt;/section&gt;&lt;dates&gt;&lt;year&gt;2012&lt;/year&gt;&lt;/dates&gt;&lt;pub-location&gt;Wurzberg&lt;/pub-location&gt;&lt;publisher&gt;Springer&lt;/publisher&gt;&lt;urls&gt;&lt;/urls&gt;&lt;/record&gt;&lt;/Cite&gt;&lt;/EndNote&gt;</w:instrText>
      </w:r>
      <w:r w:rsidR="00C04AC8"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0)</w:t>
      </w:r>
      <w:r w:rsidR="00C04AC8" w:rsidRPr="00B043FB">
        <w:rPr>
          <w:rFonts w:ascii="Times New Roman" w:hAnsi="Times New Roman" w:cs="Times New Roman"/>
          <w:sz w:val="24"/>
          <w:szCs w:val="24"/>
          <w:lang w:val="en-GB"/>
        </w:rPr>
        <w:fldChar w:fldCharType="end"/>
      </w:r>
    </w:p>
    <w:p w14:paraId="17019FBD" w14:textId="77777777" w:rsidR="008E50C0" w:rsidRPr="00B043FB" w:rsidRDefault="008E50C0" w:rsidP="00E44A50">
      <w:pPr>
        <w:spacing w:after="0" w:line="480" w:lineRule="auto"/>
        <w:jc w:val="both"/>
        <w:rPr>
          <w:rFonts w:ascii="Times New Roman" w:hAnsi="Times New Roman" w:cs="Times New Roman"/>
          <w:sz w:val="24"/>
          <w:szCs w:val="24"/>
          <w:lang w:val="en-GB"/>
        </w:rPr>
      </w:pPr>
    </w:p>
    <w:p w14:paraId="46DBC820" w14:textId="77777777" w:rsidR="00B17FD6" w:rsidRPr="00B043FB" w:rsidRDefault="00B17FD6" w:rsidP="00E44A50">
      <w:pPr>
        <w:spacing w:after="0" w:line="480" w:lineRule="auto"/>
        <w:jc w:val="both"/>
        <w:rPr>
          <w:rFonts w:ascii="Times New Roman" w:hAnsi="Times New Roman" w:cs="Times New Roman"/>
          <w:sz w:val="24"/>
          <w:szCs w:val="24"/>
          <w:lang w:val="en-GB"/>
        </w:rPr>
      </w:pPr>
    </w:p>
    <w:p w14:paraId="1758DFA3" w14:textId="47882D48" w:rsidR="00C04AC8" w:rsidRPr="00B043FB" w:rsidRDefault="00C04AC8"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 xml:space="preserve">Disorders of Ovarian Development </w:t>
      </w:r>
    </w:p>
    <w:p w14:paraId="35AE0F68" w14:textId="077C9FE0" w:rsidR="009E4BCD" w:rsidRPr="00B043FB" w:rsidRDefault="009E4BC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is can include 46, XX </w:t>
      </w:r>
      <w:proofErr w:type="spellStart"/>
      <w:r w:rsidRPr="00B043FB">
        <w:rPr>
          <w:rFonts w:ascii="Times New Roman" w:hAnsi="Times New Roman" w:cs="Times New Roman"/>
          <w:sz w:val="24"/>
          <w:szCs w:val="24"/>
          <w:lang w:val="en-GB"/>
        </w:rPr>
        <w:t>ovotesticular</w:t>
      </w:r>
      <w:proofErr w:type="spellEnd"/>
      <w:r w:rsidRPr="00B043FB">
        <w:rPr>
          <w:rFonts w:ascii="Times New Roman" w:hAnsi="Times New Roman" w:cs="Times New Roman"/>
          <w:sz w:val="24"/>
          <w:szCs w:val="24"/>
          <w:lang w:val="en-GB"/>
        </w:rPr>
        <w:t xml:space="preserve"> DSD, which used to be classified as ‘true hermaphroditism’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Woodward&lt;/Author&gt;&lt;Year&gt;2010&lt;/Year&gt;&lt;RecNum&gt;1911&lt;/RecNum&gt;&lt;DisplayText&gt;(6)&lt;/DisplayText&gt;&lt;record&gt;&lt;rec-number&gt;1911&lt;/rec-number&gt;&lt;foreign-keys&gt;&lt;key app="EN" db-id="tfsarptdptsaaveazd9xt0fgapxsawpssdff" timestamp="0"&gt;1911&lt;/key&gt;&lt;/foreign-keys&gt;&lt;ref-type name="Journal Article"&gt;17&lt;/ref-type&gt;&lt;contributors&gt;&lt;authors&gt;&lt;author&gt;Woodward, Mark&lt;/author&gt;&lt;author&gt;Patwardhan, Nitin&lt;/author&gt;&lt;/authors&gt;&lt;/contributors&gt;&lt;titles&gt;&lt;title&gt;Disorders of sex development&lt;/title&gt;&lt;secondary-title&gt;Surgery (Oxford)&lt;/secondary-title&gt;&lt;/titles&gt;&lt;pages&gt;396-401&lt;/pages&gt;&lt;volume&gt;28&lt;/volume&gt;&lt;number&gt;8&lt;/number&gt;&lt;dates&gt;&lt;year&gt;2010&lt;/year&gt;&lt;/dates&gt;&lt;isbn&gt;02639319&lt;/isbn&gt;&lt;urls&gt;&lt;/urls&gt;&lt;electronic-resource-num&gt;10.1016/j.mpsur.2010.04.007&lt;/electronic-resource-num&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6)</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ese individuals have both ovarian and testicular tissue present</w:t>
      </w:r>
      <w:r w:rsidR="00B123AF" w:rsidRPr="00B043FB">
        <w:rPr>
          <w:rFonts w:ascii="Times New Roman" w:hAnsi="Times New Roman" w:cs="Times New Roman"/>
          <w:sz w:val="24"/>
          <w:szCs w:val="24"/>
          <w:lang w:val="en-GB"/>
        </w:rPr>
        <w:t xml:space="preserve"> and </w:t>
      </w:r>
      <w:r w:rsidR="002554C6" w:rsidRPr="00B043FB">
        <w:rPr>
          <w:rFonts w:ascii="Times New Roman" w:hAnsi="Times New Roman" w:cs="Times New Roman"/>
          <w:sz w:val="24"/>
          <w:szCs w:val="24"/>
          <w:lang w:val="en-GB"/>
        </w:rPr>
        <w:t>will present in the neonatal period</w:t>
      </w:r>
      <w:r w:rsidR="00A91086" w:rsidRPr="00B043FB">
        <w:rPr>
          <w:rFonts w:ascii="Times New Roman" w:hAnsi="Times New Roman" w:cs="Times New Roman"/>
          <w:sz w:val="24"/>
          <w:szCs w:val="24"/>
          <w:lang w:val="en-GB"/>
        </w:rPr>
        <w:t xml:space="preserve"> with ambiguous genitalia, and continue </w:t>
      </w:r>
      <w:r w:rsidR="002728AD" w:rsidRPr="00B043FB">
        <w:rPr>
          <w:rFonts w:ascii="Times New Roman" w:hAnsi="Times New Roman" w:cs="Times New Roman"/>
          <w:sz w:val="24"/>
          <w:szCs w:val="24"/>
          <w:lang w:val="en-GB"/>
        </w:rPr>
        <w:t xml:space="preserve">with virilisation at puberty. If female sex was assigned, then they may need an orchidectomy, whilst a male may need an orchidopexy. </w:t>
      </w:r>
      <w:r w:rsidR="002728AD" w:rsidRPr="00B043FB">
        <w:rPr>
          <w:rFonts w:ascii="Times New Roman" w:hAnsi="Times New Roman" w:cs="Times New Roman"/>
          <w:sz w:val="24"/>
          <w:szCs w:val="24"/>
          <w:lang w:val="en-GB"/>
        </w:rPr>
        <w:fldChar w:fldCharType="begin"/>
      </w:r>
      <w:r w:rsidR="002728AD" w:rsidRPr="00B043FB">
        <w:rPr>
          <w:rFonts w:ascii="Times New Roman" w:hAnsi="Times New Roman" w:cs="Times New Roman"/>
          <w:sz w:val="24"/>
          <w:szCs w:val="24"/>
          <w:lang w:val="en-GB"/>
        </w:rPr>
        <w:instrText xml:space="preserve"> ADDIN EN.CITE &lt;EndNote&gt;&lt;Cite&gt;&lt;Author&gt;Woodward&lt;/Author&gt;&lt;Year&gt;2010&lt;/Year&gt;&lt;RecNum&gt;1911&lt;/RecNum&gt;&lt;DisplayText&gt;(6)&lt;/DisplayText&gt;&lt;record&gt;&lt;rec-number&gt;1911&lt;/rec-number&gt;&lt;foreign-keys&gt;&lt;key app="EN" db-id="tfsarptdptsaaveazd9xt0fgapxsawpssdff" timestamp="0"&gt;1911&lt;/key&gt;&lt;/foreign-keys&gt;&lt;ref-type name="Journal Article"&gt;17&lt;/ref-type&gt;&lt;contributors&gt;&lt;authors&gt;&lt;author&gt;Woodward, Mark&lt;/author&gt;&lt;author&gt;Patwardhan, Nitin&lt;/author&gt;&lt;/authors&gt;&lt;/contributors&gt;&lt;titles&gt;&lt;title&gt;Disorders of sex development&lt;/title&gt;&lt;secondary-title&gt;Surgery (Oxford)&lt;/secondary-title&gt;&lt;/titles&gt;&lt;pages&gt;396-401&lt;/pages&gt;&lt;volume&gt;28&lt;/volume&gt;&lt;number&gt;8&lt;/number&gt;&lt;dates&gt;&lt;year&gt;2010&lt;/year&gt;&lt;/dates&gt;&lt;isbn&gt;02639319&lt;/isbn&gt;&lt;urls&gt;&lt;/urls&gt;&lt;electronic-resource-num&gt;10.1016/j.mpsur.2010.04.007&lt;/electronic-resource-num&gt;&lt;/record&gt;&lt;/Cite&gt;&lt;/EndNote&gt;</w:instrText>
      </w:r>
      <w:r w:rsidR="002728AD" w:rsidRPr="00B043FB">
        <w:rPr>
          <w:rFonts w:ascii="Times New Roman" w:hAnsi="Times New Roman" w:cs="Times New Roman"/>
          <w:sz w:val="24"/>
          <w:szCs w:val="24"/>
          <w:lang w:val="en-GB"/>
        </w:rPr>
        <w:fldChar w:fldCharType="separate"/>
      </w:r>
      <w:r w:rsidR="002728AD" w:rsidRPr="00B043FB">
        <w:rPr>
          <w:rFonts w:ascii="Times New Roman" w:hAnsi="Times New Roman" w:cs="Times New Roman"/>
          <w:noProof/>
          <w:sz w:val="24"/>
          <w:szCs w:val="24"/>
          <w:lang w:val="en-GB"/>
        </w:rPr>
        <w:t>(6)</w:t>
      </w:r>
      <w:r w:rsidR="002728AD" w:rsidRPr="00B043FB">
        <w:rPr>
          <w:rFonts w:ascii="Times New Roman" w:hAnsi="Times New Roman" w:cs="Times New Roman"/>
          <w:sz w:val="24"/>
          <w:szCs w:val="24"/>
          <w:lang w:val="en-GB"/>
        </w:rPr>
        <w:fldChar w:fldCharType="end"/>
      </w:r>
      <w:r w:rsidR="002728AD" w:rsidRPr="00B043FB">
        <w:rPr>
          <w:rFonts w:ascii="Times New Roman" w:hAnsi="Times New Roman" w:cs="Times New Roman"/>
          <w:sz w:val="24"/>
          <w:szCs w:val="24"/>
          <w:lang w:val="en-GB"/>
        </w:rPr>
        <w:t xml:space="preserve"> The phenotype can vary, however, but often the testis is on one side (usually the right), and the </w:t>
      </w:r>
      <w:r w:rsidR="00EE0A41" w:rsidRPr="00B043FB">
        <w:rPr>
          <w:rFonts w:ascii="Times New Roman" w:hAnsi="Times New Roman" w:cs="Times New Roman"/>
          <w:sz w:val="24"/>
          <w:szCs w:val="24"/>
          <w:lang w:val="en-GB"/>
        </w:rPr>
        <w:t xml:space="preserve">ovotestis or ovary would tend to be on the left, and it is the ovary that is more likely to function. </w:t>
      </w:r>
      <w:r w:rsidR="00EE0A41" w:rsidRPr="00B043FB">
        <w:rPr>
          <w:rFonts w:ascii="Times New Roman" w:hAnsi="Times New Roman" w:cs="Times New Roman"/>
          <w:sz w:val="24"/>
          <w:szCs w:val="24"/>
          <w:lang w:val="en-GB"/>
        </w:rPr>
        <w:fldChar w:fldCharType="begin"/>
      </w:r>
      <w:r w:rsidR="00EE0A41" w:rsidRPr="00B043FB">
        <w:rPr>
          <w:rFonts w:ascii="Times New Roman" w:hAnsi="Times New Roman" w:cs="Times New Roman"/>
          <w:sz w:val="24"/>
          <w:szCs w:val="24"/>
          <w:lang w:val="en-GB"/>
        </w:rPr>
        <w:instrText xml:space="preserve"> ADDIN EN.CITE &lt;EndNote&gt;&lt;Cite&gt;&lt;Author&gt;Hewitt&lt;/Author&gt;&lt;Year&gt;2012&lt;/Year&gt;&lt;RecNum&gt;2861&lt;/RecNum&gt;&lt;DisplayText&gt;(8)&lt;/DisplayText&gt;&lt;record&gt;&lt;rec-number&gt;2861&lt;/rec-number&gt;&lt;foreign-keys&gt;&lt;key app="EN" db-id="tfsarptdptsaaveazd9xt0fgapxsawpssdff" timestamp="1499873645"&gt;2861&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Mixed sex chromosome and ovo-testiular DSD&lt;/title&gt;&lt;secondary-title&gt;Disorders of Sex Development: An Integrated Approach to Management&lt;/secondary-title&gt;&lt;/titles&gt;&lt;pages&gt;81 - 87&lt;/pages&gt;&lt;section&gt;8&lt;/section&gt;&lt;dates&gt;&lt;year&gt;2012&lt;/year&gt;&lt;/dates&gt;&lt;pub-location&gt;Wurzberg&lt;/pub-location&gt;&lt;publisher&gt;Springer&lt;/publisher&gt;&lt;urls&gt;&lt;/urls&gt;&lt;/record&gt;&lt;/Cite&gt;&lt;/EndNote&gt;</w:instrText>
      </w:r>
      <w:r w:rsidR="00EE0A41" w:rsidRPr="00B043FB">
        <w:rPr>
          <w:rFonts w:ascii="Times New Roman" w:hAnsi="Times New Roman" w:cs="Times New Roman"/>
          <w:sz w:val="24"/>
          <w:szCs w:val="24"/>
          <w:lang w:val="en-GB"/>
        </w:rPr>
        <w:fldChar w:fldCharType="separate"/>
      </w:r>
      <w:r w:rsidR="00EE0A41" w:rsidRPr="00B043FB">
        <w:rPr>
          <w:rFonts w:ascii="Times New Roman" w:hAnsi="Times New Roman" w:cs="Times New Roman"/>
          <w:noProof/>
          <w:sz w:val="24"/>
          <w:szCs w:val="24"/>
          <w:lang w:val="en-GB"/>
        </w:rPr>
        <w:t>(8)</w:t>
      </w:r>
      <w:r w:rsidR="00EE0A41" w:rsidRPr="00B043FB">
        <w:rPr>
          <w:rFonts w:ascii="Times New Roman" w:hAnsi="Times New Roman" w:cs="Times New Roman"/>
          <w:sz w:val="24"/>
          <w:szCs w:val="24"/>
          <w:lang w:val="en-GB"/>
        </w:rPr>
        <w:fldChar w:fldCharType="end"/>
      </w:r>
    </w:p>
    <w:p w14:paraId="24521390" w14:textId="77777777" w:rsidR="00EE0A41" w:rsidRPr="00B043FB" w:rsidRDefault="00EE0A41" w:rsidP="00E44A50">
      <w:pPr>
        <w:spacing w:after="0" w:line="480" w:lineRule="auto"/>
        <w:jc w:val="both"/>
        <w:rPr>
          <w:rFonts w:ascii="Times New Roman" w:hAnsi="Times New Roman" w:cs="Times New Roman"/>
          <w:sz w:val="24"/>
          <w:szCs w:val="24"/>
          <w:lang w:val="en-GB"/>
        </w:rPr>
      </w:pPr>
    </w:p>
    <w:p w14:paraId="7BC553A6" w14:textId="613AEDD4" w:rsidR="00EE0A41" w:rsidRPr="00B043FB" w:rsidRDefault="00EE0A41"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Other causes</w:t>
      </w:r>
    </w:p>
    <w:p w14:paraId="5C270D6D" w14:textId="2730D023" w:rsidR="00EE0A41" w:rsidRPr="00B043FB" w:rsidRDefault="004D4313"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Other causes for 46, XX DSD exist, such as disorders of </w:t>
      </w:r>
      <w:proofErr w:type="spellStart"/>
      <w:r w:rsidRPr="00B043FB">
        <w:rPr>
          <w:rFonts w:ascii="Times New Roman" w:hAnsi="Times New Roman" w:cs="Times New Roman"/>
          <w:sz w:val="24"/>
          <w:szCs w:val="24"/>
          <w:lang w:val="en-GB"/>
        </w:rPr>
        <w:t>mullerian</w:t>
      </w:r>
      <w:proofErr w:type="spellEnd"/>
      <w:r w:rsidRPr="00B043FB">
        <w:rPr>
          <w:rFonts w:ascii="Times New Roman" w:hAnsi="Times New Roman" w:cs="Times New Roman"/>
          <w:sz w:val="24"/>
          <w:szCs w:val="24"/>
          <w:lang w:val="en-GB"/>
        </w:rPr>
        <w:t xml:space="preserve"> development; ovarian function is usually normal</w:t>
      </w:r>
      <w:r w:rsidR="0050689D" w:rsidRPr="00B043FB">
        <w:rPr>
          <w:rFonts w:ascii="Times New Roman" w:hAnsi="Times New Roman" w:cs="Times New Roman"/>
          <w:sz w:val="24"/>
          <w:szCs w:val="24"/>
          <w:lang w:val="en-GB"/>
        </w:rPr>
        <w:t xml:space="preserve"> </w:t>
      </w:r>
      <w:r w:rsidR="0050689D"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0050689D"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0050689D" w:rsidRPr="00B043FB">
        <w:rPr>
          <w:rFonts w:ascii="Times New Roman" w:hAnsi="Times New Roman" w:cs="Times New Roman"/>
          <w:sz w:val="24"/>
          <w:szCs w:val="24"/>
          <w:lang w:val="en-GB"/>
        </w:rPr>
        <w:fldChar w:fldCharType="end"/>
      </w:r>
      <w:r w:rsidR="0050689D" w:rsidRPr="00B043FB">
        <w:rPr>
          <w:rFonts w:ascii="Times New Roman" w:hAnsi="Times New Roman" w:cs="Times New Roman"/>
          <w:sz w:val="24"/>
          <w:szCs w:val="24"/>
          <w:lang w:val="en-GB"/>
        </w:rPr>
        <w:t>, but other physical presentations may manifest, including cloacal dystrophy, vaginal atresia, or MURCS (</w:t>
      </w:r>
      <w:proofErr w:type="spellStart"/>
      <w:r w:rsidR="0050689D" w:rsidRPr="00B043FB">
        <w:rPr>
          <w:rFonts w:ascii="Times New Roman" w:hAnsi="Times New Roman" w:cs="Times New Roman"/>
          <w:sz w:val="24"/>
          <w:szCs w:val="24"/>
          <w:lang w:val="en-GB"/>
        </w:rPr>
        <w:t>mullerian</w:t>
      </w:r>
      <w:proofErr w:type="spellEnd"/>
      <w:r w:rsidR="0050689D" w:rsidRPr="00B043FB">
        <w:rPr>
          <w:rFonts w:ascii="Times New Roman" w:hAnsi="Times New Roman" w:cs="Times New Roman"/>
          <w:sz w:val="24"/>
          <w:szCs w:val="24"/>
          <w:lang w:val="en-GB"/>
        </w:rPr>
        <w:t xml:space="preserve"> duct aplasia renal agenesis cervicothoracic somite dysplasia) </w:t>
      </w:r>
      <w:r w:rsidR="0050689D"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Lee&lt;/Author&gt;&lt;Year&gt;2006&lt;/Year&gt;&lt;RecNum&gt;1862&lt;/RecNum&gt;&lt;DisplayText&gt;(4)&lt;/DisplayText&gt;&lt;record&gt;&lt;rec-number&gt;1862&lt;/rec-number&gt;&lt;foreign-keys&gt;&lt;key app="EN" db-id="tfsarptdptsaaveazd9xt0fgapxsawpssdff" timestamp="0"&gt;1862&lt;/key&gt;&lt;/foreign-keys&gt;&lt;ref-type name="Journal Article"&gt;17&lt;/ref-type&gt;&lt;contributors&gt;&lt;authors&gt;&lt;author&gt;Lee, Peter A.&lt;/author&gt;&lt;author&gt;Houk, Christopher P.&lt;/author&gt;&lt;author&gt;Ahmed, S. Faisal&lt;/author&gt;&lt;author&gt;Hughes, Ieuan A.&lt;/author&gt;&lt;author&gt;in collaboration with the participants in the International Consensus Conference on Intersex organized by the Lawson Wilkins Pediatric Endocrine Society&lt;/author&gt;&lt;author&gt;the European Society for Paediatric Endocrinology&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0050689D"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4)</w:t>
      </w:r>
      <w:r w:rsidR="0050689D" w:rsidRPr="00B043FB">
        <w:rPr>
          <w:rFonts w:ascii="Times New Roman" w:hAnsi="Times New Roman" w:cs="Times New Roman"/>
          <w:sz w:val="24"/>
          <w:szCs w:val="24"/>
          <w:lang w:val="en-GB"/>
        </w:rPr>
        <w:fldChar w:fldCharType="end"/>
      </w:r>
    </w:p>
    <w:p w14:paraId="7B205C13" w14:textId="77777777" w:rsidR="0050689D" w:rsidRPr="00B043FB" w:rsidRDefault="0050689D" w:rsidP="00E44A50">
      <w:pPr>
        <w:spacing w:after="0" w:line="480" w:lineRule="auto"/>
        <w:jc w:val="both"/>
        <w:rPr>
          <w:rFonts w:ascii="Times New Roman" w:hAnsi="Times New Roman" w:cs="Times New Roman"/>
          <w:sz w:val="24"/>
          <w:szCs w:val="24"/>
          <w:lang w:val="en-GB"/>
        </w:rPr>
      </w:pPr>
    </w:p>
    <w:p w14:paraId="23795212" w14:textId="004E381C" w:rsidR="0050689D" w:rsidRPr="00B043FB" w:rsidRDefault="0050689D" w:rsidP="00E44A50">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6. 46, XY DSD</w:t>
      </w:r>
    </w:p>
    <w:p w14:paraId="1233C30A" w14:textId="004578B8" w:rsidR="00423F32" w:rsidRPr="00B043FB" w:rsidRDefault="005E3BD6"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Conversely, 46, XY DSD is where the child has 46, XY chromosomes, but the internal and / or external reproductive system has not developed properly</w:t>
      </w:r>
      <w:r w:rsidR="00DC3D04" w:rsidRPr="00B043FB">
        <w:rPr>
          <w:rFonts w:ascii="Times New Roman" w:hAnsi="Times New Roman" w:cs="Times New Roman"/>
          <w:sz w:val="24"/>
          <w:szCs w:val="24"/>
          <w:lang w:val="en-GB"/>
        </w:rPr>
        <w:t xml:space="preserve"> in what should be expected as male</w:t>
      </w:r>
      <w:r w:rsidR="00DE2742" w:rsidRPr="00B043FB">
        <w:rPr>
          <w:rFonts w:ascii="Times New Roman" w:hAnsi="Times New Roman" w:cs="Times New Roman"/>
          <w:sz w:val="24"/>
          <w:szCs w:val="24"/>
          <w:lang w:val="en-GB"/>
        </w:rPr>
        <w:t>.</w:t>
      </w:r>
      <w:r w:rsidR="00DC3D04" w:rsidRPr="00B043FB">
        <w:rPr>
          <w:rFonts w:ascii="Times New Roman" w:hAnsi="Times New Roman" w:cs="Times New Roman"/>
          <w:sz w:val="24"/>
          <w:szCs w:val="24"/>
          <w:lang w:val="en-GB"/>
        </w:rPr>
        <w:t xml:space="preserve"> </w:t>
      </w:r>
      <w:r w:rsidR="00DC3D04"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DC3D04"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DC3D04" w:rsidRPr="00B043FB">
        <w:rPr>
          <w:rFonts w:ascii="Times New Roman" w:hAnsi="Times New Roman" w:cs="Times New Roman"/>
          <w:sz w:val="24"/>
          <w:szCs w:val="24"/>
          <w:lang w:val="en-GB"/>
        </w:rPr>
        <w:fldChar w:fldCharType="end"/>
      </w:r>
      <w:r w:rsidR="00DE2742" w:rsidRPr="00B043FB">
        <w:rPr>
          <w:rFonts w:ascii="Times New Roman" w:hAnsi="Times New Roman" w:cs="Times New Roman"/>
          <w:sz w:val="24"/>
          <w:szCs w:val="24"/>
          <w:lang w:val="en-GB"/>
        </w:rPr>
        <w:t xml:space="preserve"> It can be due to an interruption in any part </w:t>
      </w:r>
      <w:r w:rsidR="00423F32" w:rsidRPr="00B043FB">
        <w:rPr>
          <w:rFonts w:ascii="Times New Roman" w:hAnsi="Times New Roman" w:cs="Times New Roman"/>
          <w:sz w:val="24"/>
          <w:szCs w:val="24"/>
          <w:lang w:val="en-GB"/>
        </w:rPr>
        <w:t xml:space="preserve">of testicular development, abnormal androgen action, or other reasons. </w:t>
      </w:r>
    </w:p>
    <w:p w14:paraId="4A3744A9" w14:textId="77777777" w:rsidR="00F06D20" w:rsidRPr="00B043FB" w:rsidRDefault="00F06D20" w:rsidP="00E44A50">
      <w:pPr>
        <w:spacing w:after="0" w:line="480" w:lineRule="auto"/>
        <w:jc w:val="both"/>
        <w:rPr>
          <w:rFonts w:ascii="Times New Roman" w:hAnsi="Times New Roman" w:cs="Times New Roman"/>
          <w:sz w:val="24"/>
          <w:szCs w:val="24"/>
          <w:lang w:val="en-GB"/>
        </w:rPr>
      </w:pPr>
    </w:p>
    <w:p w14:paraId="5FAE3B67" w14:textId="47B25EDF" w:rsidR="00423F32" w:rsidRPr="00B043FB" w:rsidRDefault="00423F32"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Clinical Presentation</w:t>
      </w:r>
    </w:p>
    <w:p w14:paraId="6F631891" w14:textId="7762087D" w:rsidR="00423F32" w:rsidRPr="00B043FB" w:rsidRDefault="007A3F3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There is a varying amount of possible ways a child with 46, XY DSD can present. They may possess</w:t>
      </w:r>
      <w:r w:rsidR="00E737A4" w:rsidRPr="00B043FB">
        <w:rPr>
          <w:rFonts w:ascii="Times New Roman" w:hAnsi="Times New Roman" w:cs="Times New Roman"/>
          <w:sz w:val="24"/>
          <w:szCs w:val="24"/>
          <w:lang w:val="en-GB"/>
        </w:rPr>
        <w:t xml:space="preserve"> male in</w:t>
      </w:r>
      <w:r w:rsidR="00692243" w:rsidRPr="00B043FB">
        <w:rPr>
          <w:rFonts w:ascii="Times New Roman" w:hAnsi="Times New Roman" w:cs="Times New Roman"/>
          <w:sz w:val="24"/>
          <w:szCs w:val="24"/>
          <w:lang w:val="en-GB"/>
        </w:rPr>
        <w:t>ternal organs</w:t>
      </w:r>
      <w:r w:rsidR="00E737A4" w:rsidRPr="00B043FB">
        <w:rPr>
          <w:rFonts w:ascii="Times New Roman" w:hAnsi="Times New Roman" w:cs="Times New Roman"/>
          <w:sz w:val="24"/>
          <w:szCs w:val="24"/>
          <w:lang w:val="en-GB"/>
        </w:rPr>
        <w:t xml:space="preserve"> (such as </w:t>
      </w:r>
      <w:proofErr w:type="spellStart"/>
      <w:r w:rsidR="00E737A4" w:rsidRPr="00B043FB">
        <w:rPr>
          <w:rFonts w:ascii="Times New Roman" w:hAnsi="Times New Roman" w:cs="Times New Roman"/>
          <w:sz w:val="24"/>
          <w:szCs w:val="24"/>
          <w:lang w:val="en-GB"/>
        </w:rPr>
        <w:t>epididymides</w:t>
      </w:r>
      <w:proofErr w:type="spellEnd"/>
      <w:r w:rsidR="00E737A4" w:rsidRPr="00B043FB">
        <w:rPr>
          <w:rFonts w:ascii="Times New Roman" w:hAnsi="Times New Roman" w:cs="Times New Roman"/>
          <w:sz w:val="24"/>
          <w:szCs w:val="24"/>
          <w:lang w:val="en-GB"/>
        </w:rPr>
        <w:t xml:space="preserve"> or vas deferens) but external</w:t>
      </w:r>
      <w:r w:rsidR="004B305A" w:rsidRPr="00B043FB">
        <w:rPr>
          <w:rFonts w:ascii="Times New Roman" w:hAnsi="Times New Roman" w:cs="Times New Roman"/>
          <w:sz w:val="24"/>
          <w:szCs w:val="24"/>
          <w:lang w:val="en-GB"/>
        </w:rPr>
        <w:t xml:space="preserve"> genitalia may be under-masculinised, which can include a small penis resembling a clitoris, or unfused scrotum</w:t>
      </w:r>
      <w:r w:rsidR="006D64D2" w:rsidRPr="00B043FB">
        <w:rPr>
          <w:rFonts w:ascii="Times New Roman" w:hAnsi="Times New Roman" w:cs="Times New Roman"/>
          <w:sz w:val="24"/>
          <w:szCs w:val="24"/>
          <w:lang w:val="en-GB"/>
        </w:rPr>
        <w:t xml:space="preserve">, which can look like labia. Testes may not have descended into the scrotum (See Figure 4.5 on how to clinically assess), and the urinary opening may be at the base of the phallus instead of expected at the tip, which could indicate, for example, severe hypospadias (see Figure 4.4) </w:t>
      </w:r>
      <w:r w:rsidR="00A73408"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A73408"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A73408" w:rsidRPr="00B043FB">
        <w:rPr>
          <w:rFonts w:ascii="Times New Roman" w:hAnsi="Times New Roman" w:cs="Times New Roman"/>
          <w:sz w:val="24"/>
          <w:szCs w:val="24"/>
          <w:lang w:val="en-GB"/>
        </w:rPr>
        <w:fldChar w:fldCharType="end"/>
      </w:r>
      <w:r w:rsidR="00A73408" w:rsidRPr="00B043FB">
        <w:rPr>
          <w:rFonts w:ascii="Times New Roman" w:hAnsi="Times New Roman" w:cs="Times New Roman"/>
          <w:sz w:val="24"/>
          <w:szCs w:val="24"/>
          <w:lang w:val="en-GB"/>
        </w:rPr>
        <w:t>. Children can therefore present with ambiguous genitalia at birth, no development of secondary sex characteristics</w:t>
      </w:r>
      <w:r w:rsidR="00672B13" w:rsidRPr="00B043FB">
        <w:rPr>
          <w:rFonts w:ascii="Times New Roman" w:hAnsi="Times New Roman" w:cs="Times New Roman"/>
          <w:sz w:val="24"/>
          <w:szCs w:val="24"/>
          <w:lang w:val="en-GB"/>
        </w:rPr>
        <w:t xml:space="preserve"> in a boy, or primary amenorrhea </w:t>
      </w:r>
      <w:r w:rsidR="00D33EC4" w:rsidRPr="00B043FB">
        <w:rPr>
          <w:rFonts w:ascii="Times New Roman" w:hAnsi="Times New Roman" w:cs="Times New Roman"/>
          <w:sz w:val="24"/>
          <w:szCs w:val="24"/>
          <w:lang w:val="en-GB"/>
        </w:rPr>
        <w:t xml:space="preserve">in an adolescent girl </w:t>
      </w:r>
      <w:r w:rsidR="00D33EC4"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12&lt;/Year&gt;&lt;RecNum&gt;2860&lt;/RecNum&gt;&lt;DisplayText&gt;(22)&lt;/DisplayText&gt;&lt;record&gt;&lt;rec-number&gt;2860&lt;/rec-number&gt;&lt;foreign-keys&gt;&lt;key app="EN" db-id="tfsarptdptsaaveazd9xt0fgapxsawpssdff" timestamp="1499873526"&gt;2860&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 &lt;/secondary-title&gt;&lt;/titles&gt;&lt;pages&gt;63 - 80&lt;/pages&gt;&lt;section&gt;7&lt;/section&gt;&lt;dates&gt;&lt;year&gt;2012&lt;/year&gt;&lt;/dates&gt;&lt;pub-location&gt;Wurzberg&lt;/pub-location&gt;&lt;publisher&gt;Springer&lt;/publisher&gt;&lt;urls&gt;&lt;/urls&gt;&lt;/record&gt;&lt;/Cite&gt;&lt;/EndNote&gt;</w:instrText>
      </w:r>
      <w:r w:rsidR="00D33EC4"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2)</w:t>
      </w:r>
      <w:r w:rsidR="00D33EC4" w:rsidRPr="00B043FB">
        <w:rPr>
          <w:rFonts w:ascii="Times New Roman" w:hAnsi="Times New Roman" w:cs="Times New Roman"/>
          <w:sz w:val="24"/>
          <w:szCs w:val="24"/>
          <w:lang w:val="en-GB"/>
        </w:rPr>
        <w:fldChar w:fldCharType="end"/>
      </w:r>
      <w:r w:rsidR="00B50FB1" w:rsidRPr="00B043FB">
        <w:rPr>
          <w:rFonts w:ascii="Times New Roman" w:hAnsi="Times New Roman" w:cs="Times New Roman"/>
          <w:sz w:val="24"/>
          <w:szCs w:val="24"/>
          <w:lang w:val="en-GB"/>
        </w:rPr>
        <w:t>. The reasons why the clinical presentation can vary so much</w:t>
      </w:r>
      <w:r w:rsidR="005B4C88" w:rsidRPr="00B043FB">
        <w:rPr>
          <w:rFonts w:ascii="Times New Roman" w:hAnsi="Times New Roman" w:cs="Times New Roman"/>
          <w:sz w:val="24"/>
          <w:szCs w:val="24"/>
          <w:lang w:val="en-GB"/>
        </w:rPr>
        <w:t xml:space="preserve"> is due to how much androgen production is affected, </w:t>
      </w:r>
      <w:proofErr w:type="gramStart"/>
      <w:r w:rsidR="005B4C88" w:rsidRPr="00B043FB">
        <w:rPr>
          <w:rFonts w:ascii="Times New Roman" w:hAnsi="Times New Roman" w:cs="Times New Roman"/>
          <w:sz w:val="24"/>
          <w:szCs w:val="24"/>
          <w:lang w:val="en-GB"/>
        </w:rPr>
        <w:t>and also</w:t>
      </w:r>
      <w:proofErr w:type="gramEnd"/>
      <w:r w:rsidR="005B4C88" w:rsidRPr="00B043FB">
        <w:rPr>
          <w:rFonts w:ascii="Times New Roman" w:hAnsi="Times New Roman" w:cs="Times New Roman"/>
          <w:sz w:val="24"/>
          <w:szCs w:val="24"/>
          <w:lang w:val="en-GB"/>
        </w:rPr>
        <w:t xml:space="preserve"> where this specifically occurs within the stages of testicular development.</w:t>
      </w:r>
    </w:p>
    <w:p w14:paraId="16DEC4D5" w14:textId="77777777" w:rsidR="00065599" w:rsidRPr="00B043FB" w:rsidRDefault="00065599" w:rsidP="00E44A50">
      <w:pPr>
        <w:spacing w:after="0" w:line="480" w:lineRule="auto"/>
        <w:jc w:val="both"/>
        <w:rPr>
          <w:rFonts w:ascii="Times New Roman" w:hAnsi="Times New Roman" w:cs="Times New Roman"/>
          <w:sz w:val="24"/>
          <w:szCs w:val="24"/>
          <w:lang w:val="en-GB"/>
        </w:rPr>
      </w:pPr>
    </w:p>
    <w:p w14:paraId="3B9C0436" w14:textId="55221079" w:rsidR="005B4C88" w:rsidRPr="00B043FB" w:rsidRDefault="00065599"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Incidence</w:t>
      </w:r>
    </w:p>
    <w:p w14:paraId="237831FA" w14:textId="0B2E5663" w:rsidR="00065599" w:rsidRPr="00B043FB" w:rsidRDefault="008B53C5"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Due to the varying clinical presentations, the actual incidence is unknown, although it is estimated that hypospadias occurs in approximately 1 in every 125 male births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12&lt;/Year&gt;&lt;RecNum&gt;2860&lt;/RecNum&gt;&lt;DisplayText&gt;(22)&lt;/DisplayText&gt;&lt;record&gt;&lt;rec-number&gt;2860&lt;/rec-number&gt;&lt;foreign-keys&gt;&lt;key app="EN" db-id="tfsarptdptsaaveazd9xt0fgapxsawpssdff" timestamp="1499873526"&gt;2860&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 &lt;/secondary-title&gt;&lt;/titles&gt;&lt;pages&gt;63 - 80&lt;/pages&gt;&lt;section&gt;7&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and complete androgen insensitivity syndrome (CAIS) is known to occur in 1 in every 20,000 births.</w:t>
      </w:r>
    </w:p>
    <w:p w14:paraId="5EAAE49F" w14:textId="77777777" w:rsidR="008B53C5" w:rsidRPr="00B043FB" w:rsidRDefault="008B53C5" w:rsidP="00E44A50">
      <w:pPr>
        <w:spacing w:after="0" w:line="480" w:lineRule="auto"/>
        <w:jc w:val="both"/>
        <w:rPr>
          <w:rFonts w:ascii="Times New Roman" w:hAnsi="Times New Roman" w:cs="Times New Roman"/>
          <w:sz w:val="24"/>
          <w:szCs w:val="24"/>
          <w:lang w:val="en-GB"/>
        </w:rPr>
      </w:pPr>
    </w:p>
    <w:p w14:paraId="05ED485E" w14:textId="7C36ACC4" w:rsidR="008B53C5" w:rsidRPr="00B043FB" w:rsidRDefault="008B53C5"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umour risk</w:t>
      </w:r>
    </w:p>
    <w:p w14:paraId="7AFDF897" w14:textId="0B35BC1D" w:rsidR="008B53C5" w:rsidRPr="00B043FB" w:rsidRDefault="00D7445E"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 xml:space="preserve">There is a risk of gonadal germ cell cancer in children with 46, XY DSD, and needs to be explored sensitively. This can occur because there is a higher incidence of germ cell tumours in testes that have not developed properly, and Y chromosome material is present.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12&lt;/Year&gt;&lt;RecNum&gt;2860&lt;/RecNum&gt;&lt;DisplayText&gt;(22)&lt;/DisplayText&gt;&lt;record&gt;&lt;rec-number&gt;2860&lt;/rec-number&gt;&lt;foreign-keys&gt;&lt;key app="EN" db-id="tfsarptdptsaaveazd9xt0fgapxsawpssdff" timestamp="1499873526"&gt;2860&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 &lt;/secondary-title&gt;&lt;/titles&gt;&lt;pages&gt;63 - 80&lt;/pages&gt;&lt;section&gt;7&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The risk varies in the specific 46, XY DSD condition, </w:t>
      </w:r>
      <w:r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Lee&lt;/Author&gt;&lt;Year&gt;2006&lt;/Year&gt;&lt;RecNum&gt;1862&lt;/RecNum&gt;&lt;DisplayText&gt;(4)&lt;/DisplayText&gt;&lt;record&gt;&lt;rec-number&gt;1862&lt;/rec-number&gt;&lt;foreign-keys&gt;&lt;key app="EN" db-id="tfsarptdptsaaveazd9xt0fgapxsawpssdff" timestamp="0"&gt;1862&lt;/key&gt;&lt;/foreign-keys&gt;&lt;ref-type name="Journal Article"&gt;17&lt;/ref-type&gt;&lt;contributors&gt;&lt;authors&gt;&lt;author&gt;Lee, Peter A.&lt;/author&gt;&lt;author&gt;Houk, Christopher P.&lt;/author&gt;&lt;author&gt;Ahmed, S. Faisal&lt;/author&gt;&lt;author&gt;Hughes, Ieuan A.&lt;/author&gt;&lt;author&gt;in collaboration with the participants in the International Consensus Conference on Intersex organized by the Lawson Wilkins Pediatric Endocrine Society&lt;/author&gt;&lt;author&gt;the European Society for Paediatric Endocrinology&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4)</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and management can vary, whether it is close observation </w:t>
      </w:r>
      <w:r w:rsidR="007A40DC" w:rsidRPr="00B043FB">
        <w:rPr>
          <w:rFonts w:ascii="Times New Roman" w:hAnsi="Times New Roman" w:cs="Times New Roman"/>
          <w:sz w:val="24"/>
          <w:szCs w:val="24"/>
          <w:lang w:val="en-GB"/>
        </w:rPr>
        <w:t>with regular endocrine clinic follow up</w:t>
      </w:r>
      <w:r w:rsidR="00E5698A" w:rsidRPr="00B043FB">
        <w:rPr>
          <w:rFonts w:ascii="Times New Roman" w:hAnsi="Times New Roman" w:cs="Times New Roman"/>
          <w:sz w:val="24"/>
          <w:szCs w:val="24"/>
          <w:lang w:val="en-GB"/>
        </w:rPr>
        <w:t xml:space="preserve">, biopsy, irradiation, or even a full gonadectomy </w:t>
      </w:r>
      <w:r w:rsidR="00E5698A"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Lee&lt;/Author&gt;&lt;Year&gt;2006&lt;/Year&gt;&lt;RecNum&gt;1862&lt;/RecNum&gt;&lt;DisplayText&gt;(4)&lt;/DisplayText&gt;&lt;record&gt;&lt;rec-number&gt;1862&lt;/rec-number&gt;&lt;foreign-keys&gt;&lt;key app="EN" db-id="tfsarptdptsaaveazd9xt0fgapxsawpssdff" timestamp="0"&gt;1862&lt;/key&gt;&lt;/foreign-keys&gt;&lt;ref-type name="Journal Article"&gt;17&lt;/ref-type&gt;&lt;contributors&gt;&lt;authors&gt;&lt;author&gt;Lee, Peter A.&lt;/author&gt;&lt;author&gt;Houk, Christopher P.&lt;/author&gt;&lt;author&gt;Ahmed, S. Faisal&lt;/author&gt;&lt;author&gt;Hughes, Ieuan A.&lt;/author&gt;&lt;author&gt;in collaboration with the participants in the International Consensus Conference on Intersex organized by the Lawson Wilkins Pediatric Endocrine Society&lt;/author&gt;&lt;author&gt;the European Society for Paediatric Endocrinology&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00E5698A"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4)</w:t>
      </w:r>
      <w:r w:rsidR="00E5698A" w:rsidRPr="00B043FB">
        <w:rPr>
          <w:rFonts w:ascii="Times New Roman" w:hAnsi="Times New Roman" w:cs="Times New Roman"/>
          <w:sz w:val="24"/>
          <w:szCs w:val="24"/>
          <w:lang w:val="en-GB"/>
        </w:rPr>
        <w:fldChar w:fldCharType="end"/>
      </w:r>
      <w:r w:rsidR="00E5698A" w:rsidRPr="00B043FB">
        <w:rPr>
          <w:rFonts w:ascii="Times New Roman" w:hAnsi="Times New Roman" w:cs="Times New Roman"/>
          <w:sz w:val="24"/>
          <w:szCs w:val="24"/>
          <w:lang w:val="en-GB"/>
        </w:rPr>
        <w:t xml:space="preserve">. This remains controversial, and recent guidelines state that gonadectomy is not necessary before puberty for children with androgen insensitivity syndrome </w:t>
      </w:r>
      <w:r w:rsidR="00E5698A"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00E5698A" w:rsidRPr="00B043FB">
        <w:rPr>
          <w:rFonts w:ascii="Times New Roman" w:hAnsi="Times New Roman" w:cs="Times New Roman"/>
          <w:sz w:val="24"/>
          <w:szCs w:val="24"/>
          <w:lang w:val="en-GB"/>
        </w:rPr>
      </w:r>
      <w:r w:rsidR="00E5698A"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7)</w:t>
      </w:r>
      <w:r w:rsidR="00E5698A" w:rsidRPr="00B043FB">
        <w:rPr>
          <w:rFonts w:ascii="Times New Roman" w:hAnsi="Times New Roman" w:cs="Times New Roman"/>
          <w:sz w:val="24"/>
          <w:szCs w:val="24"/>
          <w:lang w:val="en-GB"/>
        </w:rPr>
        <w:fldChar w:fldCharType="end"/>
      </w:r>
      <w:r w:rsidR="00222E91" w:rsidRPr="00B043FB">
        <w:rPr>
          <w:rFonts w:ascii="Times New Roman" w:hAnsi="Times New Roman" w:cs="Times New Roman"/>
          <w:sz w:val="24"/>
          <w:szCs w:val="24"/>
          <w:lang w:val="en-GB"/>
        </w:rPr>
        <w:t>. Gonadectomy, however, in partial androgen insensitivity syndrome (PAIS), is dependent on the sex of rearing.</w:t>
      </w:r>
    </w:p>
    <w:p w14:paraId="1AAB588C" w14:textId="77777777" w:rsidR="00222E91" w:rsidRPr="00B043FB" w:rsidRDefault="00222E91" w:rsidP="00E44A50">
      <w:pPr>
        <w:spacing w:after="0" w:line="480" w:lineRule="auto"/>
        <w:jc w:val="both"/>
        <w:rPr>
          <w:rFonts w:ascii="Times New Roman" w:hAnsi="Times New Roman" w:cs="Times New Roman"/>
          <w:sz w:val="24"/>
          <w:szCs w:val="24"/>
          <w:lang w:val="en-GB"/>
        </w:rPr>
      </w:pPr>
    </w:p>
    <w:p w14:paraId="12FF90FF" w14:textId="716A4E31" w:rsidR="00222E91" w:rsidRPr="00B043FB" w:rsidRDefault="00222E91"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Disorders of testicular development</w:t>
      </w:r>
    </w:p>
    <w:p w14:paraId="1646998D" w14:textId="38E09D34" w:rsidR="00222E91" w:rsidRPr="00B043FB" w:rsidRDefault="00A21A5F"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In c</w:t>
      </w:r>
      <w:r w:rsidR="00222E91" w:rsidRPr="00B043FB">
        <w:rPr>
          <w:rFonts w:ascii="Times New Roman" w:hAnsi="Times New Roman" w:cs="Times New Roman"/>
          <w:sz w:val="24"/>
          <w:szCs w:val="24"/>
          <w:lang w:val="en-GB"/>
        </w:rPr>
        <w:t xml:space="preserve">omplete gonadal dysgenesis (or </w:t>
      </w:r>
      <w:proofErr w:type="spellStart"/>
      <w:r w:rsidR="00222E91" w:rsidRPr="00B043FB">
        <w:rPr>
          <w:rFonts w:ascii="Times New Roman" w:hAnsi="Times New Roman" w:cs="Times New Roman"/>
          <w:sz w:val="24"/>
          <w:szCs w:val="24"/>
          <w:lang w:val="en-GB"/>
        </w:rPr>
        <w:t>Swyer</w:t>
      </w:r>
      <w:proofErr w:type="spellEnd"/>
      <w:r w:rsidR="00222E91" w:rsidRPr="00B043FB">
        <w:rPr>
          <w:rFonts w:ascii="Times New Roman" w:hAnsi="Times New Roman" w:cs="Times New Roman"/>
          <w:sz w:val="24"/>
          <w:szCs w:val="24"/>
          <w:lang w:val="en-GB"/>
        </w:rPr>
        <w:t xml:space="preserve"> syndrome)</w:t>
      </w:r>
      <w:r w:rsidRPr="00B043FB">
        <w:rPr>
          <w:rFonts w:ascii="Times New Roman" w:hAnsi="Times New Roman" w:cs="Times New Roman"/>
          <w:sz w:val="24"/>
          <w:szCs w:val="24"/>
          <w:lang w:val="en-GB"/>
        </w:rPr>
        <w:t>, children will look typically female, but have intra-abdominal ‘streak’ gonads, and will have some risk of potent</w:t>
      </w:r>
      <w:r w:rsidR="006872AE" w:rsidRPr="00B043FB">
        <w:rPr>
          <w:rFonts w:ascii="Times New Roman" w:hAnsi="Times New Roman" w:cs="Times New Roman"/>
          <w:sz w:val="24"/>
          <w:szCs w:val="24"/>
          <w:lang w:val="en-GB"/>
        </w:rPr>
        <w:t xml:space="preserve">ial tumour development. Streak gonads mean that the </w:t>
      </w:r>
      <w:r w:rsidR="00AA6113" w:rsidRPr="00B043FB">
        <w:rPr>
          <w:rFonts w:ascii="Times New Roman" w:hAnsi="Times New Roman" w:cs="Times New Roman"/>
          <w:sz w:val="24"/>
          <w:szCs w:val="24"/>
          <w:lang w:val="en-GB"/>
        </w:rPr>
        <w:t>gonads (either testes or ovaries) are underdeveloped and do not function, and are mainly made from fibrous tissue. In this instance, testes have not formed at all, or were ‘lost’</w:t>
      </w:r>
      <w:r w:rsidR="009041D0" w:rsidRPr="00B043FB">
        <w:rPr>
          <w:rFonts w:ascii="Times New Roman" w:hAnsi="Times New Roman" w:cs="Times New Roman"/>
          <w:sz w:val="24"/>
          <w:szCs w:val="24"/>
          <w:lang w:val="en-GB"/>
        </w:rPr>
        <w:t xml:space="preserve"> in early foetal development. Due to the lack of testes, there is therefore a lack of AMH, thereby resulting in external </w:t>
      </w:r>
      <w:r w:rsidR="006D6229" w:rsidRPr="00B043FB">
        <w:rPr>
          <w:rFonts w:ascii="Times New Roman" w:hAnsi="Times New Roman" w:cs="Times New Roman"/>
          <w:sz w:val="24"/>
          <w:szCs w:val="24"/>
          <w:lang w:val="en-GB"/>
        </w:rPr>
        <w:t xml:space="preserve">female </w:t>
      </w:r>
      <w:r w:rsidR="009041D0" w:rsidRPr="00B043FB">
        <w:rPr>
          <w:rFonts w:ascii="Times New Roman" w:hAnsi="Times New Roman" w:cs="Times New Roman"/>
          <w:sz w:val="24"/>
          <w:szCs w:val="24"/>
          <w:lang w:val="en-GB"/>
        </w:rPr>
        <w:t>looking genitalia</w:t>
      </w:r>
      <w:r w:rsidR="006D6229" w:rsidRPr="00B043FB">
        <w:rPr>
          <w:rFonts w:ascii="Times New Roman" w:hAnsi="Times New Roman" w:cs="Times New Roman"/>
          <w:sz w:val="24"/>
          <w:szCs w:val="24"/>
          <w:lang w:val="en-GB"/>
        </w:rPr>
        <w:t xml:space="preserve">, and also internal female reproductive structures (womb and fallopian tubes), but no ovaries </w:t>
      </w:r>
      <w:r w:rsidR="006D6229"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Wisniewski&lt;/Author&gt;&lt;Year&gt;2012&lt;/Year&gt;&lt;RecNum&gt;2070&lt;/RecNum&gt;&lt;DisplayText&gt;(2)&lt;/DisplayText&gt;&lt;record&gt;&lt;rec-number&gt;2070&lt;/rec-number&gt;&lt;foreign-keys&gt;&lt;key app="EN" db-id="tfsarptdptsaaveazd9xt0fgapxsawpssdff" timestamp="0"&gt;2070&lt;/key&gt;&lt;/foreign-keys&gt;&lt;ref-type name="Book"&gt;6&lt;/ref-type&gt;&lt;contributors&gt;&lt;authors&gt;&lt;author&gt;Wisniewski, A. B.&lt;/author&gt;&lt;author&gt;Chernausek, S. D.&lt;/author&gt;&lt;author&gt;Kropp, B. P.&lt;/author&gt;&lt;/authors&gt;&lt;/contributors&gt;&lt;titles&gt;&lt;title&gt;Disorders of Sex Development: A guide for parents and physicians&lt;/title&gt;&lt;/titles&gt;&lt;dates&gt;&lt;year&gt;2012&lt;/year&gt;&lt;/dates&gt;&lt;pub-location&gt;Maryland, USA&lt;/pub-location&gt;&lt;publisher&gt;Johns Hopkins University Press&lt;/publisher&gt;&lt;urls&gt;&lt;/urls&gt;&lt;/record&gt;&lt;/Cite&gt;&lt;/EndNote&gt;</w:instrText>
      </w:r>
      <w:r w:rsidR="006D6229"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2)</w:t>
      </w:r>
      <w:r w:rsidR="006D6229" w:rsidRPr="00B043FB">
        <w:rPr>
          <w:rFonts w:ascii="Times New Roman" w:hAnsi="Times New Roman" w:cs="Times New Roman"/>
          <w:sz w:val="24"/>
          <w:szCs w:val="24"/>
          <w:lang w:val="en-GB"/>
        </w:rPr>
        <w:fldChar w:fldCharType="end"/>
      </w:r>
      <w:r w:rsidR="006D6229" w:rsidRPr="00B043FB">
        <w:rPr>
          <w:rFonts w:ascii="Times New Roman" w:hAnsi="Times New Roman" w:cs="Times New Roman"/>
          <w:sz w:val="24"/>
          <w:szCs w:val="24"/>
          <w:lang w:val="en-GB"/>
        </w:rPr>
        <w:t xml:space="preserve">. The child with complex gonadal dysgenesis may be diagnosed if a girl presents with delayed puberty, and a routine karyotype has been performed. </w:t>
      </w:r>
      <w:r w:rsidR="006D6229"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12&lt;/Year&gt;&lt;RecNum&gt;2860&lt;/RecNum&gt;&lt;DisplayText&gt;(22)&lt;/DisplayText&gt;&lt;record&gt;&lt;rec-number&gt;2860&lt;/rec-number&gt;&lt;foreign-keys&gt;&lt;key app="EN" db-id="tfsarptdptsaaveazd9xt0fgapxsawpssdff" timestamp="1499873526"&gt;2860&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 &lt;/secondary-title&gt;&lt;/titles&gt;&lt;pages&gt;63 - 80&lt;/pages&gt;&lt;section&gt;7&lt;/section&gt;&lt;dates&gt;&lt;year&gt;2012&lt;/year&gt;&lt;/dates&gt;&lt;pub-location&gt;Wurzberg&lt;/pub-location&gt;&lt;publisher&gt;Springer&lt;/publisher&gt;&lt;urls&gt;&lt;/urls&gt;&lt;/record&gt;&lt;/Cite&gt;&lt;/EndNote&gt;</w:instrText>
      </w:r>
      <w:r w:rsidR="006D6229"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2)</w:t>
      </w:r>
      <w:r w:rsidR="006D6229" w:rsidRPr="00B043FB">
        <w:rPr>
          <w:rFonts w:ascii="Times New Roman" w:hAnsi="Times New Roman" w:cs="Times New Roman"/>
          <w:sz w:val="24"/>
          <w:szCs w:val="24"/>
          <w:lang w:val="en-GB"/>
        </w:rPr>
        <w:fldChar w:fldCharType="end"/>
      </w:r>
    </w:p>
    <w:p w14:paraId="5D36F197" w14:textId="77777777" w:rsidR="00C34814" w:rsidRPr="00B043FB" w:rsidRDefault="00C34814" w:rsidP="00E44A50">
      <w:pPr>
        <w:spacing w:after="0" w:line="480" w:lineRule="auto"/>
        <w:jc w:val="both"/>
        <w:rPr>
          <w:rFonts w:ascii="Times New Roman" w:hAnsi="Times New Roman" w:cs="Times New Roman"/>
          <w:sz w:val="24"/>
          <w:szCs w:val="24"/>
          <w:lang w:val="en-GB"/>
        </w:rPr>
      </w:pPr>
    </w:p>
    <w:p w14:paraId="1FDF219F" w14:textId="7270B23E" w:rsidR="00C34814" w:rsidRPr="00B043FB" w:rsidRDefault="00C34814"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In contrast, in 46, XY partial or mixed gonadal dysgenesis, clinical presentation can vary, as there has been some degree of testicular development, so clitoromegaly may occur, </w:t>
      </w:r>
      <w:r w:rsidR="00857644" w:rsidRPr="00B043FB">
        <w:rPr>
          <w:rFonts w:ascii="Times New Roman" w:hAnsi="Times New Roman" w:cs="Times New Roman"/>
          <w:sz w:val="24"/>
          <w:szCs w:val="24"/>
          <w:lang w:val="en-GB"/>
        </w:rPr>
        <w:t xml:space="preserve">ambiguous genitalia, or a very severe hypospadias </w:t>
      </w:r>
      <w:r w:rsidR="00857644" w:rsidRPr="00B043FB">
        <w:rPr>
          <w:rFonts w:ascii="Times New Roman" w:hAnsi="Times New Roman" w:cs="Times New Roman"/>
          <w:sz w:val="24"/>
          <w:szCs w:val="24"/>
          <w:lang w:val="en-GB"/>
        </w:rPr>
        <w:fldChar w:fldCharType="begin">
          <w:fldData xml:space="preserve">PEVuZE5vdGU+PENpdGU+PEF1dGhvcj5BaG1lZDwvQXV0aG9yPjxZZWFyPjIwMTE8L1llYXI+PFJl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BaG1lZDwvQXV0aG9yPjxZZWFyPjIwMTE8L1llYXI+PFJl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00857644" w:rsidRPr="00B043FB">
        <w:rPr>
          <w:rFonts w:ascii="Times New Roman" w:hAnsi="Times New Roman" w:cs="Times New Roman"/>
          <w:sz w:val="24"/>
          <w:szCs w:val="24"/>
          <w:lang w:val="en-GB"/>
        </w:rPr>
      </w:r>
      <w:r w:rsidR="00857644"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3)</w:t>
      </w:r>
      <w:r w:rsidR="00857644" w:rsidRPr="00B043FB">
        <w:rPr>
          <w:rFonts w:ascii="Times New Roman" w:hAnsi="Times New Roman" w:cs="Times New Roman"/>
          <w:sz w:val="24"/>
          <w:szCs w:val="24"/>
          <w:lang w:val="en-GB"/>
        </w:rPr>
        <w:fldChar w:fldCharType="end"/>
      </w:r>
      <w:r w:rsidR="00857644" w:rsidRPr="00B043FB">
        <w:rPr>
          <w:rFonts w:ascii="Times New Roman" w:hAnsi="Times New Roman" w:cs="Times New Roman"/>
          <w:sz w:val="24"/>
          <w:szCs w:val="24"/>
          <w:lang w:val="en-GB"/>
        </w:rPr>
        <w:t xml:space="preserve">. The internal </w:t>
      </w:r>
      <w:proofErr w:type="spellStart"/>
      <w:r w:rsidR="00857644" w:rsidRPr="00B043FB">
        <w:rPr>
          <w:rFonts w:ascii="Times New Roman" w:hAnsi="Times New Roman" w:cs="Times New Roman"/>
          <w:sz w:val="24"/>
          <w:szCs w:val="24"/>
          <w:lang w:val="en-GB"/>
        </w:rPr>
        <w:t>mullerian</w:t>
      </w:r>
      <w:proofErr w:type="spellEnd"/>
      <w:r w:rsidR="00857644" w:rsidRPr="00B043FB">
        <w:rPr>
          <w:rFonts w:ascii="Times New Roman" w:hAnsi="Times New Roman" w:cs="Times New Roman"/>
          <w:sz w:val="24"/>
          <w:szCs w:val="24"/>
          <w:lang w:val="en-GB"/>
        </w:rPr>
        <w:t xml:space="preserve"> structures may or may not be present, and the testes can also vary in size and positioning. </w:t>
      </w:r>
      <w:r w:rsidR="00857644"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Mendonca&lt;/Author&gt;&lt;Year&gt;2009&lt;/Year&gt;&lt;RecNum&gt;2857&lt;/RecNum&gt;&lt;DisplayText&gt;(24)&lt;/DisplayText&gt;&lt;record&gt;&lt;rec-number&gt;2857&lt;/rec-number&gt;&lt;foreign-keys&gt;&lt;key app="EN" db-id="tfsarptdptsaaveazd9xt0fgapxsawpssdff" timestamp="1499686054"&gt;2857&lt;/key&gt;&lt;key app="ENWeb" db-id=""&gt;0&lt;/key&gt;&lt;/foreign-keys&gt;&lt;ref-type name="Journal Article"&gt;17&lt;/ref-type&gt;&lt;contributors&gt;&lt;authors&gt;&lt;author&gt;Mendonca, B. B.&lt;/author&gt;&lt;author&gt;Domenice, S.&lt;/author&gt;&lt;author&gt;Arnhold, I. J.&lt;/author&gt;&lt;author&gt;Costa, E. M.&lt;/author&gt;&lt;/authors&gt;&lt;/contributors&gt;&lt;auth-address&gt;Unidade de Endocrinologia do Desenvolvimento, Laboratorio de Hormonios e Genetica Molecular, LIM 42, Hospital das Clinicas da Faculdade de Medicina da Universidade de Sao Paulo, Sao Paulo, Brazil. beremen@usp.br&lt;/auth-address&gt;&lt;titles&gt;&lt;title&gt;46,XY disorders of sex development (DSD)&lt;/title&gt;&lt;secondary-title&gt;Clin Endocrinol (Oxf)&lt;/secondary-title&gt;&lt;/titles&gt;&lt;periodical&gt;&lt;full-title&gt;Clin Endocrinol (Oxf)&lt;/full-title&gt;&lt;/periodical&gt;&lt;pages&gt;173-87&lt;/pages&gt;&lt;volume&gt;70&lt;/volume&gt;&lt;number&gt;2&lt;/number&gt;&lt;keywords&gt;&lt;keyword&gt;Chromosomes, Human, X/genetics&lt;/keyword&gt;&lt;keyword&gt;Chromosomes, Human, Y/genetics&lt;/keyword&gt;&lt;keyword&gt;Disorders of Sex Development/diagnosis/*genetics/therapy&lt;/keyword&gt;&lt;keyword&gt;Female&lt;/keyword&gt;&lt;keyword&gt;Gonadal Dysgenesis, 46,XY/diagnosis/*genetics/therapy&lt;/keyword&gt;&lt;keyword&gt;Humans&lt;/keyword&gt;&lt;keyword&gt;Male&lt;/keyword&gt;&lt;keyword&gt;Mutation/*genetics&lt;/keyword&gt;&lt;keyword&gt;Testis/abnormalities&lt;/keyword&gt;&lt;keyword&gt;Testosterone/metabolism&lt;/keyword&gt;&lt;/keywords&gt;&lt;dates&gt;&lt;year&gt;2009&lt;/year&gt;&lt;pub-dates&gt;&lt;date&gt;Feb&lt;/date&gt;&lt;/pub-dates&gt;&lt;/dates&gt;&lt;isbn&gt;1365-2265 (Electronic)&amp;#xD;0300-0664 (Linking)&lt;/isbn&gt;&lt;accession-num&gt;18811725&lt;/accession-num&gt;&lt;urls&gt;&lt;related-urls&gt;&lt;url&gt;https://www.ncbi.nlm.nih.gov/pubmed/18811725&lt;/url&gt;&lt;/related-urls&gt;&lt;/urls&gt;&lt;electronic-resource-num&gt;10.1111/j.1365-2265.2008.03392.x&lt;/electronic-resource-num&gt;&lt;/record&gt;&lt;/Cite&gt;&lt;/EndNote&gt;</w:instrText>
      </w:r>
      <w:r w:rsidR="00857644"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4)</w:t>
      </w:r>
      <w:r w:rsidR="00857644" w:rsidRPr="00B043FB">
        <w:rPr>
          <w:rFonts w:ascii="Times New Roman" w:hAnsi="Times New Roman" w:cs="Times New Roman"/>
          <w:sz w:val="24"/>
          <w:szCs w:val="24"/>
          <w:lang w:val="en-GB"/>
        </w:rPr>
        <w:fldChar w:fldCharType="end"/>
      </w:r>
      <w:r w:rsidR="00847480" w:rsidRPr="00B043FB">
        <w:rPr>
          <w:rFonts w:ascii="Times New Roman" w:hAnsi="Times New Roman" w:cs="Times New Roman"/>
          <w:sz w:val="24"/>
          <w:szCs w:val="24"/>
          <w:lang w:val="en-GB"/>
        </w:rPr>
        <w:t xml:space="preserve"> Mixed gonadal dysgenesis </w:t>
      </w:r>
      <w:r w:rsidR="00847480" w:rsidRPr="00B043FB">
        <w:rPr>
          <w:rFonts w:ascii="Times New Roman" w:hAnsi="Times New Roman" w:cs="Times New Roman"/>
          <w:sz w:val="24"/>
          <w:szCs w:val="24"/>
          <w:lang w:val="en-GB"/>
        </w:rPr>
        <w:lastRenderedPageBreak/>
        <w:t>signifies some degree of asymmetry in gonadal development, where there may be a ‘</w:t>
      </w:r>
      <w:proofErr w:type="spellStart"/>
      <w:r w:rsidR="00847480" w:rsidRPr="00B043FB">
        <w:rPr>
          <w:rFonts w:ascii="Times New Roman" w:hAnsi="Times New Roman" w:cs="Times New Roman"/>
          <w:sz w:val="24"/>
          <w:szCs w:val="24"/>
          <w:lang w:val="en-GB"/>
        </w:rPr>
        <w:t>dysgenetic</w:t>
      </w:r>
      <w:proofErr w:type="spellEnd"/>
      <w:r w:rsidR="00847480" w:rsidRPr="00B043FB">
        <w:rPr>
          <w:rFonts w:ascii="Times New Roman" w:hAnsi="Times New Roman" w:cs="Times New Roman"/>
          <w:sz w:val="24"/>
          <w:szCs w:val="24"/>
          <w:lang w:val="en-GB"/>
        </w:rPr>
        <w:t xml:space="preserve">’ testis on one side, and a streak gonad on the other </w:t>
      </w:r>
      <w:r w:rsidR="0084748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12&lt;/Year&gt;&lt;RecNum&gt;2860&lt;/RecNum&gt;&lt;DisplayText&gt;(22)&lt;/DisplayText&gt;&lt;record&gt;&lt;rec-number&gt;2860&lt;/rec-number&gt;&lt;foreign-keys&gt;&lt;key app="EN" db-id="tfsarptdptsaaveazd9xt0fgapxsawpssdff" timestamp="1499873526"&gt;2860&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 &lt;/secondary-title&gt;&lt;/titles&gt;&lt;pages&gt;63 - 80&lt;/pages&gt;&lt;section&gt;7&lt;/section&gt;&lt;dates&gt;&lt;year&gt;2012&lt;/year&gt;&lt;/dates&gt;&lt;pub-location&gt;Wurzberg&lt;/pub-location&gt;&lt;publisher&gt;Springer&lt;/publisher&gt;&lt;urls&gt;&lt;/urls&gt;&lt;/record&gt;&lt;/Cite&gt;&lt;/EndNote&gt;</w:instrText>
      </w:r>
      <w:r w:rsidR="0084748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2)</w:t>
      </w:r>
      <w:r w:rsidR="00847480" w:rsidRPr="00B043FB">
        <w:rPr>
          <w:rFonts w:ascii="Times New Roman" w:hAnsi="Times New Roman" w:cs="Times New Roman"/>
          <w:sz w:val="24"/>
          <w:szCs w:val="24"/>
          <w:lang w:val="en-GB"/>
        </w:rPr>
        <w:fldChar w:fldCharType="end"/>
      </w:r>
      <w:r w:rsidR="00847480" w:rsidRPr="00B043FB">
        <w:rPr>
          <w:rFonts w:ascii="Times New Roman" w:hAnsi="Times New Roman" w:cs="Times New Roman"/>
          <w:sz w:val="24"/>
          <w:szCs w:val="24"/>
          <w:lang w:val="en-GB"/>
        </w:rPr>
        <w:t>.</w:t>
      </w:r>
    </w:p>
    <w:p w14:paraId="7A8E9EE5" w14:textId="77777777" w:rsidR="00393CAD" w:rsidRPr="00B043FB" w:rsidRDefault="00393CAD" w:rsidP="00E44A50">
      <w:pPr>
        <w:spacing w:after="0" w:line="480" w:lineRule="auto"/>
        <w:jc w:val="both"/>
        <w:rPr>
          <w:rFonts w:ascii="Times New Roman" w:hAnsi="Times New Roman" w:cs="Times New Roman"/>
          <w:sz w:val="24"/>
          <w:szCs w:val="24"/>
          <w:lang w:val="en-GB"/>
        </w:rPr>
      </w:pPr>
    </w:p>
    <w:p w14:paraId="4C72B78B" w14:textId="76A57DB0" w:rsidR="00393CAD" w:rsidRPr="00B043FB" w:rsidRDefault="00393CAD"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46, XY DSD due to defects in androgen synthesis or action</w:t>
      </w:r>
    </w:p>
    <w:p w14:paraId="5A11C453" w14:textId="2E8E559E" w:rsidR="00393CAD" w:rsidRPr="00B043FB" w:rsidRDefault="00F472B9"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There are four sub-categories that come under this specific classification: disorders of AMH and AMH receptors, luteinizing hormone (LH) receptor defects, androgen biosynthesis defects, and defects in androgen action.</w:t>
      </w:r>
    </w:p>
    <w:p w14:paraId="668F9D31" w14:textId="77777777" w:rsidR="00F472B9" w:rsidRPr="00B043FB" w:rsidRDefault="00F472B9" w:rsidP="00E44A50">
      <w:pPr>
        <w:spacing w:after="0" w:line="480" w:lineRule="auto"/>
        <w:jc w:val="both"/>
        <w:rPr>
          <w:rFonts w:ascii="Times New Roman" w:hAnsi="Times New Roman" w:cs="Times New Roman"/>
          <w:sz w:val="24"/>
          <w:szCs w:val="24"/>
          <w:lang w:val="en-GB"/>
        </w:rPr>
      </w:pPr>
    </w:p>
    <w:p w14:paraId="78993F4D" w14:textId="77777777" w:rsidR="00B17FD6" w:rsidRPr="00B043FB" w:rsidRDefault="00B17FD6" w:rsidP="00E44A50">
      <w:pPr>
        <w:spacing w:after="0" w:line="480" w:lineRule="auto"/>
        <w:jc w:val="both"/>
        <w:rPr>
          <w:rFonts w:ascii="Times New Roman" w:hAnsi="Times New Roman" w:cs="Times New Roman"/>
          <w:sz w:val="24"/>
          <w:szCs w:val="24"/>
          <w:lang w:val="en-GB"/>
        </w:rPr>
      </w:pPr>
    </w:p>
    <w:p w14:paraId="257748B2" w14:textId="054149CE" w:rsidR="00F472B9" w:rsidRPr="00B043FB" w:rsidRDefault="00F472B9"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Disorders of AMH and AMH receptors</w:t>
      </w:r>
    </w:p>
    <w:p w14:paraId="6C2C9447" w14:textId="69F4AD3F" w:rsidR="00F472B9" w:rsidRPr="00B043FB" w:rsidRDefault="00F472B9"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Gene mutations can occur which encode AMH or its’ receptor</w:t>
      </w:r>
      <w:r w:rsidR="00BC1A46" w:rsidRPr="00B043FB">
        <w:rPr>
          <w:rFonts w:ascii="Times New Roman" w:hAnsi="Times New Roman" w:cs="Times New Roman"/>
          <w:sz w:val="24"/>
          <w:szCs w:val="24"/>
          <w:lang w:val="en-GB"/>
        </w:rPr>
        <w:t xml:space="preserve">, and can lead to Persistent Mullerian Duct Syndrome </w:t>
      </w:r>
      <w:r w:rsidR="00BC1A46"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12&lt;/Year&gt;&lt;RecNum&gt;2860&lt;/RecNum&gt;&lt;DisplayText&gt;(22)&lt;/DisplayText&gt;&lt;record&gt;&lt;rec-number&gt;2860&lt;/rec-number&gt;&lt;foreign-keys&gt;&lt;key app="EN" db-id="tfsarptdptsaaveazd9xt0fgapxsawpssdff" timestamp="1499873526"&gt;2860&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 &lt;/secondary-title&gt;&lt;/titles&gt;&lt;pages&gt;63 - 80&lt;/pages&gt;&lt;section&gt;7&lt;/section&gt;&lt;dates&gt;&lt;year&gt;2012&lt;/year&gt;&lt;/dates&gt;&lt;pub-location&gt;Wurzberg&lt;/pub-location&gt;&lt;publisher&gt;Springer&lt;/publisher&gt;&lt;urls&gt;&lt;/urls&gt;&lt;/record&gt;&lt;/Cite&gt;&lt;/EndNote&gt;</w:instrText>
      </w:r>
      <w:r w:rsidR="00BC1A46"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2)</w:t>
      </w:r>
      <w:r w:rsidR="00BC1A46" w:rsidRPr="00B043FB">
        <w:rPr>
          <w:rFonts w:ascii="Times New Roman" w:hAnsi="Times New Roman" w:cs="Times New Roman"/>
          <w:sz w:val="24"/>
          <w:szCs w:val="24"/>
          <w:lang w:val="en-GB"/>
        </w:rPr>
        <w:fldChar w:fldCharType="end"/>
      </w:r>
      <w:r w:rsidR="00BC1A46" w:rsidRPr="00B043FB">
        <w:rPr>
          <w:rFonts w:ascii="Times New Roman" w:hAnsi="Times New Roman" w:cs="Times New Roman"/>
          <w:sz w:val="24"/>
          <w:szCs w:val="24"/>
          <w:lang w:val="en-GB"/>
        </w:rPr>
        <w:t xml:space="preserve">, which means that </w:t>
      </w:r>
      <w:proofErr w:type="spellStart"/>
      <w:r w:rsidR="00BC1A46" w:rsidRPr="00B043FB">
        <w:rPr>
          <w:rFonts w:ascii="Times New Roman" w:hAnsi="Times New Roman" w:cs="Times New Roman"/>
          <w:sz w:val="24"/>
          <w:szCs w:val="24"/>
          <w:lang w:val="en-GB"/>
        </w:rPr>
        <w:t>mullerian</w:t>
      </w:r>
      <w:proofErr w:type="spellEnd"/>
      <w:r w:rsidR="00BC1A46" w:rsidRPr="00B043FB">
        <w:rPr>
          <w:rFonts w:ascii="Times New Roman" w:hAnsi="Times New Roman" w:cs="Times New Roman"/>
          <w:sz w:val="24"/>
          <w:szCs w:val="24"/>
          <w:lang w:val="en-GB"/>
        </w:rPr>
        <w:t xml:space="preserve"> duct derivatives (</w:t>
      </w:r>
      <w:r w:rsidR="00FA4BDB" w:rsidRPr="00B043FB">
        <w:rPr>
          <w:rFonts w:ascii="Times New Roman" w:hAnsi="Times New Roman" w:cs="Times New Roman"/>
          <w:sz w:val="24"/>
          <w:szCs w:val="24"/>
          <w:lang w:val="en-GB"/>
        </w:rPr>
        <w:t>i.e.</w:t>
      </w:r>
      <w:r w:rsidR="00BC1A46" w:rsidRPr="00B043FB">
        <w:rPr>
          <w:rFonts w:ascii="Times New Roman" w:hAnsi="Times New Roman" w:cs="Times New Roman"/>
          <w:sz w:val="24"/>
          <w:szCs w:val="24"/>
          <w:lang w:val="en-GB"/>
        </w:rPr>
        <w:t xml:space="preserve"> a small womb and/or upper part of the vagina and fallopian tubes) are present, because of the lack of action of AMH in foetal development. Phenotypically, the children will look male, but with cryptorchidism (absence of testes in the scrotum), and can present with herniation of the womb in the inguinal canal. A </w:t>
      </w:r>
      <w:proofErr w:type="spellStart"/>
      <w:r w:rsidR="00BC1A46" w:rsidRPr="00B043FB">
        <w:rPr>
          <w:rFonts w:ascii="Times New Roman" w:hAnsi="Times New Roman" w:cs="Times New Roman"/>
          <w:sz w:val="24"/>
          <w:szCs w:val="24"/>
          <w:lang w:val="en-GB"/>
        </w:rPr>
        <w:t>laparascopic</w:t>
      </w:r>
      <w:proofErr w:type="spellEnd"/>
      <w:r w:rsidR="00BC1A46" w:rsidRPr="00B043FB">
        <w:rPr>
          <w:rFonts w:ascii="Times New Roman" w:hAnsi="Times New Roman" w:cs="Times New Roman"/>
          <w:sz w:val="24"/>
          <w:szCs w:val="24"/>
          <w:lang w:val="en-GB"/>
        </w:rPr>
        <w:t xml:space="preserve"> hysterectomy may need to be performed, as well as orchidopexy (surgery to bring the testes down into the scrotum.)</w:t>
      </w:r>
    </w:p>
    <w:p w14:paraId="79E93192" w14:textId="77777777" w:rsidR="00BC1A46" w:rsidRPr="00B043FB" w:rsidRDefault="00BC1A46" w:rsidP="00E44A50">
      <w:pPr>
        <w:spacing w:after="0" w:line="480" w:lineRule="auto"/>
        <w:jc w:val="both"/>
        <w:rPr>
          <w:rFonts w:ascii="Times New Roman" w:hAnsi="Times New Roman" w:cs="Times New Roman"/>
          <w:sz w:val="24"/>
          <w:szCs w:val="24"/>
          <w:lang w:val="en-GB"/>
        </w:rPr>
      </w:pPr>
    </w:p>
    <w:p w14:paraId="11E86F3E" w14:textId="1D0059EC" w:rsidR="00BC1A46" w:rsidRPr="00B043FB" w:rsidRDefault="00BC1A46"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LH receptor defects</w:t>
      </w:r>
    </w:p>
    <w:p w14:paraId="31866649" w14:textId="1490CCB3" w:rsidR="00BC1A46" w:rsidRPr="00B043FB" w:rsidRDefault="00BC1A46"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se conditions are more rare, and consist of where LH receptor gene mutations have been identified that have an effect on LH receptor proteins, leading to </w:t>
      </w:r>
      <w:proofErr w:type="spellStart"/>
      <w:r w:rsidRPr="00B043FB">
        <w:rPr>
          <w:rFonts w:ascii="Times New Roman" w:hAnsi="Times New Roman" w:cs="Times New Roman"/>
          <w:sz w:val="24"/>
          <w:szCs w:val="24"/>
          <w:lang w:val="en-GB"/>
        </w:rPr>
        <w:t>leydig</w:t>
      </w:r>
      <w:proofErr w:type="spellEnd"/>
      <w:r w:rsidRPr="00B043FB">
        <w:rPr>
          <w:rFonts w:ascii="Times New Roman" w:hAnsi="Times New Roman" w:cs="Times New Roman"/>
          <w:sz w:val="24"/>
          <w:szCs w:val="24"/>
          <w:lang w:val="en-GB"/>
        </w:rPr>
        <w:t xml:space="preserve"> cell hypoplasia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which means the </w:t>
      </w:r>
      <w:proofErr w:type="spellStart"/>
      <w:r w:rsidRPr="00B043FB">
        <w:rPr>
          <w:rFonts w:ascii="Times New Roman" w:hAnsi="Times New Roman" w:cs="Times New Roman"/>
          <w:sz w:val="24"/>
          <w:szCs w:val="24"/>
          <w:lang w:val="en-GB"/>
        </w:rPr>
        <w:t>leydig</w:t>
      </w:r>
      <w:proofErr w:type="spellEnd"/>
      <w:r w:rsidRPr="00B043FB">
        <w:rPr>
          <w:rFonts w:ascii="Times New Roman" w:hAnsi="Times New Roman" w:cs="Times New Roman"/>
          <w:sz w:val="24"/>
          <w:szCs w:val="24"/>
          <w:lang w:val="en-GB"/>
        </w:rPr>
        <w:t xml:space="preserve"> cells in the testes (which make testosterone if LH is present), are underdeveloped. Child</w:t>
      </w:r>
      <w:r w:rsidR="00763C2F" w:rsidRPr="00B043FB">
        <w:rPr>
          <w:rFonts w:ascii="Times New Roman" w:hAnsi="Times New Roman" w:cs="Times New Roman"/>
          <w:sz w:val="24"/>
          <w:szCs w:val="24"/>
          <w:lang w:val="en-GB"/>
        </w:rPr>
        <w:t>r</w:t>
      </w:r>
      <w:r w:rsidRPr="00B043FB">
        <w:rPr>
          <w:rFonts w:ascii="Times New Roman" w:hAnsi="Times New Roman" w:cs="Times New Roman"/>
          <w:sz w:val="24"/>
          <w:szCs w:val="24"/>
          <w:lang w:val="en-GB"/>
        </w:rPr>
        <w:t xml:space="preserve">en may present with </w:t>
      </w:r>
      <w:proofErr w:type="spellStart"/>
      <w:r w:rsidRPr="00B043FB">
        <w:rPr>
          <w:rFonts w:ascii="Times New Roman" w:hAnsi="Times New Roman" w:cs="Times New Roman"/>
          <w:sz w:val="24"/>
          <w:szCs w:val="24"/>
          <w:lang w:val="en-GB"/>
        </w:rPr>
        <w:t>micropenis</w:t>
      </w:r>
      <w:proofErr w:type="spellEnd"/>
      <w:r w:rsidRPr="00B043FB">
        <w:rPr>
          <w:rFonts w:ascii="Times New Roman" w:hAnsi="Times New Roman" w:cs="Times New Roman"/>
          <w:sz w:val="24"/>
          <w:szCs w:val="24"/>
          <w:lang w:val="en-GB"/>
        </w:rPr>
        <w:t>, hypospadias and a bifid scrotum</w:t>
      </w:r>
      <w:r w:rsidR="00840AA4" w:rsidRPr="00B043FB">
        <w:rPr>
          <w:rFonts w:ascii="Times New Roman" w:hAnsi="Times New Roman" w:cs="Times New Roman"/>
          <w:sz w:val="24"/>
          <w:szCs w:val="24"/>
          <w:lang w:val="en-GB"/>
        </w:rPr>
        <w:t xml:space="preserve"> (a deep cleft in the middle of the scrotum caused by incomplete </w:t>
      </w:r>
      <w:proofErr w:type="spellStart"/>
      <w:r w:rsidR="00840AA4" w:rsidRPr="00B043FB">
        <w:rPr>
          <w:rFonts w:ascii="Times New Roman" w:hAnsi="Times New Roman" w:cs="Times New Roman"/>
          <w:sz w:val="24"/>
          <w:szCs w:val="24"/>
          <w:lang w:val="en-GB"/>
        </w:rPr>
        <w:t>labioscrotal</w:t>
      </w:r>
      <w:proofErr w:type="spellEnd"/>
      <w:r w:rsidR="00840AA4" w:rsidRPr="00B043FB">
        <w:rPr>
          <w:rFonts w:ascii="Times New Roman" w:hAnsi="Times New Roman" w:cs="Times New Roman"/>
          <w:sz w:val="24"/>
          <w:szCs w:val="24"/>
          <w:lang w:val="en-GB"/>
        </w:rPr>
        <w:t xml:space="preserve"> fusion), leading to external genitalia to resemble a phenotypical female.</w:t>
      </w:r>
    </w:p>
    <w:p w14:paraId="6ED37234" w14:textId="77777777" w:rsidR="00840AA4" w:rsidRPr="00B043FB" w:rsidRDefault="00840AA4" w:rsidP="00E44A50">
      <w:pPr>
        <w:spacing w:after="0" w:line="480" w:lineRule="auto"/>
        <w:jc w:val="both"/>
        <w:rPr>
          <w:rFonts w:ascii="Times New Roman" w:hAnsi="Times New Roman" w:cs="Times New Roman"/>
          <w:sz w:val="24"/>
          <w:szCs w:val="24"/>
          <w:lang w:val="en-GB"/>
        </w:rPr>
      </w:pPr>
    </w:p>
    <w:p w14:paraId="304B80F4" w14:textId="5B9EDF9D" w:rsidR="00840AA4" w:rsidRPr="00B043FB" w:rsidRDefault="00840AA4"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Androgen biosynthesis defects</w:t>
      </w:r>
    </w:p>
    <w:p w14:paraId="76F897DD" w14:textId="704965FA" w:rsidR="002171A4" w:rsidRPr="00B043FB" w:rsidRDefault="00840AA4"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estosterone is metabolized by DHT, by an enzyme called 5 alpha </w:t>
      </w:r>
      <w:proofErr w:type="gramStart"/>
      <w:r w:rsidRPr="00B043FB">
        <w:rPr>
          <w:rFonts w:ascii="Times New Roman" w:hAnsi="Times New Roman" w:cs="Times New Roman"/>
          <w:sz w:val="24"/>
          <w:szCs w:val="24"/>
          <w:lang w:val="en-GB"/>
        </w:rPr>
        <w:t>reductase</w:t>
      </w:r>
      <w:proofErr w:type="gramEnd"/>
      <w:r w:rsidRPr="00B043FB">
        <w:rPr>
          <w:rFonts w:ascii="Times New Roman" w:hAnsi="Times New Roman" w:cs="Times New Roman"/>
          <w:sz w:val="24"/>
          <w:szCs w:val="24"/>
          <w:lang w:val="en-GB"/>
        </w:rPr>
        <w:t>. If a child does not have enough of this enzyme</w:t>
      </w:r>
      <w:r w:rsidR="002171A4" w:rsidRPr="00B043FB">
        <w:rPr>
          <w:rFonts w:ascii="Times New Roman" w:hAnsi="Times New Roman" w:cs="Times New Roman"/>
          <w:sz w:val="24"/>
          <w:szCs w:val="24"/>
          <w:lang w:val="en-GB"/>
        </w:rPr>
        <w:t>, then DHT is not produced, therefore having an overall effect on male development, resulting in a condition called 5 alpha reductase deficiency (5</w:t>
      </w:r>
      <w:r w:rsidR="002171A4" w:rsidRPr="00B043FB">
        <w:rPr>
          <w:rFonts w:ascii="Times New Roman" w:hAnsi="Times New Roman" w:cs="Times New Roman"/>
          <w:sz w:val="24"/>
          <w:szCs w:val="24"/>
          <w:lang w:val="en-GB"/>
        </w:rPr>
        <w:sym w:font="Symbol" w:char="F061"/>
      </w:r>
      <w:r w:rsidR="002171A4" w:rsidRPr="00B043FB">
        <w:rPr>
          <w:rFonts w:ascii="Times New Roman" w:hAnsi="Times New Roman" w:cs="Times New Roman"/>
          <w:sz w:val="24"/>
          <w:szCs w:val="24"/>
          <w:lang w:val="en-GB"/>
        </w:rPr>
        <w:t xml:space="preserve">RD). Phenotypically, children present with external female genitalia at birth, but will also have testes in the inguinal region, and internal male reproductive structures </w:t>
      </w:r>
      <w:r w:rsidR="002171A4"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Odame&lt;/Author&gt;&lt;Year&gt;1992&lt;/Year&gt;&lt;RecNum&gt;2854&lt;/RecNum&gt;&lt;DisplayText&gt;(25)&lt;/DisplayText&gt;&lt;record&gt;&lt;rec-number&gt;2854&lt;/rec-number&gt;&lt;foreign-keys&gt;&lt;key app="EN" db-id="tfsarptdptsaaveazd9xt0fgapxsawpssdff" timestamp="1499596826"&gt;2854&lt;/key&gt;&lt;key app="ENWeb" db-id=""&gt;0&lt;/key&gt;&lt;/foreign-keys&gt;&lt;ref-type name="Journal Article"&gt;17&lt;/ref-type&gt;&lt;contributors&gt;&lt;authors&gt;&lt;author&gt;Odame, I.&lt;/author&gt;&lt;author&gt;Donaldson, M. D.&lt;/author&gt;&lt;author&gt;Wallace, A. M.&lt;/author&gt;&lt;author&gt;Cochran, W.&lt;/author&gt;&lt;author&gt;Smith, P. J.&lt;/author&gt;&lt;/authors&gt;&lt;/contributors&gt;&lt;titles&gt;&lt;title&gt;Early diagnosis and management of 5a-reductase deficiency&lt;/title&gt;&lt;secondary-title&gt;Arch Dis Child&lt;/secondary-title&gt;&lt;/titles&gt;&lt;periodical&gt;&lt;full-title&gt;Arch Dis Child&lt;/full-title&gt;&lt;/periodical&gt;&lt;pages&gt;720 - 723&lt;/pages&gt;&lt;volume&gt;67&lt;/volume&gt;&lt;dates&gt;&lt;year&gt;1992&lt;/year&gt;&lt;/dates&gt;&lt;urls&gt;&lt;/urls&gt;&lt;/record&gt;&lt;/Cite&gt;&lt;/EndNote&gt;</w:instrText>
      </w:r>
      <w:r w:rsidR="002171A4"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5)</w:t>
      </w:r>
      <w:r w:rsidR="002171A4" w:rsidRPr="00B043FB">
        <w:rPr>
          <w:rFonts w:ascii="Times New Roman" w:hAnsi="Times New Roman" w:cs="Times New Roman"/>
          <w:sz w:val="24"/>
          <w:szCs w:val="24"/>
          <w:lang w:val="en-GB"/>
        </w:rPr>
        <w:fldChar w:fldCharType="end"/>
      </w:r>
      <w:r w:rsidR="002171A4" w:rsidRPr="00B043FB">
        <w:rPr>
          <w:rFonts w:ascii="Times New Roman" w:hAnsi="Times New Roman" w:cs="Times New Roman"/>
          <w:sz w:val="24"/>
          <w:szCs w:val="24"/>
          <w:lang w:val="en-GB"/>
        </w:rPr>
        <w:t xml:space="preserve">. Most children are reared as females, and may undergo gonadectomy. However, if they have not had the surgery by the time they reach puberty, they will begin to virilise: their voices deepen, their phalluses enlarge, but they do not develop any facial or body hair, or acne. At puberty, these children may change their gender to male </w:t>
      </w:r>
      <w:r w:rsidR="002171A4" w:rsidRPr="00B043FB">
        <w:rPr>
          <w:rFonts w:ascii="Times New Roman" w:hAnsi="Times New Roman" w:cs="Times New Roman"/>
          <w:sz w:val="24"/>
          <w:szCs w:val="24"/>
          <w:lang w:val="en-GB"/>
        </w:rPr>
        <w:fldChar w:fldCharType="begin">
          <w:fldData xml:space="preserve">PEVuZE5vdGU+PENpdGU+PEF1dGhvcj5NZW5kb25jYTwvQXV0aG9yPjxZZWFyPjIwMTA8L1llYXI+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==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NZW5kb25jYTwvQXV0aG9yPjxZZWFyPjIwMTA8L1llYXI+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==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002171A4" w:rsidRPr="00B043FB">
        <w:rPr>
          <w:rFonts w:ascii="Times New Roman" w:hAnsi="Times New Roman" w:cs="Times New Roman"/>
          <w:sz w:val="24"/>
          <w:szCs w:val="24"/>
          <w:lang w:val="en-GB"/>
        </w:rPr>
      </w:r>
      <w:r w:rsidR="002171A4"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6)</w:t>
      </w:r>
      <w:r w:rsidR="002171A4" w:rsidRPr="00B043FB">
        <w:rPr>
          <w:rFonts w:ascii="Times New Roman" w:hAnsi="Times New Roman" w:cs="Times New Roman"/>
          <w:sz w:val="24"/>
          <w:szCs w:val="24"/>
          <w:lang w:val="en-GB"/>
        </w:rPr>
        <w:fldChar w:fldCharType="end"/>
      </w:r>
      <w:r w:rsidR="00F06D20" w:rsidRPr="00B043FB">
        <w:rPr>
          <w:rFonts w:ascii="Times New Roman" w:hAnsi="Times New Roman" w:cs="Times New Roman"/>
          <w:sz w:val="24"/>
          <w:szCs w:val="24"/>
          <w:lang w:val="en-GB"/>
        </w:rPr>
        <w:t xml:space="preserve">, and undergo testosterone replacement therapy, or use DHT cream </w:t>
      </w:r>
      <w:r w:rsidR="00F06D2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Odame&lt;/Author&gt;&lt;Year&gt;1992&lt;/Year&gt;&lt;RecNum&gt;2854&lt;/RecNum&gt;&lt;DisplayText&gt;(25)&lt;/DisplayText&gt;&lt;record&gt;&lt;rec-number&gt;2854&lt;/rec-number&gt;&lt;foreign-keys&gt;&lt;key app="EN" db-id="tfsarptdptsaaveazd9xt0fgapxsawpssdff" timestamp="1499596826"&gt;2854&lt;/key&gt;&lt;key app="ENWeb" db-id=""&gt;0&lt;/key&gt;&lt;/foreign-keys&gt;&lt;ref-type name="Journal Article"&gt;17&lt;/ref-type&gt;&lt;contributors&gt;&lt;authors&gt;&lt;author&gt;Odame, I.&lt;/author&gt;&lt;author&gt;Donaldson, M. D.&lt;/author&gt;&lt;author&gt;Wallace, A. M.&lt;/author&gt;&lt;author&gt;Cochran, W.&lt;/author&gt;&lt;author&gt;Smith, P. J.&lt;/author&gt;&lt;/authors&gt;&lt;/contributors&gt;&lt;titles&gt;&lt;title&gt;Early diagnosis and management of 5a-reductase deficiency&lt;/title&gt;&lt;secondary-title&gt;Arch Dis Child&lt;/secondary-title&gt;&lt;/titles&gt;&lt;periodical&gt;&lt;full-title&gt;Arch Dis Child&lt;/full-title&gt;&lt;/periodical&gt;&lt;pages&gt;720 - 723&lt;/pages&gt;&lt;volume&gt;67&lt;/volume&gt;&lt;dates&gt;&lt;year&gt;1992&lt;/year&gt;&lt;/dates&gt;&lt;urls&gt;&lt;/urls&gt;&lt;/record&gt;&lt;/Cite&gt;&lt;/EndNote&gt;</w:instrText>
      </w:r>
      <w:r w:rsidR="00F06D2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5)</w:t>
      </w:r>
      <w:r w:rsidR="00F06D20" w:rsidRPr="00B043FB">
        <w:rPr>
          <w:rFonts w:ascii="Times New Roman" w:hAnsi="Times New Roman" w:cs="Times New Roman"/>
          <w:sz w:val="24"/>
          <w:szCs w:val="24"/>
          <w:lang w:val="en-GB"/>
        </w:rPr>
        <w:fldChar w:fldCharType="end"/>
      </w:r>
      <w:r w:rsidR="00F06D20" w:rsidRPr="00B043FB">
        <w:rPr>
          <w:rFonts w:ascii="Times New Roman" w:hAnsi="Times New Roman" w:cs="Times New Roman"/>
          <w:sz w:val="24"/>
          <w:szCs w:val="24"/>
          <w:lang w:val="en-GB"/>
        </w:rPr>
        <w:t xml:space="preserve">. However, some may remain as females, and the subsequently undergo gonadectomy, vaginoplasty, and treatment with oestrogen therapy </w:t>
      </w:r>
      <w:r w:rsidR="00F06D2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Mendonca&lt;/Author&gt;&lt;Year&gt;1996&lt;/Year&gt;&lt;RecNum&gt;2852&lt;/RecNum&gt;&lt;DisplayText&gt;(27)&lt;/DisplayText&gt;&lt;record&gt;&lt;rec-number&gt;2852&lt;/rec-number&gt;&lt;foreign-keys&gt;&lt;key app="EN" db-id="tfsarptdptsaaveazd9xt0fgapxsawpssdff" timestamp="1499596823"&gt;2852&lt;/key&gt;&lt;key app="ENWeb" db-id=""&gt;0&lt;/key&gt;&lt;/foreign-keys&gt;&lt;ref-type name="Journal Article"&gt;17&lt;/ref-type&gt;&lt;contributors&gt;&lt;authors&gt;&lt;author&gt;Mendonca, B. B.&lt;/author&gt;&lt;author&gt;Inacio, M.&lt;/author&gt;&lt;author&gt;Costa, E. M. F.&lt;/author&gt;&lt;author&gt;Arnhold, I. J. P.&lt;/author&gt;&lt;author&gt;Silva, F. A. Q.&lt;/author&gt;&lt;author&gt;Nicolau, W.&lt;/author&gt;&lt;author&gt;Bloise, W.&lt;/author&gt;&lt;author&gt;Russell, D. W.&lt;/author&gt;&lt;author&gt;Wilson, J. D.&lt;/author&gt;&lt;/authors&gt;&lt;/contributors&gt;&lt;titles&gt;&lt;title&gt;Male pseudohermaphroditism due to steroid 5 alpha reductase deficiency: Diagnosis, psychological evaluation and management&lt;/title&gt;&lt;secondary-title&gt;Medicine&lt;/secondary-title&gt;&lt;/titles&gt;&lt;periodical&gt;&lt;full-title&gt;Medicine&lt;/full-title&gt;&lt;/periodical&gt;&lt;pages&gt;64 - 76&lt;/pages&gt;&lt;volume&gt;75&lt;/volume&gt;&lt;number&gt;2&lt;/number&gt;&lt;dates&gt;&lt;year&gt;1996&lt;/year&gt;&lt;/dates&gt;&lt;urls&gt;&lt;/urls&gt;&lt;/record&gt;&lt;/Cite&gt;&lt;/EndNote&gt;</w:instrText>
      </w:r>
      <w:r w:rsidR="00F06D2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7)</w:t>
      </w:r>
      <w:r w:rsidR="00F06D20" w:rsidRPr="00B043FB">
        <w:rPr>
          <w:rFonts w:ascii="Times New Roman" w:hAnsi="Times New Roman" w:cs="Times New Roman"/>
          <w:sz w:val="24"/>
          <w:szCs w:val="24"/>
          <w:lang w:val="en-GB"/>
        </w:rPr>
        <w:fldChar w:fldCharType="end"/>
      </w:r>
      <w:r w:rsidR="00F06D20" w:rsidRPr="00B043FB">
        <w:rPr>
          <w:rFonts w:ascii="Times New Roman" w:hAnsi="Times New Roman" w:cs="Times New Roman"/>
          <w:sz w:val="24"/>
          <w:szCs w:val="24"/>
          <w:lang w:val="en-GB"/>
        </w:rPr>
        <w:t>.</w:t>
      </w:r>
    </w:p>
    <w:p w14:paraId="70D5122B" w14:textId="77777777" w:rsidR="00F06D20" w:rsidRPr="00B043FB" w:rsidRDefault="00F06D20" w:rsidP="00E44A50">
      <w:pPr>
        <w:spacing w:after="0" w:line="480" w:lineRule="auto"/>
        <w:jc w:val="both"/>
        <w:rPr>
          <w:rFonts w:ascii="Times New Roman" w:hAnsi="Times New Roman" w:cs="Times New Roman"/>
          <w:sz w:val="24"/>
          <w:szCs w:val="24"/>
          <w:lang w:val="en-GB"/>
        </w:rPr>
      </w:pPr>
    </w:p>
    <w:p w14:paraId="242AE6EC" w14:textId="1CE9A3A2" w:rsidR="00F06D20" w:rsidRPr="00B043FB" w:rsidRDefault="00F06D20" w:rsidP="00E44A50">
      <w:pPr>
        <w:spacing w:after="0" w:line="480" w:lineRule="auto"/>
        <w:jc w:val="both"/>
        <w:rPr>
          <w:rFonts w:ascii="Times New Roman" w:hAnsi="Times New Roman" w:cs="Times New Roman"/>
          <w:i/>
          <w:sz w:val="24"/>
          <w:szCs w:val="24"/>
          <w:lang w:val="en-GB"/>
        </w:rPr>
      </w:pPr>
      <w:r w:rsidRPr="00B043FB">
        <w:rPr>
          <w:rFonts w:ascii="Times New Roman" w:hAnsi="Times New Roman" w:cs="Times New Roman"/>
          <w:i/>
          <w:sz w:val="24"/>
          <w:szCs w:val="24"/>
          <w:lang w:val="en-GB"/>
        </w:rPr>
        <w:t>Defects in androgen action</w:t>
      </w:r>
    </w:p>
    <w:p w14:paraId="7B4C951D" w14:textId="68383304" w:rsidR="00730521" w:rsidRPr="00B043FB" w:rsidRDefault="00730521"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If androgen</w:t>
      </w:r>
      <w:r w:rsidR="008C5AA0" w:rsidRPr="00B043FB">
        <w:rPr>
          <w:rFonts w:ascii="Times New Roman" w:hAnsi="Times New Roman" w:cs="Times New Roman"/>
          <w:sz w:val="24"/>
          <w:szCs w:val="24"/>
          <w:lang w:val="en-GB"/>
        </w:rPr>
        <w:t xml:space="preserve"> receptors do not function properly, then the result may be varying degrees of androgen insensitivity, i.e. a lack of androgen response, and therefore incomplete </w:t>
      </w:r>
      <w:r w:rsidR="00AE675A" w:rsidRPr="00B043FB">
        <w:rPr>
          <w:rFonts w:ascii="Times New Roman" w:hAnsi="Times New Roman" w:cs="Times New Roman"/>
          <w:sz w:val="24"/>
          <w:szCs w:val="24"/>
          <w:lang w:val="en-GB"/>
        </w:rPr>
        <w:t xml:space="preserve">virilisation in a person with </w:t>
      </w:r>
      <w:r w:rsidR="008C5AA0" w:rsidRPr="00B043FB">
        <w:rPr>
          <w:rFonts w:ascii="Times New Roman" w:hAnsi="Times New Roman" w:cs="Times New Roman"/>
          <w:sz w:val="24"/>
          <w:szCs w:val="24"/>
          <w:lang w:val="en-GB"/>
        </w:rPr>
        <w:t xml:space="preserve">46, XY make-up. </w:t>
      </w:r>
    </w:p>
    <w:p w14:paraId="74058F2E" w14:textId="77777777" w:rsidR="008C5AA0" w:rsidRPr="00B043FB" w:rsidRDefault="008C5AA0" w:rsidP="00E44A50">
      <w:pPr>
        <w:spacing w:after="0" w:line="480" w:lineRule="auto"/>
        <w:jc w:val="both"/>
        <w:rPr>
          <w:rFonts w:ascii="Times New Roman" w:hAnsi="Times New Roman" w:cs="Times New Roman"/>
          <w:sz w:val="24"/>
          <w:szCs w:val="24"/>
          <w:lang w:val="en-GB"/>
        </w:rPr>
      </w:pPr>
    </w:p>
    <w:p w14:paraId="47D90D46" w14:textId="5172CEF1" w:rsidR="008C5AA0" w:rsidRPr="00B043FB" w:rsidRDefault="008C5AA0" w:rsidP="00E44A50">
      <w:pPr>
        <w:spacing w:after="0" w:line="480" w:lineRule="auto"/>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Complete Androgen Insensitivity Syndrome</w:t>
      </w:r>
      <w:r w:rsidR="00AE675A" w:rsidRPr="00B043FB">
        <w:rPr>
          <w:rFonts w:ascii="Times New Roman" w:hAnsi="Times New Roman" w:cs="Times New Roman"/>
          <w:sz w:val="24"/>
          <w:szCs w:val="24"/>
          <w:u w:val="single"/>
          <w:lang w:val="en-GB"/>
        </w:rPr>
        <w:t xml:space="preserve"> (CAIS)</w:t>
      </w:r>
    </w:p>
    <w:p w14:paraId="50185B49" w14:textId="102AF4AA" w:rsidR="00AE675A" w:rsidRPr="00B043FB" w:rsidRDefault="00AE675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CAIS is where a child is 46, XY, but is completely phenotypically female, and has intact testes. Clinical presentation may manifest in infancy, with inguinal hernia or labial swelling (containing the testes), which is rare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ughes&lt;/Author&gt;&lt;Year&gt;2012&lt;/Year&gt;&lt;RecNum&gt;2851&lt;/RecNum&gt;&lt;DisplayText&gt;(28)&lt;/DisplayText&gt;&lt;record&gt;&lt;rec-number&gt;2851&lt;/rec-number&gt;&lt;foreign-keys&gt;&lt;key app="EN" db-id="tfsarptdptsaaveazd9xt0fgapxsawpssdff" timestamp="1499596822"&gt;2851&lt;/key&gt;&lt;key app="ENWeb" db-id=""&gt;0&lt;/key&gt;&lt;/foreign-keys&gt;&lt;ref-type name="Journal Article"&gt;17&lt;/ref-type&gt;&lt;contributors&gt;&lt;authors&gt;&lt;author&gt;Hughes, Ieuan A.&lt;/author&gt;&lt;author&gt;Davies, John D.&lt;/author&gt;&lt;author&gt;Bunch, Trevor I.&lt;/author&gt;&lt;author&gt;Pasterski, Vickie&lt;/author&gt;&lt;author&gt;Mastroyannopoulou, Kiki&lt;/author&gt;&lt;author&gt;MacDougall, Jane&lt;/author&gt;&lt;/authors&gt;&lt;/contributors&gt;&lt;titles&gt;&lt;title&gt;Androgen insensitivity syndrome&lt;/title&gt;&lt;secondary-title&gt;The Lancet&lt;/secondary-title&gt;&lt;/titles&gt;&lt;periodical&gt;&lt;full-title&gt;The Lancet&lt;/full-title&gt;&lt;/periodical&gt;&lt;pages&gt;1419-1428&lt;/pages&gt;&lt;volume&gt;380&lt;/volume&gt;&lt;number&gt;9851&lt;/number&gt;&lt;dates&gt;&lt;year&gt;2012&lt;/year&gt;&lt;/dates&gt;&lt;isbn&gt;01406736&lt;/isbn&gt;&lt;urls&gt;&lt;/urls&gt;&lt;electronic-resource-num&gt;10.1016/s0140-6736(12)60071-3&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8)</w:t>
      </w:r>
      <w:r w:rsidRPr="00B043FB">
        <w:rPr>
          <w:rFonts w:ascii="Times New Roman" w:hAnsi="Times New Roman" w:cs="Times New Roman"/>
          <w:sz w:val="24"/>
          <w:szCs w:val="24"/>
          <w:lang w:val="en-GB"/>
        </w:rPr>
        <w:fldChar w:fldCharType="end"/>
      </w:r>
      <w:r w:rsidR="002E1EE8" w:rsidRPr="00B043FB">
        <w:rPr>
          <w:rFonts w:ascii="Times New Roman" w:hAnsi="Times New Roman" w:cs="Times New Roman"/>
          <w:sz w:val="24"/>
          <w:szCs w:val="24"/>
          <w:lang w:val="en-GB"/>
        </w:rPr>
        <w:t xml:space="preserve">, or in adolescence, when the adolescent presents to clinic with primary amenorrhea. She will have developed breasts, with a female body shape, which is due to increased oestrogen production by the aromatization of androgens. The testes </w:t>
      </w:r>
      <w:r w:rsidR="002E1EE8" w:rsidRPr="00B043FB">
        <w:rPr>
          <w:rFonts w:ascii="Times New Roman" w:hAnsi="Times New Roman" w:cs="Times New Roman"/>
          <w:sz w:val="24"/>
          <w:szCs w:val="24"/>
          <w:lang w:val="en-GB"/>
        </w:rPr>
        <w:lastRenderedPageBreak/>
        <w:t xml:space="preserve">in the inguinal area, if they have not been removed, may be uncomfortable </w:t>
      </w:r>
      <w:r w:rsidR="002E1EE8"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09&lt;/Year&gt;&lt;RecNum&gt;2840&lt;/RecNum&gt;&lt;DisplayText&gt;(29)&lt;/DisplayText&gt;&lt;record&gt;&lt;rec-number&gt;2840&lt;/rec-number&gt;&lt;foreign-keys&gt;&lt;key app="EN" db-id="tfsarptdptsaaveazd9xt0fgapxsawpssdff" timestamp="1499528344"&gt;2840&lt;/key&gt;&lt;key app="ENWeb" db-id=""&gt;0&lt;/key&gt;&lt;/foreign-keys&gt;&lt;ref-type name="Journal Article"&gt;17&lt;/ref-type&gt;&lt;contributors&gt;&lt;authors&gt;&lt;author&gt;Hewitt, J. &lt;/author&gt;&lt;author&gt;Warne, G. L.&lt;/author&gt;&lt;/authors&gt;&lt;/contributors&gt;&lt;titles&gt;&lt;title&gt;Management of disorders of sex development&lt;/title&gt;&lt;secondary-title&gt;Pediatric Health&lt;/secondary-title&gt;&lt;/titles&gt;&lt;periodical&gt;&lt;full-title&gt;Pediatric Health&lt;/full-title&gt;&lt;/periodical&gt;&lt;pages&gt;1 - 65&lt;/pages&gt;&lt;volume&gt;3&lt;/volume&gt;&lt;number&gt;1&lt;/number&gt;&lt;dates&gt;&lt;year&gt;2009&lt;/year&gt;&lt;/dates&gt;&lt;urls&gt;&lt;/urls&gt;&lt;/record&gt;&lt;/Cite&gt;&lt;/EndNote&gt;</w:instrText>
      </w:r>
      <w:r w:rsidR="002E1EE8"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9)</w:t>
      </w:r>
      <w:r w:rsidR="002E1EE8" w:rsidRPr="00B043FB">
        <w:rPr>
          <w:rFonts w:ascii="Times New Roman" w:hAnsi="Times New Roman" w:cs="Times New Roman"/>
          <w:sz w:val="24"/>
          <w:szCs w:val="24"/>
          <w:lang w:val="en-GB"/>
        </w:rPr>
        <w:fldChar w:fldCharType="end"/>
      </w:r>
      <w:r w:rsidR="009E1350" w:rsidRPr="00B043FB">
        <w:rPr>
          <w:rFonts w:ascii="Times New Roman" w:hAnsi="Times New Roman" w:cs="Times New Roman"/>
          <w:sz w:val="24"/>
          <w:szCs w:val="24"/>
          <w:lang w:val="en-GB"/>
        </w:rPr>
        <w:t xml:space="preserve">, but the risk of malignancy is significantly lower after puberty, although lifelong surveillance is advised. To date, the topic of prophylactic gonadectomy in girls with CAIS is still very controversial </w:t>
      </w:r>
      <w:r w:rsidR="009E135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Mendonca&lt;/Author&gt;&lt;Year&gt;2009&lt;/Year&gt;&lt;RecNum&gt;2857&lt;/RecNum&gt;&lt;DisplayText&gt;(24)&lt;/DisplayText&gt;&lt;record&gt;&lt;rec-number&gt;2857&lt;/rec-number&gt;&lt;foreign-keys&gt;&lt;key app="EN" db-id="tfsarptdptsaaveazd9xt0fgapxsawpssdff" timestamp="1499686054"&gt;2857&lt;/key&gt;&lt;key app="ENWeb" db-id=""&gt;0&lt;/key&gt;&lt;/foreign-keys&gt;&lt;ref-type name="Journal Article"&gt;17&lt;/ref-type&gt;&lt;contributors&gt;&lt;authors&gt;&lt;author&gt;Mendonca, B. B.&lt;/author&gt;&lt;author&gt;Domenice, S.&lt;/author&gt;&lt;author&gt;Arnhold, I. J.&lt;/author&gt;&lt;author&gt;Costa, E. M.&lt;/author&gt;&lt;/authors&gt;&lt;/contributors&gt;&lt;auth-address&gt;Unidade de Endocrinologia do Desenvolvimento, Laboratorio de Hormonios e Genetica Molecular, LIM 42, Hospital das Clinicas da Faculdade de Medicina da Universidade de Sao Paulo, Sao Paulo, Brazil. beremen@usp.br&lt;/auth-address&gt;&lt;titles&gt;&lt;title&gt;46,XY disorders of sex development (DSD)&lt;/title&gt;&lt;secondary-title&gt;Clin Endocrinol (Oxf)&lt;/secondary-title&gt;&lt;/titles&gt;&lt;periodical&gt;&lt;full-title&gt;Clin Endocrinol (Oxf)&lt;/full-title&gt;&lt;/periodical&gt;&lt;pages&gt;173-87&lt;/pages&gt;&lt;volume&gt;70&lt;/volume&gt;&lt;number&gt;2&lt;/number&gt;&lt;keywords&gt;&lt;keyword&gt;Chromosomes, Human, X/genetics&lt;/keyword&gt;&lt;keyword&gt;Chromosomes, Human, Y/genetics&lt;/keyword&gt;&lt;keyword&gt;Disorders of Sex Development/diagnosis/*genetics/therapy&lt;/keyword&gt;&lt;keyword&gt;Female&lt;/keyword&gt;&lt;keyword&gt;Gonadal Dysgenesis, 46,XY/diagnosis/*genetics/therapy&lt;/keyword&gt;&lt;keyword&gt;Humans&lt;/keyword&gt;&lt;keyword&gt;Male&lt;/keyword&gt;&lt;keyword&gt;Mutation/*genetics&lt;/keyword&gt;&lt;keyword&gt;Testis/abnormalities&lt;/keyword&gt;&lt;keyword&gt;Testosterone/metabolism&lt;/keyword&gt;&lt;/keywords&gt;&lt;dates&gt;&lt;year&gt;2009&lt;/year&gt;&lt;pub-dates&gt;&lt;date&gt;Feb&lt;/date&gt;&lt;/pub-dates&gt;&lt;/dates&gt;&lt;isbn&gt;1365-2265 (Electronic)&amp;#xD;0300-0664 (Linking)&lt;/isbn&gt;&lt;accession-num&gt;18811725&lt;/accession-num&gt;&lt;urls&gt;&lt;related-urls&gt;&lt;url&gt;https://www.ncbi.nlm.nih.gov/pubmed/18811725&lt;/url&gt;&lt;/related-urls&gt;&lt;/urls&gt;&lt;electronic-resource-num&gt;10.1111/j.1365-2265.2008.03392.x&lt;/electronic-resource-num&gt;&lt;/record&gt;&lt;/Cite&gt;&lt;/EndNote&gt;</w:instrText>
      </w:r>
      <w:r w:rsidR="009E135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4)</w:t>
      </w:r>
      <w:r w:rsidR="009E1350" w:rsidRPr="00B043FB">
        <w:rPr>
          <w:rFonts w:ascii="Times New Roman" w:hAnsi="Times New Roman" w:cs="Times New Roman"/>
          <w:sz w:val="24"/>
          <w:szCs w:val="24"/>
          <w:lang w:val="en-GB"/>
        </w:rPr>
        <w:fldChar w:fldCharType="end"/>
      </w:r>
    </w:p>
    <w:p w14:paraId="15B9D260" w14:textId="77777777" w:rsidR="0063410B" w:rsidRPr="00B043FB" w:rsidRDefault="0063410B" w:rsidP="00E44A50">
      <w:pPr>
        <w:spacing w:after="0" w:line="480" w:lineRule="auto"/>
        <w:jc w:val="both"/>
        <w:rPr>
          <w:rFonts w:ascii="Times New Roman" w:hAnsi="Times New Roman" w:cs="Times New Roman"/>
          <w:sz w:val="24"/>
          <w:szCs w:val="24"/>
          <w:lang w:val="en-GB"/>
        </w:rPr>
      </w:pPr>
    </w:p>
    <w:p w14:paraId="14C8636D" w14:textId="3E113A4F" w:rsidR="0063410B" w:rsidRPr="00B043FB" w:rsidRDefault="0063410B"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Sex of rearing in CAIS is female, and the girls retain a female gender identity </w:t>
      </w:r>
      <w:r w:rsidR="003D54E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Tadokoro-Cuccaro&lt;/Author&gt;&lt;Year&gt;2014&lt;/Year&gt;&lt;RecNum&gt;2855&lt;/RecNum&gt;&lt;DisplayText&gt;(30)&lt;/DisplayText&gt;&lt;record&gt;&lt;rec-number&gt;2855&lt;/rec-number&gt;&lt;foreign-keys&gt;&lt;key app="EN" db-id="tfsarptdptsaaveazd9xt0fgapxsawpssdff" timestamp="1499596830"&gt;2855&lt;/key&gt;&lt;key app="ENWeb" db-id=""&gt;0&lt;/key&gt;&lt;/foreign-keys&gt;&lt;ref-type name="Journal Article"&gt;17&lt;/ref-type&gt;&lt;contributors&gt;&lt;authors&gt;&lt;author&gt;Tadokoro-Cuccaro, R.&lt;/author&gt;&lt;author&gt;Hughes, I. A.&lt;/author&gt;&lt;/authors&gt;&lt;/contributors&gt;&lt;auth-address&gt;Department of Paediatrics, Addenbrooke&amp;apos;s Hospital, University of Cambridge, Cambridge, UK.&lt;/auth-address&gt;&lt;titles&gt;&lt;title&gt;Androgen insensitivity syndrome&lt;/title&gt;&lt;secondary-title&gt;Curr Opin Endocrinol Diabetes Obes&lt;/secondary-title&gt;&lt;/titles&gt;&lt;periodical&gt;&lt;full-title&gt;Curr Opin Endocrinol Diabetes Obes&lt;/full-title&gt;&lt;/periodical&gt;&lt;pages&gt;499-503&lt;/pages&gt;&lt;volume&gt;21&lt;/volume&gt;&lt;number&gt;6&lt;/number&gt;&lt;keywords&gt;&lt;keyword&gt;Androgen-Insensitivity Syndrome/*diagnosis/genetics/pathology&lt;/keyword&gt;&lt;keyword&gt;Genetic Counseling&lt;/keyword&gt;&lt;keyword&gt;Gonads/*pathology&lt;/keyword&gt;&lt;keyword&gt;Humans&lt;/keyword&gt;&lt;keyword&gt;Male&lt;/keyword&gt;&lt;keyword&gt;Neoplasms, Germ Cell and Embryonal/genetics/pathology/*prevention &amp;amp; control&lt;/keyword&gt;&lt;keyword&gt;Neoplasms, Gonadal Tissue/genetics/pathology/*prevention &amp;amp; control&lt;/keyword&gt;&lt;keyword&gt;Phenotype&lt;/keyword&gt;&lt;keyword&gt;Prognosis&lt;/keyword&gt;&lt;keyword&gt;Receptors, Androgen/*genetics&lt;/keyword&gt;&lt;keyword&gt;Risk Factors&lt;/keyword&gt;&lt;/keywords&gt;&lt;dates&gt;&lt;year&gt;2014&lt;/year&gt;&lt;pub-dates&gt;&lt;date&gt;Dec&lt;/date&gt;&lt;/pub-dates&gt;&lt;/dates&gt;&lt;isbn&gt;1752-2978 (Electronic)&amp;#xD;1752-296X (Linking)&lt;/isbn&gt;&lt;accession-num&gt;25354046&lt;/accession-num&gt;&lt;urls&gt;&lt;related-urls&gt;&lt;url&gt;https://www.ncbi.nlm.nih.gov/pubmed/25354046&lt;/url&gt;&lt;/related-urls&gt;&lt;/urls&gt;&lt;electronic-resource-num&gt;10.1097/MED.0000000000000107&lt;/electronic-resource-num&gt;&lt;/record&gt;&lt;/Cite&gt;&lt;/EndNote&gt;</w:instrText>
      </w:r>
      <w:r w:rsidR="003D54E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0)</w:t>
      </w:r>
      <w:r w:rsidR="003D54E0" w:rsidRPr="00B043FB">
        <w:rPr>
          <w:rFonts w:ascii="Times New Roman" w:hAnsi="Times New Roman" w:cs="Times New Roman"/>
          <w:sz w:val="24"/>
          <w:szCs w:val="24"/>
          <w:lang w:val="en-GB"/>
        </w:rPr>
        <w:fldChar w:fldCharType="end"/>
      </w:r>
      <w:r w:rsidR="003D54E0" w:rsidRPr="00B043FB">
        <w:rPr>
          <w:rFonts w:ascii="Times New Roman" w:hAnsi="Times New Roman" w:cs="Times New Roman"/>
          <w:sz w:val="24"/>
          <w:szCs w:val="24"/>
          <w:lang w:val="en-GB"/>
        </w:rPr>
        <w:t xml:space="preserve">, with the girls tending to be satisfied with their sexual functioning in adult life, although this is </w:t>
      </w:r>
      <w:r w:rsidR="00FA4BDB" w:rsidRPr="00B043FB">
        <w:rPr>
          <w:rFonts w:ascii="Times New Roman" w:hAnsi="Times New Roman" w:cs="Times New Roman"/>
          <w:sz w:val="24"/>
          <w:szCs w:val="24"/>
          <w:lang w:val="en-GB"/>
        </w:rPr>
        <w:t>dependent</w:t>
      </w:r>
      <w:r w:rsidR="003D54E0" w:rsidRPr="00B043FB">
        <w:rPr>
          <w:rFonts w:ascii="Times New Roman" w:hAnsi="Times New Roman" w:cs="Times New Roman"/>
          <w:sz w:val="24"/>
          <w:szCs w:val="24"/>
          <w:lang w:val="en-GB"/>
        </w:rPr>
        <w:t xml:space="preserve"> upon vaginal lengths and any previous surgeries </w:t>
      </w:r>
      <w:r w:rsidR="003D54E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Wisniewski&lt;/Author&gt;&lt;Year&gt;2000&lt;/Year&gt;&lt;RecNum&gt;2856&lt;/RecNum&gt;&lt;DisplayText&gt;(31)&lt;/DisplayText&gt;&lt;record&gt;&lt;rec-number&gt;2856&lt;/rec-number&gt;&lt;foreign-keys&gt;&lt;key app="EN" db-id="tfsarptdptsaaveazd9xt0fgapxsawpssdff" timestamp="1499596830"&gt;2856&lt;/key&gt;&lt;key app="ENWeb" db-id=""&gt;0&lt;/key&gt;&lt;/foreign-keys&gt;&lt;ref-type name="Journal Article"&gt;17&lt;/ref-type&gt;&lt;contributors&gt;&lt;authors&gt;&lt;author&gt;Wisniewski, A. B.&lt;/author&gt;&lt;author&gt;Migeon, C.J.&lt;/author&gt;&lt;author&gt;Meyer-Bahlburg, H. F. L.&lt;/author&gt;&lt;author&gt;Gearhart, J. P.&lt;/author&gt;&lt;author&gt;Berkovitz, G. D.&lt;/author&gt;&lt;author&gt;Brown, T. R.&lt;/author&gt;&lt;author&gt;Money, J.&lt;/author&gt;&lt;/authors&gt;&lt;/contributors&gt;&lt;titles&gt;&lt;title&gt;Complete Androgen Insensitivity Syndrome: Long-Term Medical, Surgical, and Psychosexual Outcome*&lt;/title&gt;&lt;secondary-title&gt;Journal of Clinical Endocrinology and Metabolism&lt;/secondary-title&gt;&lt;/titles&gt;&lt;periodical&gt;&lt;full-title&gt;Journal of Clinical Endocrinology and Metabolism&lt;/full-title&gt;&lt;/periodical&gt;&lt;pages&gt;2664 - 2669&lt;/pages&gt;&lt;volume&gt;85&lt;/volume&gt;&lt;number&gt;8&lt;/number&gt;&lt;dates&gt;&lt;year&gt;2000&lt;/year&gt;&lt;/dates&gt;&lt;urls&gt;&lt;/urls&gt;&lt;/record&gt;&lt;/Cite&gt;&lt;/EndNote&gt;</w:instrText>
      </w:r>
      <w:r w:rsidR="003D54E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1)</w:t>
      </w:r>
      <w:r w:rsidR="003D54E0" w:rsidRPr="00B043FB">
        <w:rPr>
          <w:rFonts w:ascii="Times New Roman" w:hAnsi="Times New Roman" w:cs="Times New Roman"/>
          <w:sz w:val="24"/>
          <w:szCs w:val="24"/>
          <w:lang w:val="en-GB"/>
        </w:rPr>
        <w:fldChar w:fldCharType="end"/>
      </w:r>
      <w:r w:rsidR="003D54E0" w:rsidRPr="00B043FB">
        <w:rPr>
          <w:rFonts w:ascii="Times New Roman" w:hAnsi="Times New Roman" w:cs="Times New Roman"/>
          <w:sz w:val="24"/>
          <w:szCs w:val="24"/>
          <w:lang w:val="en-GB"/>
        </w:rPr>
        <w:t>.</w:t>
      </w:r>
    </w:p>
    <w:p w14:paraId="09FE10B5" w14:textId="77777777" w:rsidR="003D54E0" w:rsidRPr="00B043FB" w:rsidRDefault="003D54E0" w:rsidP="00E44A50">
      <w:pPr>
        <w:spacing w:after="0" w:line="480" w:lineRule="auto"/>
        <w:jc w:val="both"/>
        <w:rPr>
          <w:rFonts w:ascii="Times New Roman" w:hAnsi="Times New Roman" w:cs="Times New Roman"/>
          <w:sz w:val="24"/>
          <w:szCs w:val="24"/>
          <w:lang w:val="en-GB"/>
        </w:rPr>
      </w:pPr>
    </w:p>
    <w:p w14:paraId="2A1E5859" w14:textId="77777777" w:rsidR="00B17FD6" w:rsidRPr="00B043FB" w:rsidRDefault="00B17FD6" w:rsidP="00E44A50">
      <w:pPr>
        <w:spacing w:after="0" w:line="480" w:lineRule="auto"/>
        <w:jc w:val="both"/>
        <w:rPr>
          <w:rFonts w:ascii="Times New Roman" w:hAnsi="Times New Roman" w:cs="Times New Roman"/>
          <w:sz w:val="24"/>
          <w:szCs w:val="24"/>
          <w:lang w:val="en-GB"/>
        </w:rPr>
      </w:pPr>
    </w:p>
    <w:p w14:paraId="3B01CD6D" w14:textId="4F32AA89" w:rsidR="003D54E0" w:rsidRPr="00B043FB" w:rsidRDefault="003D54E0" w:rsidP="00E44A50">
      <w:pPr>
        <w:spacing w:after="0" w:line="480" w:lineRule="auto"/>
        <w:jc w:val="both"/>
        <w:rPr>
          <w:rFonts w:ascii="Times New Roman" w:hAnsi="Times New Roman" w:cs="Times New Roman"/>
          <w:sz w:val="24"/>
          <w:szCs w:val="24"/>
          <w:u w:val="single"/>
          <w:lang w:val="en-GB"/>
        </w:rPr>
      </w:pPr>
      <w:r w:rsidRPr="00B043FB">
        <w:rPr>
          <w:rFonts w:ascii="Times New Roman" w:hAnsi="Times New Roman" w:cs="Times New Roman"/>
          <w:sz w:val="24"/>
          <w:szCs w:val="24"/>
          <w:u w:val="single"/>
          <w:lang w:val="en-GB"/>
        </w:rPr>
        <w:t>Partial Androgen Insensitivity Syndrome</w:t>
      </w:r>
    </w:p>
    <w:p w14:paraId="65C51EBC" w14:textId="1CAC237A" w:rsidR="003D54E0" w:rsidRPr="00B043FB" w:rsidRDefault="00D93FF6"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Whereas gene mutations in androgen receptors are identified in more than 95% of women with CAIS, mutations are less common in PAIS </w:t>
      </w:r>
      <w:r w:rsidR="00D15070" w:rsidRPr="00B043FB">
        <w:rPr>
          <w:rFonts w:ascii="Times New Roman" w:hAnsi="Times New Roman" w:cs="Times New Roman"/>
          <w:sz w:val="24"/>
          <w:szCs w:val="24"/>
          <w:lang w:val="en-GB"/>
        </w:rPr>
        <w:fldChar w:fldCharType="begin">
          <w:fldData xml:space="preserve">PEVuZE5vdGU+PENpdGU+PEF1dGhvcj5Nb25nYW48L0F1dGhvcj48WWVhcj4yMDE1PC9ZZWFyPjxS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Nb25nYW48L0F1dGhvcj48WWVhcj4yMDE1PC9ZZWFyPjxS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00D15070" w:rsidRPr="00B043FB">
        <w:rPr>
          <w:rFonts w:ascii="Times New Roman" w:hAnsi="Times New Roman" w:cs="Times New Roman"/>
          <w:sz w:val="24"/>
          <w:szCs w:val="24"/>
          <w:lang w:val="en-GB"/>
        </w:rPr>
      </w:r>
      <w:r w:rsidR="00D1507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2)</w:t>
      </w:r>
      <w:r w:rsidR="00D15070" w:rsidRPr="00B043FB">
        <w:rPr>
          <w:rFonts w:ascii="Times New Roman" w:hAnsi="Times New Roman" w:cs="Times New Roman"/>
          <w:sz w:val="24"/>
          <w:szCs w:val="24"/>
          <w:lang w:val="en-GB"/>
        </w:rPr>
        <w:fldChar w:fldCharType="end"/>
      </w:r>
      <w:r w:rsidR="00D15070" w:rsidRPr="00B043FB">
        <w:rPr>
          <w:rFonts w:ascii="Times New Roman" w:hAnsi="Times New Roman" w:cs="Times New Roman"/>
          <w:sz w:val="24"/>
          <w:szCs w:val="24"/>
          <w:lang w:val="en-GB"/>
        </w:rPr>
        <w:t xml:space="preserve">, and the phenotype depends on the severity of the androgen receptor dysfunction, and amount of androgen insensitivity. </w:t>
      </w:r>
      <w:r w:rsidR="00D1507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Tadokoro-Cuccaro&lt;/Author&gt;&lt;Year&gt;2014&lt;/Year&gt;&lt;RecNum&gt;2855&lt;/RecNum&gt;&lt;DisplayText&gt;(30)&lt;/DisplayText&gt;&lt;record&gt;&lt;rec-number&gt;2855&lt;/rec-number&gt;&lt;foreign-keys&gt;&lt;key app="EN" db-id="tfsarptdptsaaveazd9xt0fgapxsawpssdff" timestamp="1499596830"&gt;2855&lt;/key&gt;&lt;key app="ENWeb" db-id=""&gt;0&lt;/key&gt;&lt;/foreign-keys&gt;&lt;ref-type name="Journal Article"&gt;17&lt;/ref-type&gt;&lt;contributors&gt;&lt;authors&gt;&lt;author&gt;Tadokoro-Cuccaro, R.&lt;/author&gt;&lt;author&gt;Hughes, I. A.&lt;/author&gt;&lt;/authors&gt;&lt;/contributors&gt;&lt;auth-address&gt;Department of Paediatrics, Addenbrooke&amp;apos;s Hospital, University of Cambridge, Cambridge, UK.&lt;/auth-address&gt;&lt;titles&gt;&lt;title&gt;Androgen insensitivity syndrome&lt;/title&gt;&lt;secondary-title&gt;Curr Opin Endocrinol Diabetes Obes&lt;/secondary-title&gt;&lt;/titles&gt;&lt;periodical&gt;&lt;full-title&gt;Curr Opin Endocrinol Diabetes Obes&lt;/full-title&gt;&lt;/periodical&gt;&lt;pages&gt;499-503&lt;/pages&gt;&lt;volume&gt;21&lt;/volume&gt;&lt;number&gt;6&lt;/number&gt;&lt;keywords&gt;&lt;keyword&gt;Androgen-Insensitivity Syndrome/*diagnosis/genetics/pathology&lt;/keyword&gt;&lt;keyword&gt;Genetic Counseling&lt;/keyword&gt;&lt;keyword&gt;Gonads/*pathology&lt;/keyword&gt;&lt;keyword&gt;Humans&lt;/keyword&gt;&lt;keyword&gt;Male&lt;/keyword&gt;&lt;keyword&gt;Neoplasms, Germ Cell and Embryonal/genetics/pathology/*prevention &amp;amp; control&lt;/keyword&gt;&lt;keyword&gt;Neoplasms, Gonadal Tissue/genetics/pathology/*prevention &amp;amp; control&lt;/keyword&gt;&lt;keyword&gt;Phenotype&lt;/keyword&gt;&lt;keyword&gt;Prognosis&lt;/keyword&gt;&lt;keyword&gt;Receptors, Androgen/*genetics&lt;/keyword&gt;&lt;keyword&gt;Risk Factors&lt;/keyword&gt;&lt;/keywords&gt;&lt;dates&gt;&lt;year&gt;2014&lt;/year&gt;&lt;pub-dates&gt;&lt;date&gt;Dec&lt;/date&gt;&lt;/pub-dates&gt;&lt;/dates&gt;&lt;isbn&gt;1752-2978 (Electronic)&amp;#xD;1752-296X (Linking)&lt;/isbn&gt;&lt;accession-num&gt;25354046&lt;/accession-num&gt;&lt;urls&gt;&lt;related-urls&gt;&lt;url&gt;https://www.ncbi.nlm.nih.gov/pubmed/25354046&lt;/url&gt;&lt;/related-urls&gt;&lt;/urls&gt;&lt;electronic-resource-num&gt;10.1097/MED.0000000000000107&lt;/electronic-resource-num&gt;&lt;/record&gt;&lt;/Cite&gt;&lt;/EndNote&gt;</w:instrText>
      </w:r>
      <w:r w:rsidR="00D1507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0)</w:t>
      </w:r>
      <w:r w:rsidR="00D15070" w:rsidRPr="00B043FB">
        <w:rPr>
          <w:rFonts w:ascii="Times New Roman" w:hAnsi="Times New Roman" w:cs="Times New Roman"/>
          <w:sz w:val="24"/>
          <w:szCs w:val="24"/>
          <w:lang w:val="en-GB"/>
        </w:rPr>
        <w:fldChar w:fldCharType="end"/>
      </w:r>
      <w:r w:rsidR="00E7647E" w:rsidRPr="00B043FB">
        <w:rPr>
          <w:rFonts w:ascii="Times New Roman" w:hAnsi="Times New Roman" w:cs="Times New Roman"/>
          <w:sz w:val="24"/>
          <w:szCs w:val="24"/>
          <w:lang w:val="en-GB"/>
        </w:rPr>
        <w:t xml:space="preserve"> However, there is usually some degree of genital ambiguity</w:t>
      </w:r>
      <w:r w:rsidR="00E44A50" w:rsidRPr="00B043FB">
        <w:rPr>
          <w:rFonts w:ascii="Times New Roman" w:hAnsi="Times New Roman" w:cs="Times New Roman"/>
          <w:sz w:val="24"/>
          <w:szCs w:val="24"/>
          <w:lang w:val="en-GB"/>
        </w:rPr>
        <w:t xml:space="preserve">, and underdevelopment of the penis, severe hypospadias, and a bifid scrotum, which may contain gonads </w:t>
      </w:r>
      <w:r w:rsidR="00E44A5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ughes&lt;/Author&gt;&lt;Year&gt;2012&lt;/Year&gt;&lt;RecNum&gt;2851&lt;/RecNum&gt;&lt;DisplayText&gt;(28)&lt;/DisplayText&gt;&lt;record&gt;&lt;rec-number&gt;2851&lt;/rec-number&gt;&lt;foreign-keys&gt;&lt;key app="EN" db-id="tfsarptdptsaaveazd9xt0fgapxsawpssdff" timestamp="1499596822"&gt;2851&lt;/key&gt;&lt;key app="ENWeb" db-id=""&gt;0&lt;/key&gt;&lt;/foreign-keys&gt;&lt;ref-type name="Journal Article"&gt;17&lt;/ref-type&gt;&lt;contributors&gt;&lt;authors&gt;&lt;author&gt;Hughes, Ieuan A.&lt;/author&gt;&lt;author&gt;Davies, John D.&lt;/author&gt;&lt;author&gt;Bunch, Trevor I.&lt;/author&gt;&lt;author&gt;Pasterski, Vickie&lt;/author&gt;&lt;author&gt;Mastroyannopoulou, Kiki&lt;/author&gt;&lt;author&gt;MacDougall, Jane&lt;/author&gt;&lt;/authors&gt;&lt;/contributors&gt;&lt;titles&gt;&lt;title&gt;Androgen insensitivity syndrome&lt;/title&gt;&lt;secondary-title&gt;The Lancet&lt;/secondary-title&gt;&lt;/titles&gt;&lt;periodical&gt;&lt;full-title&gt;The Lancet&lt;/full-title&gt;&lt;/periodical&gt;&lt;pages&gt;1419-1428&lt;/pages&gt;&lt;volume&gt;380&lt;/volume&gt;&lt;number&gt;9851&lt;/number&gt;&lt;dates&gt;&lt;year&gt;2012&lt;/year&gt;&lt;/dates&gt;&lt;isbn&gt;01406736&lt;/isbn&gt;&lt;urls&gt;&lt;/urls&gt;&lt;electronic-resource-num&gt;10.1016/s0140-6736(12)60071-3&lt;/electronic-resource-num&gt;&lt;/record&gt;&lt;/Cite&gt;&lt;/EndNote&gt;</w:instrText>
      </w:r>
      <w:r w:rsidR="00E44A5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8)</w:t>
      </w:r>
      <w:r w:rsidR="00E44A50" w:rsidRPr="00B043FB">
        <w:rPr>
          <w:rFonts w:ascii="Times New Roman" w:hAnsi="Times New Roman" w:cs="Times New Roman"/>
          <w:sz w:val="24"/>
          <w:szCs w:val="24"/>
          <w:lang w:val="en-GB"/>
        </w:rPr>
        <w:fldChar w:fldCharType="end"/>
      </w:r>
      <w:r w:rsidR="00E44A50" w:rsidRPr="00B043FB">
        <w:rPr>
          <w:rFonts w:ascii="Times New Roman" w:hAnsi="Times New Roman" w:cs="Times New Roman"/>
          <w:sz w:val="24"/>
          <w:szCs w:val="24"/>
          <w:lang w:val="en-GB"/>
        </w:rPr>
        <w:t xml:space="preserve">. Parental decisions on sex of rearing can be either as a boy or a girl, depending on the size of the phallus. If female, the testes may be removed to remove the possibility of changes due to testosterone, and again, the risk of germ cell tumours </w:t>
      </w:r>
      <w:r w:rsidR="00E44A5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09&lt;/Year&gt;&lt;RecNum&gt;2840&lt;/RecNum&gt;&lt;DisplayText&gt;(29)&lt;/DisplayText&gt;&lt;record&gt;&lt;rec-number&gt;2840&lt;/rec-number&gt;&lt;foreign-keys&gt;&lt;key app="EN" db-id="tfsarptdptsaaveazd9xt0fgapxsawpssdff" timestamp="1499528344"&gt;2840&lt;/key&gt;&lt;key app="ENWeb" db-id=""&gt;0&lt;/key&gt;&lt;/foreign-keys&gt;&lt;ref-type name="Journal Article"&gt;17&lt;/ref-type&gt;&lt;contributors&gt;&lt;authors&gt;&lt;author&gt;Hewitt, J. &lt;/author&gt;&lt;author&gt;Warne, G. L.&lt;/author&gt;&lt;/authors&gt;&lt;/contributors&gt;&lt;titles&gt;&lt;title&gt;Management of disorders of sex development&lt;/title&gt;&lt;secondary-title&gt;Pediatric Health&lt;/secondary-title&gt;&lt;/titles&gt;&lt;periodical&gt;&lt;full-title&gt;Pediatric Health&lt;/full-title&gt;&lt;/periodical&gt;&lt;pages&gt;1 - 65&lt;/pages&gt;&lt;volume&gt;3&lt;/volume&gt;&lt;number&gt;1&lt;/number&gt;&lt;dates&gt;&lt;year&gt;2009&lt;/year&gt;&lt;/dates&gt;&lt;urls&gt;&lt;/urls&gt;&lt;/record&gt;&lt;/Cite&gt;&lt;/EndNote&gt;</w:instrText>
      </w:r>
      <w:r w:rsidR="00E44A5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9)</w:t>
      </w:r>
      <w:r w:rsidR="00E44A50" w:rsidRPr="00B043FB">
        <w:rPr>
          <w:rFonts w:ascii="Times New Roman" w:hAnsi="Times New Roman" w:cs="Times New Roman"/>
          <w:sz w:val="24"/>
          <w:szCs w:val="24"/>
          <w:lang w:val="en-GB"/>
        </w:rPr>
        <w:fldChar w:fldCharType="end"/>
      </w:r>
      <w:r w:rsidR="00E44A50" w:rsidRPr="00B043FB">
        <w:rPr>
          <w:rFonts w:ascii="Times New Roman" w:hAnsi="Times New Roman" w:cs="Times New Roman"/>
          <w:sz w:val="24"/>
          <w:szCs w:val="24"/>
          <w:lang w:val="en-GB"/>
        </w:rPr>
        <w:t xml:space="preserve">, and the malignancy risk varies, depending on the location of the testes. If raised as male, then regular surveillance of the testes is essential, and recent data has shown that children with PAIS are raised as male </w:t>
      </w:r>
      <w:r w:rsidR="00E44A5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Tadokoro-Cuccaro&lt;/Author&gt;&lt;Year&gt;2014&lt;/Year&gt;&lt;RecNum&gt;2855&lt;/RecNum&gt;&lt;DisplayText&gt;(30)&lt;/DisplayText&gt;&lt;record&gt;&lt;rec-number&gt;2855&lt;/rec-number&gt;&lt;foreign-keys&gt;&lt;key app="EN" db-id="tfsarptdptsaaveazd9xt0fgapxsawpssdff" timestamp="1499596830"&gt;2855&lt;/key&gt;&lt;key app="ENWeb" db-id=""&gt;0&lt;/key&gt;&lt;/foreign-keys&gt;&lt;ref-type name="Journal Article"&gt;17&lt;/ref-type&gt;&lt;contributors&gt;&lt;authors&gt;&lt;author&gt;Tadokoro-Cuccaro, R.&lt;/author&gt;&lt;author&gt;Hughes, I. A.&lt;/author&gt;&lt;/authors&gt;&lt;/contributors&gt;&lt;auth-address&gt;Department of Paediatrics, Addenbrooke&amp;apos;s Hospital, University of Cambridge, Cambridge, UK.&lt;/auth-address&gt;&lt;titles&gt;&lt;title&gt;Androgen insensitivity syndrome&lt;/title&gt;&lt;secondary-title&gt;Curr Opin Endocrinol Diabetes Obes&lt;/secondary-title&gt;&lt;/titles&gt;&lt;periodical&gt;&lt;full-title&gt;Curr Opin Endocrinol Diabetes Obes&lt;/full-title&gt;&lt;/periodical&gt;&lt;pages&gt;499-503&lt;/pages&gt;&lt;volume&gt;21&lt;/volume&gt;&lt;number&gt;6&lt;/number&gt;&lt;keywords&gt;&lt;keyword&gt;Androgen-Insensitivity Syndrome/*diagnosis/genetics/pathology&lt;/keyword&gt;&lt;keyword&gt;Genetic Counseling&lt;/keyword&gt;&lt;keyword&gt;Gonads/*pathology&lt;/keyword&gt;&lt;keyword&gt;Humans&lt;/keyword&gt;&lt;keyword&gt;Male&lt;/keyword&gt;&lt;keyword&gt;Neoplasms, Germ Cell and Embryonal/genetics/pathology/*prevention &amp;amp; control&lt;/keyword&gt;&lt;keyword&gt;Neoplasms, Gonadal Tissue/genetics/pathology/*prevention &amp;amp; control&lt;/keyword&gt;&lt;keyword&gt;Phenotype&lt;/keyword&gt;&lt;keyword&gt;Prognosis&lt;/keyword&gt;&lt;keyword&gt;Receptors, Androgen/*genetics&lt;/keyword&gt;&lt;keyword&gt;Risk Factors&lt;/keyword&gt;&lt;/keywords&gt;&lt;dates&gt;&lt;year&gt;2014&lt;/year&gt;&lt;pub-dates&gt;&lt;date&gt;Dec&lt;/date&gt;&lt;/pub-dates&gt;&lt;/dates&gt;&lt;isbn&gt;1752-2978 (Electronic)&amp;#xD;1752-296X (Linking)&lt;/isbn&gt;&lt;accession-num&gt;25354046&lt;/accession-num&gt;&lt;urls&gt;&lt;related-urls&gt;&lt;url&gt;https://www.ncbi.nlm.nih.gov/pubmed/25354046&lt;/url&gt;&lt;/related-urls&gt;&lt;/urls&gt;&lt;electronic-resource-num&gt;10.1097/MED.0000000000000107&lt;/electronic-resource-num&gt;&lt;/record&gt;&lt;/Cite&gt;&lt;/EndNote&gt;</w:instrText>
      </w:r>
      <w:r w:rsidR="00E44A5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0)</w:t>
      </w:r>
      <w:r w:rsidR="00E44A50" w:rsidRPr="00B043FB">
        <w:rPr>
          <w:rFonts w:ascii="Times New Roman" w:hAnsi="Times New Roman" w:cs="Times New Roman"/>
          <w:sz w:val="24"/>
          <w:szCs w:val="24"/>
          <w:lang w:val="en-GB"/>
        </w:rPr>
        <w:fldChar w:fldCharType="end"/>
      </w:r>
      <w:r w:rsidR="00E44A50" w:rsidRPr="00B043FB">
        <w:rPr>
          <w:rFonts w:ascii="Times New Roman" w:hAnsi="Times New Roman" w:cs="Times New Roman"/>
          <w:sz w:val="24"/>
          <w:szCs w:val="24"/>
          <w:lang w:val="en-GB"/>
        </w:rPr>
        <w:t xml:space="preserve">, although breast development can occur at puberty. There may be a degree of gender dysphoria in adulthood, but again, this is </w:t>
      </w:r>
      <w:r w:rsidR="00FA4BDB" w:rsidRPr="00B043FB">
        <w:rPr>
          <w:rFonts w:ascii="Times New Roman" w:hAnsi="Times New Roman" w:cs="Times New Roman"/>
          <w:sz w:val="24"/>
          <w:szCs w:val="24"/>
          <w:lang w:val="en-GB"/>
        </w:rPr>
        <w:t>dependent</w:t>
      </w:r>
      <w:r w:rsidR="00E44A50" w:rsidRPr="00B043FB">
        <w:rPr>
          <w:rFonts w:ascii="Times New Roman" w:hAnsi="Times New Roman" w:cs="Times New Roman"/>
          <w:sz w:val="24"/>
          <w:szCs w:val="24"/>
          <w:lang w:val="en-GB"/>
        </w:rPr>
        <w:t xml:space="preserve"> on phallus size and sex assignment at birth. </w:t>
      </w:r>
      <w:r w:rsidR="00E44A50"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Mendonca&lt;/Author&gt;&lt;Year&gt;2009&lt;/Year&gt;&lt;RecNum&gt;2857&lt;/RecNum&gt;&lt;DisplayText&gt;(24)&lt;/DisplayText&gt;&lt;record&gt;&lt;rec-number&gt;2857&lt;/rec-number&gt;&lt;foreign-keys&gt;&lt;key app="EN" db-id="tfsarptdptsaaveazd9xt0fgapxsawpssdff" timestamp="1499686054"&gt;2857&lt;/key&gt;&lt;key app="ENWeb" db-id=""&gt;0&lt;/key&gt;&lt;/foreign-keys&gt;&lt;ref-type name="Journal Article"&gt;17&lt;/ref-type&gt;&lt;contributors&gt;&lt;authors&gt;&lt;author&gt;Mendonca, B. B.&lt;/author&gt;&lt;author&gt;Domenice, S.&lt;/author&gt;&lt;author&gt;Arnhold, I. J.&lt;/author&gt;&lt;author&gt;Costa, E. M.&lt;/author&gt;&lt;/authors&gt;&lt;/contributors&gt;&lt;auth-address&gt;Unidade de Endocrinologia do Desenvolvimento, Laboratorio de Hormonios e Genetica Molecular, LIM 42, Hospital das Clinicas da Faculdade de Medicina da Universidade de Sao Paulo, Sao Paulo, Brazil. beremen@usp.br&lt;/auth-address&gt;&lt;titles&gt;&lt;title&gt;46,XY disorders of sex development (DSD)&lt;/title&gt;&lt;secondary-title&gt;Clin Endocrinol (Oxf)&lt;/secondary-title&gt;&lt;/titles&gt;&lt;periodical&gt;&lt;full-title&gt;Clin Endocrinol (Oxf)&lt;/full-title&gt;&lt;/periodical&gt;&lt;pages&gt;173-87&lt;/pages&gt;&lt;volume&gt;70&lt;/volume&gt;&lt;number&gt;2&lt;/number&gt;&lt;keywords&gt;&lt;keyword&gt;Chromosomes, Human, X/genetics&lt;/keyword&gt;&lt;keyword&gt;Chromosomes, Human, Y/genetics&lt;/keyword&gt;&lt;keyword&gt;Disorders of Sex Development/diagnosis/*genetics/therapy&lt;/keyword&gt;&lt;keyword&gt;Female&lt;/keyword&gt;&lt;keyword&gt;Gonadal Dysgenesis, 46,XY/diagnosis/*genetics/therapy&lt;/keyword&gt;&lt;keyword&gt;Humans&lt;/keyword&gt;&lt;keyword&gt;Male&lt;/keyword&gt;&lt;keyword&gt;Mutation/*genetics&lt;/keyword&gt;&lt;keyword&gt;Testis/abnormalities&lt;/keyword&gt;&lt;keyword&gt;Testosterone/metabolism&lt;/keyword&gt;&lt;/keywords&gt;&lt;dates&gt;&lt;year&gt;2009&lt;/year&gt;&lt;pub-dates&gt;&lt;date&gt;Feb&lt;/date&gt;&lt;/pub-dates&gt;&lt;/dates&gt;&lt;isbn&gt;1365-2265 (Electronic)&amp;#xD;0300-0664 (Linking)&lt;/isbn&gt;&lt;accession-num&gt;18811725&lt;/accession-num&gt;&lt;urls&gt;&lt;related-urls&gt;&lt;url&gt;https://www.ncbi.nlm.nih.gov/pubmed/18811725&lt;/url&gt;&lt;/related-urls&gt;&lt;/urls&gt;&lt;electronic-resource-num&gt;10.1111/j.1365-2265.2008.03392.x&lt;/electronic-resource-num&gt;&lt;/record&gt;&lt;/Cite&gt;&lt;/EndNote&gt;</w:instrText>
      </w:r>
      <w:r w:rsidR="00E44A50"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4)</w:t>
      </w:r>
      <w:r w:rsidR="00E44A50" w:rsidRPr="00B043FB">
        <w:rPr>
          <w:rFonts w:ascii="Times New Roman" w:hAnsi="Times New Roman" w:cs="Times New Roman"/>
          <w:sz w:val="24"/>
          <w:szCs w:val="24"/>
          <w:lang w:val="en-GB"/>
        </w:rPr>
        <w:fldChar w:fldCharType="end"/>
      </w:r>
    </w:p>
    <w:p w14:paraId="4F0A1018" w14:textId="77777777" w:rsidR="00AE675A" w:rsidRPr="00B043FB" w:rsidRDefault="00AE675A" w:rsidP="00E44A50">
      <w:pPr>
        <w:spacing w:after="0" w:line="480" w:lineRule="auto"/>
        <w:jc w:val="both"/>
        <w:rPr>
          <w:rFonts w:ascii="Times New Roman" w:hAnsi="Times New Roman" w:cs="Times New Roman"/>
          <w:sz w:val="24"/>
          <w:szCs w:val="24"/>
          <w:lang w:val="en-GB"/>
        </w:rPr>
      </w:pPr>
    </w:p>
    <w:p w14:paraId="05BED2B0" w14:textId="1D814C56" w:rsidR="00E44A50" w:rsidRPr="00B043FB" w:rsidRDefault="00E44A50"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b/>
          <w:sz w:val="24"/>
          <w:szCs w:val="24"/>
          <w:u w:val="single"/>
          <w:lang w:val="en-GB"/>
        </w:rPr>
        <w:t>4.7. Mixed Sex Chromosome DSD</w:t>
      </w:r>
    </w:p>
    <w:p w14:paraId="44D914BB" w14:textId="595E65E0" w:rsidR="008C5AA0" w:rsidRPr="00B043FB" w:rsidRDefault="008548BB"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 xml:space="preserve">Mixed sex chromosome DSD occurs when there is aneuploidy – </w:t>
      </w:r>
      <w:proofErr w:type="spellStart"/>
      <w:r w:rsidRPr="00B043FB">
        <w:rPr>
          <w:rFonts w:ascii="Times New Roman" w:hAnsi="Times New Roman" w:cs="Times New Roman"/>
          <w:sz w:val="24"/>
          <w:szCs w:val="24"/>
          <w:lang w:val="en-GB"/>
        </w:rPr>
        <w:t>ie</w:t>
      </w:r>
      <w:proofErr w:type="spellEnd"/>
      <w:r w:rsidRPr="00B043FB">
        <w:rPr>
          <w:rFonts w:ascii="Times New Roman" w:hAnsi="Times New Roman" w:cs="Times New Roman"/>
          <w:sz w:val="24"/>
          <w:szCs w:val="24"/>
          <w:lang w:val="en-GB"/>
        </w:rPr>
        <w:t xml:space="preserve">, an abnormal number of chromosomes, and can be relatively common (47, XXX, 47, XXY, 45, X or 47, XYY) or part of a mosaic karyotype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Hewitt&lt;/Author&gt;&lt;Year&gt;2012&lt;/Year&gt;&lt;RecNum&gt;2861&lt;/RecNum&gt;&lt;DisplayText&gt;(8)&lt;/DisplayText&gt;&lt;record&gt;&lt;rec-number&gt;2861&lt;/rec-number&gt;&lt;foreign-keys&gt;&lt;key app="EN" db-id="tfsarptdptsaaveazd9xt0fgapxsawpssdff" timestamp="1499873645"&gt;2861&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Mixed sex chromosome and ovo-testiular DSD&lt;/title&gt;&lt;secondary-title&gt;Disorders of Sex Development: An Integrated Approach to Management&lt;/secondary-title&gt;&lt;/titles&gt;&lt;pages&gt;81 - 87&lt;/pages&gt;&lt;section&gt;8&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is is where one kind of karyotype is present in some cells, and a different karyotype in other cells, for example, 45, X / 46, XY.</w:t>
      </w:r>
    </w:p>
    <w:p w14:paraId="40E2D6FC" w14:textId="77777777" w:rsidR="008548BB" w:rsidRPr="00B043FB" w:rsidRDefault="008548BB" w:rsidP="00E44A50">
      <w:pPr>
        <w:spacing w:after="0" w:line="480" w:lineRule="auto"/>
        <w:jc w:val="both"/>
        <w:rPr>
          <w:rFonts w:ascii="Times New Roman" w:hAnsi="Times New Roman" w:cs="Times New Roman"/>
          <w:sz w:val="24"/>
          <w:szCs w:val="24"/>
          <w:lang w:val="en-GB"/>
        </w:rPr>
      </w:pPr>
    </w:p>
    <w:p w14:paraId="15772489" w14:textId="10BF38ED" w:rsidR="008548BB" w:rsidRPr="00B043FB" w:rsidRDefault="008548BB"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45, X / 46, XY</w:t>
      </w:r>
    </w:p>
    <w:p w14:paraId="16C14D4D" w14:textId="0DEB29D4" w:rsidR="008548BB" w:rsidRPr="00B043FB" w:rsidRDefault="008548BB"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is is the most common karyotype which is linked with ambiguous genitalia, with CAH and AIS. The anatomy in affected children can result from gonadal dysgenesis, </w:t>
      </w:r>
      <w:proofErr w:type="spellStart"/>
      <w:r w:rsidRPr="00B043FB">
        <w:rPr>
          <w:rFonts w:ascii="Times New Roman" w:hAnsi="Times New Roman" w:cs="Times New Roman"/>
          <w:sz w:val="24"/>
          <w:szCs w:val="24"/>
          <w:lang w:val="en-GB"/>
        </w:rPr>
        <w:t>ie</w:t>
      </w:r>
      <w:proofErr w:type="spellEnd"/>
      <w:r w:rsidRPr="00B043FB">
        <w:rPr>
          <w:rFonts w:ascii="Times New Roman" w:hAnsi="Times New Roman" w:cs="Times New Roman"/>
          <w:sz w:val="24"/>
          <w:szCs w:val="24"/>
          <w:lang w:val="en-GB"/>
        </w:rPr>
        <w:t xml:space="preserve">, maldeveloped gonads. Where one gonad is </w:t>
      </w:r>
      <w:r w:rsidRPr="00B043FB">
        <w:rPr>
          <w:rFonts w:ascii="Times New Roman" w:hAnsi="Times New Roman" w:cs="Times New Roman"/>
          <w:i/>
          <w:sz w:val="24"/>
          <w:szCs w:val="24"/>
          <w:lang w:val="en-GB"/>
        </w:rPr>
        <w:t>streak</w:t>
      </w:r>
      <w:r w:rsidRPr="00B043FB">
        <w:rPr>
          <w:rFonts w:ascii="Times New Roman" w:hAnsi="Times New Roman" w:cs="Times New Roman"/>
          <w:sz w:val="24"/>
          <w:szCs w:val="24"/>
          <w:lang w:val="en-GB"/>
        </w:rPr>
        <w:t xml:space="preserve">, and the other is </w:t>
      </w:r>
      <w:proofErr w:type="spellStart"/>
      <w:r w:rsidRPr="00B043FB">
        <w:rPr>
          <w:rFonts w:ascii="Times New Roman" w:hAnsi="Times New Roman" w:cs="Times New Roman"/>
          <w:i/>
          <w:sz w:val="24"/>
          <w:szCs w:val="24"/>
          <w:lang w:val="en-GB"/>
        </w:rPr>
        <w:t>dysgenetic</w:t>
      </w:r>
      <w:proofErr w:type="spellEnd"/>
      <w:r w:rsidRPr="00B043FB">
        <w:rPr>
          <w:rFonts w:ascii="Times New Roman" w:hAnsi="Times New Roman" w:cs="Times New Roman"/>
          <w:sz w:val="24"/>
          <w:szCs w:val="24"/>
          <w:lang w:val="en-GB"/>
        </w:rPr>
        <w:t xml:space="preserve">, the child is said to have </w:t>
      </w:r>
      <w:r w:rsidRPr="00B043FB">
        <w:rPr>
          <w:rFonts w:ascii="Times New Roman" w:hAnsi="Times New Roman" w:cs="Times New Roman"/>
          <w:i/>
          <w:sz w:val="24"/>
          <w:szCs w:val="24"/>
          <w:lang w:val="en-GB"/>
        </w:rPr>
        <w:t>mixed gonadal dysgenesis</w:t>
      </w:r>
      <w:r w:rsidRPr="00B043FB">
        <w:rPr>
          <w:rFonts w:ascii="Times New Roman" w:hAnsi="Times New Roman" w:cs="Times New Roman"/>
          <w:sz w:val="24"/>
          <w:szCs w:val="24"/>
          <w:lang w:val="en-GB"/>
        </w:rPr>
        <w:t xml:space="preserve">, so asymmetrical gonadal development </w:t>
      </w:r>
      <w:r w:rsidRPr="00B043FB">
        <w:rPr>
          <w:rFonts w:ascii="Times New Roman" w:hAnsi="Times New Roman" w:cs="Times New Roman"/>
          <w:sz w:val="24"/>
          <w:szCs w:val="24"/>
          <w:lang w:val="en-GB"/>
        </w:rPr>
        <w:fldChar w:fldCharType="begin">
          <w:fldData xml:space="preserve">PEVuZE5vdGU+PENpdGU+PEF1dGhvcj5IZXdpdHQ8L0F1dGhvcj48WWVhcj4yMDA5PC9ZZWFyPjxS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=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IZXdpdHQ8L0F1dGhvcj48WWVhcj4yMDA5PC9ZZWFyPjxS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=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10, 29)</w:t>
      </w:r>
      <w:r w:rsidRPr="00B043FB">
        <w:rPr>
          <w:rFonts w:ascii="Times New Roman" w:hAnsi="Times New Roman" w:cs="Times New Roman"/>
          <w:sz w:val="24"/>
          <w:szCs w:val="24"/>
          <w:lang w:val="en-GB"/>
        </w:rPr>
        <w:fldChar w:fldCharType="end"/>
      </w:r>
      <w:r w:rsidR="009C390A" w:rsidRPr="00B043FB">
        <w:rPr>
          <w:rFonts w:ascii="Times New Roman" w:hAnsi="Times New Roman" w:cs="Times New Roman"/>
          <w:sz w:val="24"/>
          <w:szCs w:val="24"/>
          <w:lang w:val="en-GB"/>
        </w:rPr>
        <w:t>.</w:t>
      </w:r>
    </w:p>
    <w:p w14:paraId="0F87B7E8" w14:textId="77777777" w:rsidR="009C390A" w:rsidRPr="00B043FB" w:rsidRDefault="009C390A" w:rsidP="00E44A50">
      <w:pPr>
        <w:spacing w:after="0" w:line="480" w:lineRule="auto"/>
        <w:jc w:val="both"/>
        <w:rPr>
          <w:rFonts w:ascii="Times New Roman" w:hAnsi="Times New Roman" w:cs="Times New Roman"/>
          <w:sz w:val="24"/>
          <w:szCs w:val="24"/>
          <w:lang w:val="en-GB"/>
        </w:rPr>
      </w:pPr>
    </w:p>
    <w:p w14:paraId="76A72C85" w14:textId="64A71DDF" w:rsidR="009C390A" w:rsidRPr="00B043FB" w:rsidRDefault="009C390A"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Children can present differently and have a varied phenotype, but those presenting with a male phenotype tend to be shorted and have </w:t>
      </w:r>
      <w:proofErr w:type="spellStart"/>
      <w:r w:rsidRPr="00B043FB">
        <w:rPr>
          <w:rFonts w:ascii="Times New Roman" w:hAnsi="Times New Roman" w:cs="Times New Roman"/>
          <w:sz w:val="24"/>
          <w:szCs w:val="24"/>
          <w:lang w:val="en-GB"/>
        </w:rPr>
        <w:t>dysgenetic</w:t>
      </w:r>
      <w:proofErr w:type="spellEnd"/>
      <w:r w:rsidRPr="00B043FB">
        <w:rPr>
          <w:rFonts w:ascii="Times New Roman" w:hAnsi="Times New Roman" w:cs="Times New Roman"/>
          <w:sz w:val="24"/>
          <w:szCs w:val="24"/>
          <w:lang w:val="en-GB"/>
        </w:rPr>
        <w:t xml:space="preserve"> testes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Hewitt&lt;/Author&gt;&lt;Year&gt;2012&lt;/Year&gt;&lt;RecNum&gt;2861&lt;/RecNum&gt;&lt;DisplayText&gt;(8)&lt;/DisplayText&gt;&lt;record&gt;&lt;rec-number&gt;2861&lt;/rec-number&gt;&lt;foreign-keys&gt;&lt;key app="EN" db-id="tfsarptdptsaaveazd9xt0fgapxsawpssdff" timestamp="1499873645"&gt;2861&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Mixed sex chromosome and ovo-testiular DSD&lt;/title&gt;&lt;secondary-title&gt;Disorders of Sex Development: An Integrated Approach to Management&lt;/secondary-title&gt;&lt;/titles&gt;&lt;pages&gt;81 - 87&lt;/pages&gt;&lt;section&gt;8&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However, individuals with a female phenotype may have features </w:t>
      </w:r>
      <w:proofErr w:type="gramStart"/>
      <w:r w:rsidRPr="00B043FB">
        <w:rPr>
          <w:rFonts w:ascii="Times New Roman" w:hAnsi="Times New Roman" w:cs="Times New Roman"/>
          <w:sz w:val="24"/>
          <w:szCs w:val="24"/>
          <w:lang w:val="en-GB"/>
        </w:rPr>
        <w:t>similar to</w:t>
      </w:r>
      <w:proofErr w:type="gramEnd"/>
      <w:r w:rsidRPr="00B043FB">
        <w:rPr>
          <w:rFonts w:ascii="Times New Roman" w:hAnsi="Times New Roman" w:cs="Times New Roman"/>
          <w:sz w:val="24"/>
          <w:szCs w:val="24"/>
          <w:lang w:val="en-GB"/>
        </w:rPr>
        <w:t xml:space="preserve"> Turner syndrome, and most have short stature. They can present ante-</w:t>
      </w:r>
      <w:proofErr w:type="spellStart"/>
      <w:r w:rsidRPr="00B043FB">
        <w:rPr>
          <w:rFonts w:ascii="Times New Roman" w:hAnsi="Times New Roman" w:cs="Times New Roman"/>
          <w:sz w:val="24"/>
          <w:szCs w:val="24"/>
          <w:lang w:val="en-GB"/>
        </w:rPr>
        <w:t>natally</w:t>
      </w:r>
      <w:proofErr w:type="spellEnd"/>
      <w:r w:rsidRPr="00B043FB">
        <w:rPr>
          <w:rFonts w:ascii="Times New Roman" w:hAnsi="Times New Roman" w:cs="Times New Roman"/>
          <w:sz w:val="24"/>
          <w:szCs w:val="24"/>
          <w:lang w:val="en-GB"/>
        </w:rPr>
        <w:t xml:space="preserve">, at birth with ambiguous genitalia, or later in adolescence with short stature or delayed puberty, or even in the oncology setting with a germ cell tumour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09&lt;/Year&gt;&lt;RecNum&gt;2840&lt;/RecNum&gt;&lt;DisplayText&gt;(29)&lt;/DisplayText&gt;&lt;record&gt;&lt;rec-number&gt;2840&lt;/rec-number&gt;&lt;foreign-keys&gt;&lt;key app="EN" db-id="tfsarptdptsaaveazd9xt0fgapxsawpssdff" timestamp="1499528344"&gt;2840&lt;/key&gt;&lt;key app="ENWeb" db-id=""&gt;0&lt;/key&gt;&lt;/foreign-keys&gt;&lt;ref-type name="Journal Article"&gt;17&lt;/ref-type&gt;&lt;contributors&gt;&lt;authors&gt;&lt;author&gt;Hewitt, J. &lt;/author&gt;&lt;author&gt;Warne, G. L.&lt;/author&gt;&lt;/authors&gt;&lt;/contributors&gt;&lt;titles&gt;&lt;title&gt;Management of disorders of sex development&lt;/title&gt;&lt;secondary-title&gt;Pediatric Health&lt;/secondary-title&gt;&lt;/titles&gt;&lt;periodical&gt;&lt;full-title&gt;Pediatric Health&lt;/full-title&gt;&lt;/periodical&gt;&lt;pages&gt;1 - 65&lt;/pages&gt;&lt;volume&gt;3&lt;/volume&gt;&lt;number&gt;1&lt;/number&gt;&lt;dates&gt;&lt;year&gt;2009&lt;/year&gt;&lt;/dates&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9)</w:t>
      </w:r>
      <w:r w:rsidRPr="00B043FB">
        <w:rPr>
          <w:rFonts w:ascii="Times New Roman" w:hAnsi="Times New Roman" w:cs="Times New Roman"/>
          <w:sz w:val="24"/>
          <w:szCs w:val="24"/>
          <w:lang w:val="en-GB"/>
        </w:rPr>
        <w:fldChar w:fldCharType="end"/>
      </w:r>
      <w:r w:rsidR="001D52C0" w:rsidRPr="00B043FB">
        <w:rPr>
          <w:rFonts w:ascii="Times New Roman" w:hAnsi="Times New Roman" w:cs="Times New Roman"/>
          <w:sz w:val="24"/>
          <w:szCs w:val="24"/>
          <w:lang w:val="en-GB"/>
        </w:rPr>
        <w:t xml:space="preserve">. Due to this, it has been argued that gonadectomy should be performed in infancy if the child is to be reared as a female. If male, the testes need to be observed regularly with serum tumour markers, and potentially biopsy after puberty. Sex of rearing is </w:t>
      </w:r>
      <w:proofErr w:type="spellStart"/>
      <w:r w:rsidR="001D52C0" w:rsidRPr="00B043FB">
        <w:rPr>
          <w:rFonts w:ascii="Times New Roman" w:hAnsi="Times New Roman" w:cs="Times New Roman"/>
          <w:sz w:val="24"/>
          <w:szCs w:val="24"/>
          <w:lang w:val="en-GB"/>
        </w:rPr>
        <w:t>dependant</w:t>
      </w:r>
      <w:proofErr w:type="spellEnd"/>
      <w:r w:rsidR="001D52C0" w:rsidRPr="00B043FB">
        <w:rPr>
          <w:rFonts w:ascii="Times New Roman" w:hAnsi="Times New Roman" w:cs="Times New Roman"/>
          <w:sz w:val="24"/>
          <w:szCs w:val="24"/>
          <w:lang w:val="en-GB"/>
        </w:rPr>
        <w:t xml:space="preserve"> on the external genitalia phenotype.</w:t>
      </w:r>
    </w:p>
    <w:p w14:paraId="469CFDFF" w14:textId="77777777" w:rsidR="001D52C0" w:rsidRPr="00B043FB" w:rsidRDefault="001D52C0" w:rsidP="00E44A50">
      <w:pPr>
        <w:spacing w:after="0" w:line="480" w:lineRule="auto"/>
        <w:jc w:val="both"/>
        <w:rPr>
          <w:rFonts w:ascii="Times New Roman" w:hAnsi="Times New Roman" w:cs="Times New Roman"/>
          <w:sz w:val="24"/>
          <w:szCs w:val="24"/>
          <w:lang w:val="en-GB"/>
        </w:rPr>
      </w:pPr>
    </w:p>
    <w:p w14:paraId="2D3FA1AC" w14:textId="5343AFDE" w:rsidR="001D52C0" w:rsidRPr="00B043FB" w:rsidRDefault="001D52C0"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46, XX / 46, XY DSD</w:t>
      </w:r>
    </w:p>
    <w:p w14:paraId="7D2A1A66" w14:textId="507653C4" w:rsidR="001D52C0" w:rsidRPr="00B043FB" w:rsidRDefault="001D52C0"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is is a chimeric genetic disorder, </w:t>
      </w:r>
      <w:r w:rsidR="00BE3A72" w:rsidRPr="00B043FB">
        <w:rPr>
          <w:rFonts w:ascii="Times New Roman" w:hAnsi="Times New Roman" w:cs="Times New Roman"/>
          <w:sz w:val="24"/>
          <w:szCs w:val="24"/>
          <w:lang w:val="en-GB"/>
        </w:rPr>
        <w:t>i.e.</w:t>
      </w:r>
      <w:r w:rsidRPr="00B043FB">
        <w:rPr>
          <w:rFonts w:ascii="Times New Roman" w:hAnsi="Times New Roman" w:cs="Times New Roman"/>
          <w:sz w:val="24"/>
          <w:szCs w:val="24"/>
          <w:lang w:val="en-GB"/>
        </w:rPr>
        <w:t xml:space="preserve">, where a cell can be made up of different zygotes, and can be referred to as chromosomal </w:t>
      </w:r>
      <w:proofErr w:type="spellStart"/>
      <w:r w:rsidRPr="00B043FB">
        <w:rPr>
          <w:rFonts w:ascii="Times New Roman" w:hAnsi="Times New Roman" w:cs="Times New Roman"/>
          <w:sz w:val="24"/>
          <w:szCs w:val="24"/>
          <w:lang w:val="en-GB"/>
        </w:rPr>
        <w:t>ovotesticular</w:t>
      </w:r>
      <w:proofErr w:type="spellEnd"/>
      <w:r w:rsidRPr="00B043FB">
        <w:rPr>
          <w:rFonts w:ascii="Times New Roman" w:hAnsi="Times New Roman" w:cs="Times New Roman"/>
          <w:sz w:val="24"/>
          <w:szCs w:val="24"/>
          <w:lang w:val="en-GB"/>
        </w:rPr>
        <w:t xml:space="preserve"> DSD. Because of this mixed sex chromosome, both ovarian and testicular tissues are found in either the same gonad, or the opposite gonad, </w:t>
      </w:r>
      <w:r w:rsidRPr="00B043FB">
        <w:rPr>
          <w:rFonts w:ascii="Times New Roman" w:hAnsi="Times New Roman" w:cs="Times New Roman"/>
          <w:sz w:val="24"/>
          <w:szCs w:val="24"/>
          <w:lang w:val="en-GB"/>
        </w:rPr>
        <w:lastRenderedPageBreak/>
        <w:t xml:space="preserve">just as in 46, XX </w:t>
      </w:r>
      <w:proofErr w:type="spellStart"/>
      <w:r w:rsidRPr="00B043FB">
        <w:rPr>
          <w:rFonts w:ascii="Times New Roman" w:hAnsi="Times New Roman" w:cs="Times New Roman"/>
          <w:sz w:val="24"/>
          <w:szCs w:val="24"/>
          <w:lang w:val="en-GB"/>
        </w:rPr>
        <w:t>ovotesticular</w:t>
      </w:r>
      <w:proofErr w:type="spellEnd"/>
      <w:r w:rsidRPr="00B043FB">
        <w:rPr>
          <w:rFonts w:ascii="Times New Roman" w:hAnsi="Times New Roman" w:cs="Times New Roman"/>
          <w:sz w:val="24"/>
          <w:szCs w:val="24"/>
          <w:lang w:val="en-GB"/>
        </w:rPr>
        <w:t xml:space="preserve"> DSD, or 46, XY </w:t>
      </w:r>
      <w:proofErr w:type="spellStart"/>
      <w:r w:rsidRPr="00B043FB">
        <w:rPr>
          <w:rFonts w:ascii="Times New Roman" w:hAnsi="Times New Roman" w:cs="Times New Roman"/>
          <w:sz w:val="24"/>
          <w:szCs w:val="24"/>
          <w:lang w:val="en-GB"/>
        </w:rPr>
        <w:t>ovotesticular</w:t>
      </w:r>
      <w:proofErr w:type="spellEnd"/>
      <w:r w:rsidRPr="00B043FB">
        <w:rPr>
          <w:rFonts w:ascii="Times New Roman" w:hAnsi="Times New Roman" w:cs="Times New Roman"/>
          <w:sz w:val="24"/>
          <w:szCs w:val="24"/>
          <w:lang w:val="en-GB"/>
        </w:rPr>
        <w:t xml:space="preserve"> DSD. The distribution amongst the gonads vary, but both ovarian follicles and seminiferous tubules are present.</w:t>
      </w:r>
    </w:p>
    <w:p w14:paraId="352DA1F0" w14:textId="77777777" w:rsidR="007D64E1" w:rsidRPr="00B043FB" w:rsidRDefault="007D64E1" w:rsidP="00E44A50">
      <w:pPr>
        <w:spacing w:after="0" w:line="480" w:lineRule="auto"/>
        <w:jc w:val="both"/>
        <w:rPr>
          <w:rFonts w:ascii="Times New Roman" w:hAnsi="Times New Roman" w:cs="Times New Roman"/>
          <w:sz w:val="24"/>
          <w:szCs w:val="24"/>
          <w:lang w:val="en-GB"/>
        </w:rPr>
      </w:pPr>
    </w:p>
    <w:p w14:paraId="495EEBC2" w14:textId="74D6AB76" w:rsidR="007D64E1" w:rsidRPr="00B043FB" w:rsidRDefault="007D64E1"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Some women with </w:t>
      </w:r>
      <w:proofErr w:type="spellStart"/>
      <w:r w:rsidRPr="00B043FB">
        <w:rPr>
          <w:rFonts w:ascii="Times New Roman" w:hAnsi="Times New Roman" w:cs="Times New Roman"/>
          <w:sz w:val="24"/>
          <w:szCs w:val="24"/>
          <w:lang w:val="en-GB"/>
        </w:rPr>
        <w:t>ovotesticular</w:t>
      </w:r>
      <w:proofErr w:type="spellEnd"/>
      <w:r w:rsidRPr="00B043FB">
        <w:rPr>
          <w:rFonts w:ascii="Times New Roman" w:hAnsi="Times New Roman" w:cs="Times New Roman"/>
          <w:sz w:val="24"/>
          <w:szCs w:val="24"/>
          <w:lang w:val="en-GB"/>
        </w:rPr>
        <w:t xml:space="preserve"> DSD have become mothers, but not </w:t>
      </w:r>
      <w:proofErr w:type="spellStart"/>
      <w:r w:rsidRPr="00B043FB">
        <w:rPr>
          <w:rFonts w:ascii="Times New Roman" w:hAnsi="Times New Roman" w:cs="Times New Roman"/>
          <w:sz w:val="24"/>
          <w:szCs w:val="24"/>
          <w:lang w:val="en-GB"/>
        </w:rPr>
        <w:t>ovotesticular</w:t>
      </w:r>
      <w:proofErr w:type="spellEnd"/>
      <w:r w:rsidRPr="00B043FB">
        <w:rPr>
          <w:rFonts w:ascii="Times New Roman" w:hAnsi="Times New Roman" w:cs="Times New Roman"/>
          <w:sz w:val="24"/>
          <w:szCs w:val="24"/>
          <w:lang w:val="en-GB"/>
        </w:rPr>
        <w:t xml:space="preserve"> DSD males have become fathers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Hewitt&lt;/Author&gt;&lt;Year&gt;2012&lt;/Year&gt;&lt;RecNum&gt;2861&lt;/RecNum&gt;&lt;DisplayText&gt;(8)&lt;/DisplayText&gt;&lt;record&gt;&lt;rec-number&gt;2861&lt;/rec-number&gt;&lt;foreign-keys&gt;&lt;key app="EN" db-id="tfsarptdptsaaveazd9xt0fgapxsawpssdff" timestamp="1499873645"&gt;2861&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Mixed sex chromosome and ovo-testiular DSD&lt;/title&gt;&lt;secondary-title&gt;Disorders of Sex Development: An Integrated Approach to Management&lt;/secondary-title&gt;&lt;/titles&gt;&lt;pages&gt;81 - 87&lt;/pages&gt;&lt;section&gt;8&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so it is clear that the ovary is dominant. If testicular tissue is not removed, then re-evaluation of endocrine status is essential at the time of puberty.</w:t>
      </w:r>
    </w:p>
    <w:p w14:paraId="57E7DB58" w14:textId="77777777" w:rsidR="007D64E1" w:rsidRPr="00B043FB" w:rsidRDefault="007D64E1" w:rsidP="00E44A50">
      <w:pPr>
        <w:spacing w:after="0" w:line="480" w:lineRule="auto"/>
        <w:jc w:val="both"/>
        <w:rPr>
          <w:rFonts w:ascii="Times New Roman" w:hAnsi="Times New Roman" w:cs="Times New Roman"/>
          <w:sz w:val="24"/>
          <w:szCs w:val="24"/>
          <w:lang w:val="en-GB"/>
        </w:rPr>
      </w:pPr>
    </w:p>
    <w:p w14:paraId="6A7CCEAB" w14:textId="064AE24B" w:rsidR="007D64E1" w:rsidRPr="00B043FB" w:rsidRDefault="007D64E1"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Klinefelter syndrome – 47, XXY (See chapter on Klinefelter syndrome)</w:t>
      </w:r>
    </w:p>
    <w:p w14:paraId="7AB4D48B" w14:textId="1F2A45F0" w:rsidR="007D64E1" w:rsidRPr="00B043FB" w:rsidRDefault="007D64E1"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Klinefelter syndrome results from two or more X chromosomes in males. Symptoms can vary, and sometimes diagnosis is made when the adult male has investigations into infertility, due to high FSH and LH levels </w:t>
      </w:r>
      <w:r w:rsidRPr="00B043FB">
        <w:rPr>
          <w:rFonts w:ascii="Times New Roman" w:hAnsi="Times New Roman" w:cs="Times New Roman"/>
          <w:sz w:val="24"/>
          <w:szCs w:val="24"/>
          <w:lang w:val="en-GB"/>
        </w:rPr>
        <w:fldChar w:fldCharType="begin"/>
      </w:r>
      <w:r w:rsidRPr="00B043FB">
        <w:rPr>
          <w:rFonts w:ascii="Times New Roman" w:hAnsi="Times New Roman" w:cs="Times New Roman"/>
          <w:sz w:val="24"/>
          <w:szCs w:val="24"/>
          <w:lang w:val="en-GB"/>
        </w:rPr>
        <w:instrText xml:space="preserve"> ADDIN EN.CITE &lt;EndNote&gt;&lt;Cite&gt;&lt;Author&gt;Hewitt&lt;/Author&gt;&lt;Year&gt;2012&lt;/Year&gt;&lt;RecNum&gt;2861&lt;/RecNum&gt;&lt;DisplayText&gt;(8)&lt;/DisplayText&gt;&lt;record&gt;&lt;rec-number&gt;2861&lt;/rec-number&gt;&lt;foreign-keys&gt;&lt;key app="EN" db-id="tfsarptdptsaaveazd9xt0fgapxsawpssdff" timestamp="1499873645"&gt;2861&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Mixed sex chromosome and ovo-testiular DSD&lt;/title&gt;&lt;secondary-title&gt;Disorders of Sex Development: An Integrated Approach to Management&lt;/secondary-title&gt;&lt;/titles&gt;&lt;pages&gt;81 - 87&lt;/pages&gt;&lt;section&gt;8&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There is decreased testicular function in most affected individuals, so smaller testes are present, and sometimes there may be some degree of learning difficulty </w:t>
      </w:r>
      <w:r w:rsidRPr="00B043FB">
        <w:rPr>
          <w:rFonts w:ascii="Times New Roman" w:hAnsi="Times New Roman" w:cs="Times New Roman"/>
          <w:sz w:val="24"/>
          <w:szCs w:val="24"/>
          <w:lang w:val="en-GB"/>
        </w:rPr>
        <w:fldChar w:fldCharType="begin">
          <w:fldData xml:space="preserve">PEVuZE5vdGU+PENpdGU+PEF1dGhvcj5CaWFzb24tTGF1YmVyPC9BdXRob3I+PFllYXI+MjAxMDwv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</w:fldData>
        </w:fldChar>
      </w:r>
      <w:r w:rsidRPr="00B043FB">
        <w:rPr>
          <w:rFonts w:ascii="Times New Roman" w:hAnsi="Times New Roman" w:cs="Times New Roman"/>
          <w:sz w:val="24"/>
          <w:szCs w:val="24"/>
          <w:lang w:val="en-GB"/>
        </w:rPr>
        <w:instrText xml:space="preserve"> ADDIN EN.CITE </w:instrText>
      </w:r>
      <w:r w:rsidRPr="00B043FB">
        <w:rPr>
          <w:rFonts w:ascii="Times New Roman" w:hAnsi="Times New Roman" w:cs="Times New Roman"/>
          <w:sz w:val="24"/>
          <w:szCs w:val="24"/>
          <w:lang w:val="en-GB"/>
        </w:rPr>
        <w:fldChar w:fldCharType="begin">
          <w:fldData xml:space="preserve">PEVuZE5vdGU+PENpdGU+PEF1dGhvcj5CaWFzb24tTGF1YmVyPC9BdXRob3I+PFllYXI+MjAxMDwv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</w:fldData>
        </w:fldChar>
      </w:r>
      <w:r w:rsidRPr="00B043FB">
        <w:rPr>
          <w:rFonts w:ascii="Times New Roman" w:hAnsi="Times New Roman" w:cs="Times New Roman"/>
          <w:sz w:val="24"/>
          <w:szCs w:val="24"/>
          <w:lang w:val="en-GB"/>
        </w:rPr>
        <w:instrText xml:space="preserve"> ADDIN EN.CITE.DATA </w:instrText>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Pr="00B043FB">
        <w:rPr>
          <w:rFonts w:ascii="Times New Roman" w:hAnsi="Times New Roman" w:cs="Times New Roman"/>
          <w:noProof/>
          <w:sz w:val="24"/>
          <w:szCs w:val="24"/>
          <w:lang w:val="en-GB"/>
        </w:rPr>
        <w:t>(10)</w:t>
      </w:r>
      <w:r w:rsidRPr="00B043FB">
        <w:rPr>
          <w:rFonts w:ascii="Times New Roman" w:hAnsi="Times New Roman" w:cs="Times New Roman"/>
          <w:sz w:val="24"/>
          <w:szCs w:val="24"/>
          <w:lang w:val="en-GB"/>
        </w:rPr>
        <w:fldChar w:fldCharType="end"/>
      </w:r>
    </w:p>
    <w:p w14:paraId="73DB60DD" w14:textId="77777777" w:rsidR="007D64E1" w:rsidRPr="00B043FB" w:rsidRDefault="007D64E1" w:rsidP="00E44A50">
      <w:pPr>
        <w:spacing w:after="0" w:line="480" w:lineRule="auto"/>
        <w:jc w:val="both"/>
        <w:rPr>
          <w:rFonts w:ascii="Times New Roman" w:hAnsi="Times New Roman" w:cs="Times New Roman"/>
          <w:sz w:val="24"/>
          <w:szCs w:val="24"/>
          <w:lang w:val="en-GB"/>
        </w:rPr>
      </w:pPr>
    </w:p>
    <w:p w14:paraId="421FE40A" w14:textId="5B0E1FC8" w:rsidR="007D64E1" w:rsidRPr="00B043FB" w:rsidRDefault="007D64E1"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urner syndrome – Monosomy X or 45, X or 45, XO (See chapter on Turner syndrome)</w:t>
      </w:r>
    </w:p>
    <w:p w14:paraId="1D5EDB41" w14:textId="674BD557" w:rsidR="007D64E1" w:rsidRPr="00B043FB" w:rsidRDefault="00C5214B"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Part or all of one of the X chromosomes is missing in Turner syndrome (TS). Girls with TS do not tend to come under the ‘DSD’ classification in clinical practice, but it sits within the consensus nomenclature, and many endocrine centres internationally will have their own TS clinics. There is a characteristic phenotype for girls with TS, including short stature and </w:t>
      </w:r>
      <w:proofErr w:type="spellStart"/>
      <w:r w:rsidRPr="00B043FB">
        <w:rPr>
          <w:rFonts w:ascii="Times New Roman" w:hAnsi="Times New Roman" w:cs="Times New Roman"/>
          <w:sz w:val="24"/>
          <w:szCs w:val="24"/>
          <w:lang w:val="en-GB"/>
        </w:rPr>
        <w:t>gonadl</w:t>
      </w:r>
      <w:proofErr w:type="spellEnd"/>
      <w:r w:rsidRPr="00B043FB">
        <w:rPr>
          <w:rFonts w:ascii="Times New Roman" w:hAnsi="Times New Roman" w:cs="Times New Roman"/>
          <w:sz w:val="24"/>
          <w:szCs w:val="24"/>
          <w:lang w:val="en-GB"/>
        </w:rPr>
        <w:t xml:space="preserve"> dysgenesis. Phenotypically, the girl with TS will also have female external genitalia. Diagnosis can be made antenatally, in infancy, in childhood where slow growth is noted, or adolescence, where the girl presents with delayed puberty and amenorrhea.</w:t>
      </w:r>
    </w:p>
    <w:p w14:paraId="6BF1BE48" w14:textId="77777777" w:rsidR="00C5214B" w:rsidRPr="00B043FB" w:rsidRDefault="00C5214B" w:rsidP="00E44A50">
      <w:pPr>
        <w:spacing w:after="0" w:line="480" w:lineRule="auto"/>
        <w:jc w:val="both"/>
        <w:rPr>
          <w:rFonts w:ascii="Times New Roman" w:hAnsi="Times New Roman" w:cs="Times New Roman"/>
          <w:sz w:val="24"/>
          <w:szCs w:val="24"/>
          <w:lang w:val="en-GB"/>
        </w:rPr>
      </w:pPr>
    </w:p>
    <w:p w14:paraId="74D541ED" w14:textId="196115CC" w:rsidR="00C5214B" w:rsidRPr="00B043FB" w:rsidRDefault="00C5214B" w:rsidP="00E44A50">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8. Management</w:t>
      </w:r>
    </w:p>
    <w:p w14:paraId="79BE6CCE" w14:textId="0029EB9A" w:rsidR="00C5214B" w:rsidRPr="00B043FB" w:rsidRDefault="00A567BC"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Medical management</w:t>
      </w:r>
    </w:p>
    <w:p w14:paraId="57840E6A" w14:textId="3DF8C4A2" w:rsidR="00A567BC" w:rsidRPr="00B043FB" w:rsidRDefault="003F5DE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 xml:space="preserve">It is common sense that the baby born with ambiguous genitalia needs urgent medical evaluation, including a thorough </w:t>
      </w:r>
      <w:proofErr w:type="spellStart"/>
      <w:r w:rsidRPr="00B043FB">
        <w:rPr>
          <w:rFonts w:ascii="Times New Roman" w:hAnsi="Times New Roman" w:cs="Times New Roman"/>
          <w:sz w:val="24"/>
          <w:szCs w:val="24"/>
          <w:lang w:val="en-GB"/>
        </w:rPr>
        <w:t>newborn</w:t>
      </w:r>
      <w:proofErr w:type="spellEnd"/>
      <w:r w:rsidRPr="00B043FB">
        <w:rPr>
          <w:rFonts w:ascii="Times New Roman" w:hAnsi="Times New Roman" w:cs="Times New Roman"/>
          <w:sz w:val="24"/>
          <w:szCs w:val="24"/>
          <w:lang w:val="en-GB"/>
        </w:rPr>
        <w:t xml:space="preserve"> physical examination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Devlin&lt;/Author&gt;&lt;Year&gt;2008&lt;/Year&gt;&lt;RecNum&gt;2271&lt;/RecNum&gt;&lt;DisplayText&gt;(33)&lt;/DisplayText&gt;&lt;record&gt;&lt;rec-number&gt;2271&lt;/rec-number&gt;&lt;foreign-keys&gt;&lt;key app="EN" db-id="tfsarptdptsaaveazd9xt0fgapxsawpssdff" timestamp="0"&gt;2271&lt;/key&gt;&lt;/foreign-keys&gt;&lt;ref-type name="Journal Article"&gt;17&lt;/ref-type&gt;&lt;contributors&gt;&lt;authors&gt;&lt;author&gt;Devlin, J.K.&lt;/author&gt;&lt;author&gt;Wilkinson, A.&lt;/author&gt;&lt;/authors&gt;&lt;/contributors&gt;&lt;titles&gt;&lt;title&gt;Routine examination of the neonate&lt;/title&gt;&lt;secondary-title&gt;The Journal of Clinical Examination&lt;/secondary-title&gt;&lt;/titles&gt;&lt;periodical&gt;&lt;full-title&gt;The Journal of Clinical Examination&lt;/full-title&gt;&lt;/periodical&gt;&lt;pages&gt;16-21&lt;/pages&gt;&lt;volume&gt;5&lt;/volume&gt;&lt;dates&gt;&lt;year&gt;2008&lt;/year&gt;&lt;/dates&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3)</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specifically looking for any dysmorphic features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Warne&lt;/Author&gt;&lt;Year&gt;2012&lt;/Year&gt;&lt;RecNum&gt;2862&lt;/RecNum&gt;&lt;DisplayText&gt;(34)&lt;/DisplayText&gt;&lt;record&gt;&lt;rec-number&gt;2862&lt;/rec-number&gt;&lt;foreign-keys&gt;&lt;key app="EN" db-id="tfsarptdptsaaveazd9xt0fgapxsawpssdff" timestamp="1499873761"&gt;2862&lt;/key&gt;&lt;/foreign-keys&gt;&lt;ref-type name="Book Section"&gt;5&lt;/ref-type&gt;&lt;contributors&gt;&lt;authors&gt;&lt;author&gt;Warne, G. L.&lt;/author&gt;&lt;author&gt;Hewitt, J. K.&lt;/author&gt;&lt;/authors&gt;&lt;secondary-authors&gt;&lt;author&gt;Hutson, J. M.&lt;/author&gt;&lt;author&gt;Warne, G. L.&lt;/author&gt;&lt;author&gt;Grover, S. R.&lt;/author&gt;&lt;/secondary-authors&gt;&lt;/contributors&gt;&lt;titles&gt;&lt;title&gt;The medical management of disorders of sex development &lt;/title&gt;&lt;secondary-title&gt;Disorders of Sex Development: An Integrated Approach to Management&lt;/secondary-title&gt;&lt;/titles&gt;&lt;pages&gt;159 - 172&lt;/pages&gt;&lt;section&gt;16&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4)</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Urgent blood samples, as previously stated, need to be performed, as well as clinical monitoring in the immediate </w:t>
      </w:r>
      <w:proofErr w:type="spellStart"/>
      <w:r w:rsidRPr="00B043FB">
        <w:rPr>
          <w:rFonts w:ascii="Times New Roman" w:hAnsi="Times New Roman" w:cs="Times New Roman"/>
          <w:sz w:val="24"/>
          <w:szCs w:val="24"/>
          <w:lang w:val="en-GB"/>
        </w:rPr>
        <w:t>newborn</w:t>
      </w:r>
      <w:proofErr w:type="spellEnd"/>
      <w:r w:rsidRPr="00B043FB">
        <w:rPr>
          <w:rFonts w:ascii="Times New Roman" w:hAnsi="Times New Roman" w:cs="Times New Roman"/>
          <w:sz w:val="24"/>
          <w:szCs w:val="24"/>
          <w:lang w:val="en-GB"/>
        </w:rPr>
        <w:t xml:space="preserve"> period. If a diagnosis of salt wasting CAH is made, then commencing hydrocortisone and fludrocortisone is paramount, as well as salt replacement, </w:t>
      </w:r>
      <w:r w:rsidRPr="00B043FB">
        <w:rPr>
          <w:rFonts w:ascii="Times New Roman" w:hAnsi="Times New Roman" w:cs="Times New Roman"/>
          <w:b/>
          <w:i/>
          <w:sz w:val="24"/>
          <w:szCs w:val="24"/>
          <w:lang w:val="en-GB"/>
        </w:rPr>
        <w:t xml:space="preserve">(See Chapter on CAH) </w:t>
      </w:r>
      <w:proofErr w:type="gramStart"/>
      <w:r w:rsidRPr="00B043FB">
        <w:rPr>
          <w:rFonts w:ascii="Times New Roman" w:hAnsi="Times New Roman" w:cs="Times New Roman"/>
          <w:sz w:val="24"/>
          <w:szCs w:val="24"/>
          <w:lang w:val="en-GB"/>
        </w:rPr>
        <w:t>in order to</w:t>
      </w:r>
      <w:proofErr w:type="gramEnd"/>
      <w:r w:rsidRPr="00B043FB">
        <w:rPr>
          <w:rFonts w:ascii="Times New Roman" w:hAnsi="Times New Roman" w:cs="Times New Roman"/>
          <w:sz w:val="24"/>
          <w:szCs w:val="24"/>
          <w:lang w:val="en-GB"/>
        </w:rPr>
        <w:t xml:space="preserve"> prevent an adrenal crisis.</w:t>
      </w:r>
    </w:p>
    <w:p w14:paraId="61B89862" w14:textId="77777777" w:rsidR="003F5DED" w:rsidRPr="00B043FB" w:rsidRDefault="003F5DED" w:rsidP="00E44A50">
      <w:pPr>
        <w:spacing w:after="0" w:line="480" w:lineRule="auto"/>
        <w:jc w:val="both"/>
        <w:rPr>
          <w:rFonts w:ascii="Times New Roman" w:hAnsi="Times New Roman" w:cs="Times New Roman"/>
          <w:sz w:val="24"/>
          <w:szCs w:val="24"/>
          <w:lang w:val="en-GB"/>
        </w:rPr>
      </w:pPr>
    </w:p>
    <w:p w14:paraId="01BAC2A5" w14:textId="47ADB37F" w:rsidR="003F5DED" w:rsidRPr="00B043FB" w:rsidRDefault="003F5DE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Hormone replacement therapy is needed in all females with mixed gonadal dysgenesis, or in genotypic males who have either had their testes removed, or where they experience testicular failure.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Warne&lt;/Author&gt;&lt;Year&gt;2012&lt;/Year&gt;&lt;RecNum&gt;2862&lt;/RecNum&gt;&lt;DisplayText&gt;(34)&lt;/DisplayText&gt;&lt;record&gt;&lt;rec-number&gt;2862&lt;/rec-number&gt;&lt;foreign-keys&gt;&lt;key app="EN" db-id="tfsarptdptsaaveazd9xt0fgapxsawpssdff" timestamp="1499873761"&gt;2862&lt;/key&gt;&lt;/foreign-keys&gt;&lt;ref-type name="Book Section"&gt;5&lt;/ref-type&gt;&lt;contributors&gt;&lt;authors&gt;&lt;author&gt;Warne, G. L.&lt;/author&gt;&lt;author&gt;Hewitt, J. K.&lt;/author&gt;&lt;/authors&gt;&lt;secondary-authors&gt;&lt;author&gt;Hutson, J. M.&lt;/author&gt;&lt;author&gt;Warne, G. L.&lt;/author&gt;&lt;author&gt;Grover, S. R.&lt;/author&gt;&lt;/secondary-authors&gt;&lt;/contributors&gt;&lt;titles&gt;&lt;title&gt;The medical management of disorders of sex development &lt;/title&gt;&lt;secondary-title&gt;Disorders of Sex Development: An Integrated Approach to Management&lt;/secondary-title&gt;&lt;/titles&gt;&lt;pages&gt;159 - 172&lt;/pages&gt;&lt;section&gt;16&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4)</w:t>
      </w:r>
      <w:r w:rsidRPr="00B043FB">
        <w:rPr>
          <w:rFonts w:ascii="Times New Roman" w:hAnsi="Times New Roman" w:cs="Times New Roman"/>
          <w:sz w:val="24"/>
          <w:szCs w:val="24"/>
          <w:lang w:val="en-GB"/>
        </w:rPr>
        <w:fldChar w:fldCharType="end"/>
      </w:r>
    </w:p>
    <w:p w14:paraId="787A438F" w14:textId="77777777" w:rsidR="003F5DED" w:rsidRPr="00B043FB" w:rsidRDefault="003F5DED" w:rsidP="00E44A50">
      <w:pPr>
        <w:spacing w:after="0" w:line="480" w:lineRule="auto"/>
        <w:jc w:val="both"/>
        <w:rPr>
          <w:rFonts w:ascii="Times New Roman" w:hAnsi="Times New Roman" w:cs="Times New Roman"/>
          <w:sz w:val="24"/>
          <w:szCs w:val="24"/>
          <w:lang w:val="en-GB"/>
        </w:rPr>
      </w:pPr>
    </w:p>
    <w:p w14:paraId="057EC707" w14:textId="5DE47AC3" w:rsidR="003F5DED" w:rsidRPr="00B043FB" w:rsidRDefault="003F5DED"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Surgical management</w:t>
      </w:r>
    </w:p>
    <w:p w14:paraId="6BA6179B" w14:textId="25B83DE4" w:rsidR="003F5DED" w:rsidRPr="00B043FB" w:rsidRDefault="003F5DE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Surgical management of the child with a DSD remains controversial. Reconstructive surgery is performed for cosmetic reasons, to allow vaginal-penile intercourse, and to be able to achieve a ‘sex-typical’ manner for urination (</w:t>
      </w:r>
      <w:proofErr w:type="spellStart"/>
      <w:r w:rsidRPr="00B043FB">
        <w:rPr>
          <w:rFonts w:ascii="Times New Roman" w:hAnsi="Times New Roman" w:cs="Times New Roman"/>
          <w:sz w:val="24"/>
          <w:szCs w:val="24"/>
          <w:lang w:val="en-GB"/>
        </w:rPr>
        <w:t>ie</w:t>
      </w:r>
      <w:proofErr w:type="spellEnd"/>
      <w:r w:rsidRPr="00B043FB">
        <w:rPr>
          <w:rFonts w:ascii="Times New Roman" w:hAnsi="Times New Roman" w:cs="Times New Roman"/>
          <w:sz w:val="24"/>
          <w:szCs w:val="24"/>
          <w:lang w:val="en-GB"/>
        </w:rPr>
        <w:t xml:space="preserve"> for males to be able to stand whilst urinating)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Creighton&lt;/Author&gt;&lt;Year&gt;2012&lt;/Year&gt;&lt;RecNum&gt;2078&lt;/RecNum&gt;&lt;DisplayText&gt;(35)&lt;/DisplayText&gt;&lt;record&gt;&lt;rec-number&gt;2078&lt;/rec-number&gt;&lt;foreign-keys&gt;&lt;key app="EN" db-id="tfsarptdptsaaveazd9xt0fgapxsawpssdff" timestamp="0"&gt;2078&lt;/key&gt;&lt;/foreign-keys&gt;&lt;ref-type name="Journal Article"&gt;17&lt;/ref-type&gt;&lt;contributors&gt;&lt;authors&gt;&lt;author&gt;Creighton, S.&lt;/author&gt;&lt;author&gt;Chernausek, S. D.&lt;/author&gt;&lt;author&gt;Romao, R.&lt;/author&gt;&lt;author&gt;Ransley, P.&lt;/author&gt;&lt;author&gt;Salle, J. P.&lt;/author&gt;&lt;/authors&gt;&lt;/contributors&gt;&lt;auth-address&gt;University College London Hospitals, UK.&lt;/auth-address&gt;&lt;titles&gt;&lt;title&gt;Timing and nature of reconstructive surgery for disorders of sex development - introduction&lt;/title&gt;&lt;secondary-title&gt;J Pediatr Urol&lt;/secondary-title&gt;&lt;alt-title&gt;Journal of pediatric urology&lt;/alt-title&gt;&lt;/titles&gt;&lt;periodical&gt;&lt;full-title&gt;J Pediatr Urol&lt;/full-title&gt;&lt;/periodical&gt;&lt;pages&gt;602-10&lt;/pages&gt;&lt;volume&gt;8&lt;/volume&gt;&lt;number&gt;6&lt;/number&gt;&lt;keywords&gt;&lt;keyword&gt;Age Factors&lt;/keyword&gt;&lt;keyword&gt;Child&lt;/keyword&gt;&lt;keyword&gt;Disorders of Sex Development/*surgery&lt;/keyword&gt;&lt;keyword&gt;Female&lt;/keyword&gt;&lt;keyword&gt;Humans&lt;/keyword&gt;&lt;keyword&gt;Male&lt;/keyword&gt;&lt;keyword&gt;Reconstructive Surgical Procedures/*methods&lt;/keyword&gt;&lt;keyword&gt;Time Factors&lt;/keyword&gt;&lt;keyword&gt;Urogenital Surgical Procedures/*methods&lt;/keyword&gt;&lt;/keywords&gt;&lt;dates&gt;&lt;year&gt;2012&lt;/year&gt;&lt;pub-dates&gt;&lt;date&gt;Dec&lt;/date&gt;&lt;/pub-dates&gt;&lt;/dates&gt;&lt;isbn&gt;1873-4898 (Electronic)&amp;#xD;1477-5131 (Linking)&lt;/isbn&gt;&lt;accession-num&gt;23146296&lt;/accession-num&gt;&lt;urls&gt;&lt;related-urls&gt;&lt;url&gt;http://www.ncbi.nlm.nih.gov/pubmed/23146296&lt;/url&gt;&lt;/related-urls&gt;&lt;/urls&gt;&lt;electronic-resource-num&gt;10.1016/j.jpurol.2012.10.001&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5)</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e controversy lies behind</w:t>
      </w:r>
      <w:r w:rsidR="006614CD" w:rsidRPr="00B043FB">
        <w:rPr>
          <w:rFonts w:ascii="Times New Roman" w:hAnsi="Times New Roman" w:cs="Times New Roman"/>
          <w:sz w:val="24"/>
          <w:szCs w:val="24"/>
          <w:lang w:val="en-GB"/>
        </w:rPr>
        <w:t xml:space="preserve"> </w:t>
      </w:r>
      <w:r w:rsidR="006614CD" w:rsidRPr="00B043FB">
        <w:rPr>
          <w:rFonts w:ascii="Times New Roman" w:hAnsi="Times New Roman" w:cs="Times New Roman"/>
          <w:i/>
          <w:sz w:val="24"/>
          <w:szCs w:val="24"/>
          <w:lang w:val="en-GB"/>
        </w:rPr>
        <w:t>if</w:t>
      </w:r>
      <w:r w:rsidR="006614CD" w:rsidRPr="00B043FB">
        <w:rPr>
          <w:rFonts w:ascii="Times New Roman" w:hAnsi="Times New Roman" w:cs="Times New Roman"/>
          <w:sz w:val="24"/>
          <w:szCs w:val="24"/>
          <w:lang w:val="en-GB"/>
        </w:rPr>
        <w:t xml:space="preserve"> to perform surgery, and </w:t>
      </w:r>
      <w:r w:rsidR="006614CD" w:rsidRPr="00B043FB">
        <w:rPr>
          <w:rFonts w:ascii="Times New Roman" w:hAnsi="Times New Roman" w:cs="Times New Roman"/>
          <w:i/>
          <w:sz w:val="24"/>
          <w:szCs w:val="24"/>
          <w:lang w:val="en-GB"/>
        </w:rPr>
        <w:t>when.</w:t>
      </w:r>
      <w:r w:rsidR="006614CD" w:rsidRPr="00B043FB">
        <w:rPr>
          <w:rFonts w:ascii="Times New Roman" w:hAnsi="Times New Roman" w:cs="Times New Roman"/>
          <w:sz w:val="24"/>
          <w:szCs w:val="24"/>
          <w:lang w:val="en-GB"/>
        </w:rPr>
        <w:t xml:space="preserve"> Early infancy surgery is advocated by some as the procedure is easier, and that there is also less stigma for the family. However, adults who have undergone surgery in this period are not happy with sexual function and satisfaction. </w:t>
      </w:r>
      <w:r w:rsidR="006614CD"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Creighton&lt;/Author&gt;&lt;Year&gt;2012&lt;/Year&gt;&lt;RecNum&gt;2078&lt;/RecNum&gt;&lt;DisplayText&gt;(35)&lt;/DisplayText&gt;&lt;record&gt;&lt;rec-number&gt;2078&lt;/rec-number&gt;&lt;foreign-keys&gt;&lt;key app="EN" db-id="tfsarptdptsaaveazd9xt0fgapxsawpssdff" timestamp="0"&gt;2078&lt;/key&gt;&lt;/foreign-keys&gt;&lt;ref-type name="Journal Article"&gt;17&lt;/ref-type&gt;&lt;contributors&gt;&lt;authors&gt;&lt;author&gt;Creighton, S.&lt;/author&gt;&lt;author&gt;Chernausek, S. D.&lt;/author&gt;&lt;author&gt;Romao, R.&lt;/author&gt;&lt;author&gt;Ransley, P.&lt;/author&gt;&lt;author&gt;Salle, J. P.&lt;/author&gt;&lt;/authors&gt;&lt;/contributors&gt;&lt;auth-address&gt;University College London Hospitals, UK.&lt;/auth-address&gt;&lt;titles&gt;&lt;title&gt;Timing and nature of reconstructive surgery for disorders of sex development - introduction&lt;/title&gt;&lt;secondary-title&gt;J Pediatr Urol&lt;/secondary-title&gt;&lt;alt-title&gt;Journal of pediatric urology&lt;/alt-title&gt;&lt;/titles&gt;&lt;periodical&gt;&lt;full-title&gt;J Pediatr Urol&lt;/full-title&gt;&lt;/periodical&gt;&lt;pages&gt;602-10&lt;/pages&gt;&lt;volume&gt;8&lt;/volume&gt;&lt;number&gt;6&lt;/number&gt;&lt;keywords&gt;&lt;keyword&gt;Age Factors&lt;/keyword&gt;&lt;keyword&gt;Child&lt;/keyword&gt;&lt;keyword&gt;Disorders of Sex Development/*surgery&lt;/keyword&gt;&lt;keyword&gt;Female&lt;/keyword&gt;&lt;keyword&gt;Humans&lt;/keyword&gt;&lt;keyword&gt;Male&lt;/keyword&gt;&lt;keyword&gt;Reconstructive Surgical Procedures/*methods&lt;/keyword&gt;&lt;keyword&gt;Time Factors&lt;/keyword&gt;&lt;keyword&gt;Urogenital Surgical Procedures/*methods&lt;/keyword&gt;&lt;/keywords&gt;&lt;dates&gt;&lt;year&gt;2012&lt;/year&gt;&lt;pub-dates&gt;&lt;date&gt;Dec&lt;/date&gt;&lt;/pub-dates&gt;&lt;/dates&gt;&lt;isbn&gt;1873-4898 (Electronic)&amp;#xD;1477-5131 (Linking)&lt;/isbn&gt;&lt;accession-num&gt;23146296&lt;/accession-num&gt;&lt;urls&gt;&lt;related-urls&gt;&lt;url&gt;http://www.ncbi.nlm.nih.gov/pubmed/23146296&lt;/url&gt;&lt;/related-urls&gt;&lt;/urls&gt;&lt;electronic-resource-num&gt;10.1016/j.jpurol.2012.10.001&lt;/electronic-resource-num&gt;&lt;/record&gt;&lt;/Cite&gt;&lt;/EndNote&gt;</w:instrText>
      </w:r>
      <w:r w:rsidR="006614CD"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5)</w:t>
      </w:r>
      <w:r w:rsidR="006614CD" w:rsidRPr="00B043FB">
        <w:rPr>
          <w:rFonts w:ascii="Times New Roman" w:hAnsi="Times New Roman" w:cs="Times New Roman"/>
          <w:sz w:val="24"/>
          <w:szCs w:val="24"/>
          <w:lang w:val="en-GB"/>
        </w:rPr>
        <w:fldChar w:fldCharType="end"/>
      </w:r>
      <w:r w:rsidR="006614CD" w:rsidRPr="00B043FB">
        <w:rPr>
          <w:rFonts w:ascii="Times New Roman" w:hAnsi="Times New Roman" w:cs="Times New Roman"/>
          <w:sz w:val="24"/>
          <w:szCs w:val="24"/>
          <w:lang w:val="en-GB"/>
        </w:rPr>
        <w:t xml:space="preserve"> Feminizing </w:t>
      </w:r>
      <w:proofErr w:type="spellStart"/>
      <w:r w:rsidR="006614CD" w:rsidRPr="00B043FB">
        <w:rPr>
          <w:rFonts w:ascii="Times New Roman" w:hAnsi="Times New Roman" w:cs="Times New Roman"/>
          <w:sz w:val="24"/>
          <w:szCs w:val="24"/>
          <w:lang w:val="en-GB"/>
        </w:rPr>
        <w:t>genitplasty</w:t>
      </w:r>
      <w:proofErr w:type="spellEnd"/>
      <w:r w:rsidR="006614CD" w:rsidRPr="00B043FB">
        <w:rPr>
          <w:rFonts w:ascii="Times New Roman" w:hAnsi="Times New Roman" w:cs="Times New Roman"/>
          <w:sz w:val="24"/>
          <w:szCs w:val="24"/>
          <w:lang w:val="en-GB"/>
        </w:rPr>
        <w:t xml:space="preserve"> (</w:t>
      </w:r>
      <w:proofErr w:type="spellStart"/>
      <w:r w:rsidR="006614CD" w:rsidRPr="00B043FB">
        <w:rPr>
          <w:rFonts w:ascii="Times New Roman" w:hAnsi="Times New Roman" w:cs="Times New Roman"/>
          <w:sz w:val="24"/>
          <w:szCs w:val="24"/>
          <w:lang w:val="en-GB"/>
        </w:rPr>
        <w:t>clitoroplasty</w:t>
      </w:r>
      <w:proofErr w:type="spellEnd"/>
      <w:r w:rsidR="006614CD" w:rsidRPr="00B043FB">
        <w:rPr>
          <w:rFonts w:ascii="Times New Roman" w:hAnsi="Times New Roman" w:cs="Times New Roman"/>
          <w:sz w:val="24"/>
          <w:szCs w:val="24"/>
          <w:lang w:val="en-GB"/>
        </w:rPr>
        <w:t xml:space="preserve">, vaginoplasty and sometimes </w:t>
      </w:r>
      <w:proofErr w:type="spellStart"/>
      <w:r w:rsidR="006614CD" w:rsidRPr="00B043FB">
        <w:rPr>
          <w:rFonts w:ascii="Times New Roman" w:hAnsi="Times New Roman" w:cs="Times New Roman"/>
          <w:sz w:val="24"/>
          <w:szCs w:val="24"/>
          <w:lang w:val="en-GB"/>
        </w:rPr>
        <w:t>labioplasty</w:t>
      </w:r>
      <w:proofErr w:type="spellEnd"/>
      <w:r w:rsidR="006614CD" w:rsidRPr="00B043FB">
        <w:rPr>
          <w:rFonts w:ascii="Times New Roman" w:hAnsi="Times New Roman" w:cs="Times New Roman"/>
          <w:sz w:val="24"/>
          <w:szCs w:val="24"/>
          <w:lang w:val="en-GB"/>
        </w:rPr>
        <w:t xml:space="preserve">) is only performed in the most severe cases of virilisation (Prader 3 – 5) </w:t>
      </w:r>
      <w:r w:rsidR="006614CD"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Lee&lt;/Author&gt;&lt;Year&gt;2016&lt;/Year&gt;&lt;RecNum&gt;2448&lt;/RecNum&gt;&lt;DisplayText&gt;(36)&lt;/DisplayText&gt;&lt;record&gt;&lt;rec-number&gt;2448&lt;/rec-number&gt;&lt;foreign-keys&gt;&lt;key app="EN" db-id="tfsarptdptsaaveazd9xt0fgapxsawpssdff" timestamp="0"&gt;2448&lt;/key&gt;&lt;/foreign-keys&gt;&lt;ref-type name="Journal Article"&gt;17&lt;/ref-type&gt;&lt;contributors&gt;&lt;authors&gt;&lt;author&gt;Lee, P. A.&lt;/author&gt;&lt;author&gt;Nordenstrom, A.&lt;/author&gt;&lt;author&gt;Houk, C. P.&lt;/author&gt;&lt;author&gt;Ahmed, S. F.&lt;/author&gt;&lt;author&gt;Auchus, R.&lt;/author&gt;&lt;author&gt;Baratz, A.&lt;/author&gt;&lt;author&gt;Baratz Dalke, K.&lt;/author&gt;&lt;author&gt;Liao, L. M.&lt;/author&gt;&lt;author&gt;Lin-Su, K.&lt;/author&gt;&lt;author&gt;Looijenga, L. H., 3rd&lt;/author&gt;&lt;author&gt;Mazur, T.&lt;/author&gt;&lt;author&gt;Meyer-Bahlburg, H. F.&lt;/author&gt;&lt;author&gt;Mouriquand, P.&lt;/author&gt;&lt;author&gt;Quigley, C. A.&lt;/author&gt;&lt;author&gt;Sandberg, D. E.&lt;/author&gt;&lt;author&gt;Vilain, E.&lt;/author&gt;&lt;author&gt;Witchel, S.&lt;/author&gt;&lt;author&gt;Global, D. S. D. Update Consortium&lt;/author&gt;&lt;/authors&gt;&lt;/contributors&gt;&lt;auth-address&gt;Department of Pediatrics, Penn State College of Medicine, Hershey, Pa., USA.&lt;/auth-address&gt;&lt;titles&gt;&lt;title&gt;Global Disorders of Sex Development Update since 2006: Perceptions, Approach and Care&lt;/title&gt;&lt;secondary-title&gt;Horm Res Paediatr&lt;/secondary-title&gt;&lt;/titles&gt;&lt;periodical&gt;&lt;full-title&gt;Horm Res Paediatr&lt;/full-title&gt;&lt;/periodical&gt;&lt;pages&gt;158-80&lt;/pages&gt;&lt;volume&gt;85&lt;/volume&gt;&lt;number&gt;3&lt;/number&gt;&lt;dates&gt;&lt;year&gt;2016&lt;/year&gt;&lt;/dates&gt;&lt;isbn&gt;1663-2826 (Electronic)&amp;#xD;1663-2818 (Linking)&lt;/isbn&gt;&lt;accession-num&gt;26820577&lt;/accession-num&gt;&lt;urls&gt;&lt;related-urls&gt;&lt;url&gt;https://www.ncbi.nlm.nih.gov/pubmed/26820577&lt;/url&gt;&lt;/related-urls&gt;&lt;/urls&gt;&lt;electronic-resource-num&gt;10.1159/000442975&lt;/electronic-resource-num&gt;&lt;/record&gt;&lt;/Cite&gt;&lt;/EndNote&gt;</w:instrText>
      </w:r>
      <w:r w:rsidR="006614CD"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6)</w:t>
      </w:r>
      <w:r w:rsidR="006614CD" w:rsidRPr="00B043FB">
        <w:rPr>
          <w:rFonts w:ascii="Times New Roman" w:hAnsi="Times New Roman" w:cs="Times New Roman"/>
          <w:sz w:val="24"/>
          <w:szCs w:val="24"/>
          <w:lang w:val="en-GB"/>
        </w:rPr>
        <w:fldChar w:fldCharType="end"/>
      </w:r>
      <w:r w:rsidR="006614CD" w:rsidRPr="00B043FB">
        <w:rPr>
          <w:rFonts w:ascii="Times New Roman" w:hAnsi="Times New Roman" w:cs="Times New Roman"/>
          <w:sz w:val="24"/>
          <w:szCs w:val="24"/>
          <w:lang w:val="en-GB"/>
        </w:rPr>
        <w:t xml:space="preserve">, with an emphasis on preservation of erectile function and not cosmetic appearance being of upmost importance. The whole multidisciplinary team, alongside the parents, must be involved in decision making for this aspect of care, although guidelines do state to leave or delay for as long as possible </w:t>
      </w:r>
      <w:r w:rsidR="006614CD"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006614CD" w:rsidRPr="00B043FB">
        <w:rPr>
          <w:rFonts w:ascii="Times New Roman" w:hAnsi="Times New Roman" w:cs="Times New Roman"/>
          <w:sz w:val="24"/>
          <w:szCs w:val="24"/>
          <w:lang w:val="en-GB"/>
        </w:rPr>
      </w:r>
      <w:r w:rsidR="006614CD"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7)</w:t>
      </w:r>
      <w:r w:rsidR="006614CD" w:rsidRPr="00B043FB">
        <w:rPr>
          <w:rFonts w:ascii="Times New Roman" w:hAnsi="Times New Roman" w:cs="Times New Roman"/>
          <w:sz w:val="24"/>
          <w:szCs w:val="24"/>
          <w:lang w:val="en-GB"/>
        </w:rPr>
        <w:fldChar w:fldCharType="end"/>
      </w:r>
      <w:r w:rsidR="006614CD" w:rsidRPr="00B043FB">
        <w:rPr>
          <w:rFonts w:ascii="Times New Roman" w:hAnsi="Times New Roman" w:cs="Times New Roman"/>
          <w:sz w:val="24"/>
          <w:szCs w:val="24"/>
          <w:lang w:val="en-GB"/>
        </w:rPr>
        <w:t>.</w:t>
      </w:r>
    </w:p>
    <w:p w14:paraId="6AF36DB5" w14:textId="77777777" w:rsidR="006614CD" w:rsidRPr="00B043FB" w:rsidRDefault="006614CD" w:rsidP="00E44A50">
      <w:pPr>
        <w:spacing w:after="0" w:line="480" w:lineRule="auto"/>
        <w:jc w:val="both"/>
        <w:rPr>
          <w:rFonts w:ascii="Times New Roman" w:hAnsi="Times New Roman" w:cs="Times New Roman"/>
          <w:sz w:val="24"/>
          <w:szCs w:val="24"/>
          <w:lang w:val="en-GB"/>
        </w:rPr>
      </w:pPr>
    </w:p>
    <w:p w14:paraId="6F6BB298" w14:textId="310A6A0B" w:rsidR="006614CD" w:rsidRPr="00B043FB" w:rsidRDefault="006614CD"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Gonadectomies in under</w:t>
      </w:r>
      <w:r w:rsidR="00BE3A72">
        <w:rPr>
          <w:rFonts w:ascii="Times New Roman" w:hAnsi="Times New Roman" w:cs="Times New Roman"/>
          <w:sz w:val="24"/>
          <w:szCs w:val="24"/>
          <w:lang w:val="en-GB"/>
        </w:rPr>
        <w:t>-</w:t>
      </w:r>
      <w:r w:rsidRPr="00B043FB">
        <w:rPr>
          <w:rFonts w:ascii="Times New Roman" w:hAnsi="Times New Roman" w:cs="Times New Roman"/>
          <w:sz w:val="24"/>
          <w:szCs w:val="24"/>
          <w:lang w:val="en-GB"/>
        </w:rPr>
        <w:t xml:space="preserve">virilised 46, XY DSD males also remain controversial as stated, </w:t>
      </w:r>
      <w:proofErr w:type="gramStart"/>
      <w:r w:rsidRPr="00B043FB">
        <w:rPr>
          <w:rFonts w:ascii="Times New Roman" w:hAnsi="Times New Roman" w:cs="Times New Roman"/>
          <w:sz w:val="24"/>
          <w:szCs w:val="24"/>
          <w:lang w:val="en-GB"/>
        </w:rPr>
        <w:t>and also</w:t>
      </w:r>
      <w:proofErr w:type="gramEnd"/>
      <w:r w:rsidRPr="00B043FB">
        <w:rPr>
          <w:rFonts w:ascii="Times New Roman" w:hAnsi="Times New Roman" w:cs="Times New Roman"/>
          <w:sz w:val="24"/>
          <w:szCs w:val="24"/>
          <w:lang w:val="en-GB"/>
        </w:rPr>
        <w:t xml:space="preserve"> in individuals with mixed sex chromosome DSD, where the gender identity may vary. </w:t>
      </w:r>
      <w:r w:rsidRPr="00B043FB">
        <w:rPr>
          <w:rFonts w:ascii="Times New Roman" w:hAnsi="Times New Roman" w:cs="Times New Roman"/>
          <w:sz w:val="24"/>
          <w:szCs w:val="24"/>
          <w:lang w:val="en-GB"/>
        </w:rPr>
        <w:fldChar w:fldCharType="begin">
          <w:fldData xml:space="preserve">PEVuZE5vdGU+PENpdGU+PEF1dGhvcj5WaWRhbDwvQXV0aG9yPjxZZWFyPjIwMTA8L1llYXI+PFJl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WaWRhbDwvQXV0aG9yPjxZZWFyPjIwMTA8L1llYXI+PFJl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7)</w:t>
      </w:r>
      <w:r w:rsidRPr="00B043FB">
        <w:rPr>
          <w:rFonts w:ascii="Times New Roman" w:hAnsi="Times New Roman" w:cs="Times New Roman"/>
          <w:sz w:val="24"/>
          <w:szCs w:val="24"/>
          <w:lang w:val="en-GB"/>
        </w:rPr>
        <w:fldChar w:fldCharType="end"/>
      </w:r>
    </w:p>
    <w:p w14:paraId="50049F32" w14:textId="77777777" w:rsidR="006614CD" w:rsidRPr="00B043FB" w:rsidRDefault="006614CD" w:rsidP="00E44A50">
      <w:pPr>
        <w:spacing w:after="0" w:line="480" w:lineRule="auto"/>
        <w:jc w:val="both"/>
        <w:rPr>
          <w:rFonts w:ascii="Times New Roman" w:hAnsi="Times New Roman" w:cs="Times New Roman"/>
          <w:sz w:val="24"/>
          <w:szCs w:val="24"/>
          <w:lang w:val="en-GB"/>
        </w:rPr>
      </w:pPr>
    </w:p>
    <w:p w14:paraId="5C5C2BC9" w14:textId="5708AA11" w:rsidR="006614CD" w:rsidRPr="00B043FB" w:rsidRDefault="006614CD" w:rsidP="00E44A50">
      <w:pPr>
        <w:spacing w:after="0" w:line="480" w:lineRule="auto"/>
        <w:jc w:val="both"/>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Psychosocial management</w:t>
      </w:r>
    </w:p>
    <w:p w14:paraId="0271252C" w14:textId="743DEDC4" w:rsidR="006614CD" w:rsidRPr="00B043FB" w:rsidRDefault="00351A6C"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Whilst it is important to focus on the physical aspects of a DSD, it cannot be underestimated that a vast input from psychological services is paramount. </w:t>
      </w:r>
      <w:r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7)</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Support for the parents with </w:t>
      </w:r>
      <w:proofErr w:type="gramStart"/>
      <w:r w:rsidRPr="00B043FB">
        <w:rPr>
          <w:rFonts w:ascii="Times New Roman" w:hAnsi="Times New Roman" w:cs="Times New Roman"/>
          <w:sz w:val="24"/>
          <w:szCs w:val="24"/>
          <w:lang w:val="en-GB"/>
        </w:rPr>
        <w:t xml:space="preserve">a  </w:t>
      </w:r>
      <w:proofErr w:type="spellStart"/>
      <w:r w:rsidRPr="00B043FB">
        <w:rPr>
          <w:rFonts w:ascii="Times New Roman" w:hAnsi="Times New Roman" w:cs="Times New Roman"/>
          <w:sz w:val="24"/>
          <w:szCs w:val="24"/>
          <w:lang w:val="en-GB"/>
        </w:rPr>
        <w:t>newborn</w:t>
      </w:r>
      <w:proofErr w:type="spellEnd"/>
      <w:proofErr w:type="gramEnd"/>
      <w:r w:rsidRPr="00B043FB">
        <w:rPr>
          <w:rFonts w:ascii="Times New Roman" w:hAnsi="Times New Roman" w:cs="Times New Roman"/>
          <w:sz w:val="24"/>
          <w:szCs w:val="24"/>
          <w:lang w:val="en-GB"/>
        </w:rPr>
        <w:t xml:space="preserve"> with ambiguous genitalia is essential, as is support for the child and adolescent, irrespective of when a diagnosis is made. A psychologist can help the family with decisions regarding sex of rearing, timing of any surgery, and possible sex hormone replacement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Lee&lt;/Author&gt;&lt;Year&gt;2012&lt;/Year&gt;&lt;RecNum&gt;2086&lt;/RecNum&gt;&lt;DisplayText&gt;(38)&lt;/DisplayText&gt;&lt;record&gt;&lt;rec-number&gt;2086&lt;/rec-number&gt;&lt;foreign-keys&gt;&lt;key app="EN" db-id="tfsarptdptsaaveazd9xt0fgapxsawpssdff" timestamp="0"&gt;2086&lt;/key&gt;&lt;/foreign-keys&gt;&lt;ref-type name="Journal Article"&gt;17&lt;/ref-type&gt;&lt;contributors&gt;&lt;authors&gt;&lt;author&gt;Lee, P.&lt;/author&gt;&lt;author&gt;Schober, J.&lt;/author&gt;&lt;author&gt;Nordenstrom, A.&lt;/author&gt;&lt;author&gt;Hoebeke, P.&lt;/author&gt;&lt;author&gt;Houk, C.&lt;/author&gt;&lt;author&gt;Looijenga, L.&lt;/author&gt;&lt;author&gt;Manzoni, G.&lt;/author&gt;&lt;author&gt;Reiner, W.&lt;/author&gt;&lt;author&gt;Woodhouse, C.&lt;/author&gt;&lt;/authors&gt;&lt;/contributors&gt;&lt;auth-address&gt;Department of Pediatrics, Penn State College of Medicine, Herhsey, PA 17033, USA. plee@hmc.psu.edu&lt;/auth-address&gt;&lt;titles&gt;&lt;title&gt;Review of recent outcome data of disorders of sex development (DSD): emphasis on surgical and sexual outcomes&lt;/title&gt;&lt;secondary-title&gt;J Pediatr Urol&lt;/secondary-title&gt;&lt;alt-title&gt;Journal of pediatric urology&lt;/alt-title&gt;&lt;/titles&gt;&lt;periodical&gt;&lt;full-title&gt;J Pediatr Urol&lt;/full-title&gt;&lt;/periodical&gt;&lt;pages&gt;611-5&lt;/pages&gt;&lt;volume&gt;8&lt;/volume&gt;&lt;number&gt;6&lt;/number&gt;&lt;keywords&gt;&lt;keyword&gt;Child&lt;/keyword&gt;&lt;keyword&gt;Disorders of Sex Development/*drug therapy/*surgery&lt;/keyword&gt;&lt;keyword&gt;Female&lt;/keyword&gt;&lt;keyword&gt;Gonadal Steroid Hormones/*therapeutic use&lt;/keyword&gt;&lt;keyword&gt;Humans&lt;/keyword&gt;&lt;keyword&gt;Male&lt;/keyword&gt;&lt;keyword&gt;Reconstructive Surgical Procedures/*methods&lt;/keyword&gt;&lt;keyword&gt;*Sexuality&lt;/keyword&gt;&lt;keyword&gt;Treatment Outcome&lt;/keyword&gt;&lt;keyword&gt;Urogenital Surgical Procedures/*methods&lt;/keyword&gt;&lt;/keywords&gt;&lt;dates&gt;&lt;year&gt;2012&lt;/year&gt;&lt;pub-dates&gt;&lt;date&gt;Dec&lt;/date&gt;&lt;/pub-dates&gt;&lt;/dates&gt;&lt;isbn&gt;1873-4898 (Electronic)&amp;#xD;1477-5131 (Linking)&lt;/isbn&gt;&lt;accession-num&gt;23158651&lt;/accession-num&gt;&lt;urls&gt;&lt;related-urls&gt;&lt;url&gt;http://www.ncbi.nlm.nih.gov/pubmed/23158651&lt;/url&gt;&lt;/related-urls&gt;&lt;/urls&gt;&lt;electronic-resource-num&gt;10.1016/j.jpurol.2012.10.017&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Assistance can also be given in how best to tell friends and family on their child’s diagnosis, and possible change of sex, especially if they were told something different antenatally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Loughlin&lt;/Author&gt;&lt;Year&gt;2012&lt;/Year&gt;&lt;RecNum&gt;2863&lt;/RecNum&gt;&lt;DisplayText&gt;(39)&lt;/DisplayText&gt;&lt;record&gt;&lt;rec-number&gt;2863&lt;/rec-number&gt;&lt;foreign-keys&gt;&lt;key app="EN" db-id="tfsarptdptsaaveazd9xt0fgapxsawpssdff" timestamp="1499873853"&gt;2863&lt;/key&gt;&lt;/foreign-keys&gt;&lt;ref-type name="Book Section"&gt;5&lt;/ref-type&gt;&lt;contributors&gt;&lt;authors&gt;&lt;author&gt;Loughlin, E.&lt;/author&gt;&lt;/authors&gt;&lt;secondary-authors&gt;&lt;author&gt;Hutson, J. M.&lt;/author&gt;&lt;author&gt;Warne, G. L.&lt;/author&gt;&lt;author&gt;Grover, S. R.&lt;/author&gt;&lt;/secondary-authors&gt;&lt;/contributors&gt;&lt;titles&gt;&lt;title&gt;The Family&lt;/title&gt;&lt;secondary-title&gt;Disorders of Sex Development: An Integrated Approach to Management &lt;/secondary-title&gt;&lt;/titles&gt;&lt;pages&gt;193 - 201&lt;/pages&gt;&lt;section&gt;19&lt;/section&gt;&lt;dates&gt;&lt;year&gt;2012&lt;/year&gt;&lt;/dates&gt;&lt;pub-location&gt;Wurzberg&lt;/pub-location&gt;&lt;publisher&gt;Springer&lt;/publisher&gt;&lt;urls&gt;&lt;/urls&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9)</w:t>
      </w:r>
      <w:r w:rsidRPr="00B043FB">
        <w:rPr>
          <w:rFonts w:ascii="Times New Roman" w:hAnsi="Times New Roman" w:cs="Times New Roman"/>
          <w:sz w:val="24"/>
          <w:szCs w:val="24"/>
          <w:lang w:val="en-GB"/>
        </w:rPr>
        <w:fldChar w:fldCharType="end"/>
      </w:r>
      <w:r w:rsidR="00C848E2" w:rsidRPr="00B043FB">
        <w:rPr>
          <w:rFonts w:ascii="Times New Roman" w:hAnsi="Times New Roman" w:cs="Times New Roman"/>
          <w:sz w:val="24"/>
          <w:szCs w:val="24"/>
          <w:lang w:val="en-GB"/>
        </w:rPr>
        <w:t>.</w:t>
      </w:r>
    </w:p>
    <w:p w14:paraId="47897F0E" w14:textId="77777777" w:rsidR="00C848E2" w:rsidRPr="00B043FB" w:rsidRDefault="00C848E2" w:rsidP="00E44A50">
      <w:pPr>
        <w:spacing w:after="0" w:line="480" w:lineRule="auto"/>
        <w:jc w:val="both"/>
        <w:rPr>
          <w:rFonts w:ascii="Times New Roman" w:hAnsi="Times New Roman" w:cs="Times New Roman"/>
          <w:sz w:val="24"/>
          <w:szCs w:val="24"/>
          <w:lang w:val="en-GB"/>
        </w:rPr>
      </w:pPr>
    </w:p>
    <w:p w14:paraId="17D184CC" w14:textId="3BB772EE" w:rsidR="00C848E2" w:rsidRPr="00B043FB" w:rsidRDefault="00C848E2"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Support and guidance should be maintained as the child grows and develops, with caution given if there are any questions regarding gender identity. Gender role behaviour can be atypical</w:t>
      </w:r>
      <w:r w:rsidR="00B12BA7" w:rsidRPr="00B043FB">
        <w:rPr>
          <w:rFonts w:ascii="Times New Roman" w:hAnsi="Times New Roman" w:cs="Times New Roman"/>
          <w:sz w:val="24"/>
          <w:szCs w:val="24"/>
          <w:lang w:val="en-GB"/>
        </w:rPr>
        <w:t xml:space="preserve"> in children with a DSD</w:t>
      </w:r>
      <w:r w:rsidR="0090628F" w:rsidRPr="00B043FB">
        <w:rPr>
          <w:rFonts w:ascii="Times New Roman" w:hAnsi="Times New Roman" w:cs="Times New Roman"/>
          <w:sz w:val="24"/>
          <w:szCs w:val="24"/>
          <w:lang w:val="en-GB"/>
        </w:rPr>
        <w:t>, but this is not necessarily an indicator for definitive gender re-assignment</w:t>
      </w:r>
      <w:r w:rsidR="00A10C50" w:rsidRPr="00B043FB">
        <w:rPr>
          <w:rFonts w:ascii="Times New Roman" w:hAnsi="Times New Roman" w:cs="Times New Roman"/>
          <w:sz w:val="24"/>
          <w:szCs w:val="24"/>
          <w:lang w:val="en-GB"/>
        </w:rPr>
        <w:t xml:space="preserve"> </w:t>
      </w:r>
      <w:r w:rsidR="00C914EF"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Lee&lt;/Author&gt;&lt;Year&gt;2016&lt;/Year&gt;&lt;RecNum&gt;2448&lt;/RecNum&gt;&lt;DisplayText&gt;(36)&lt;/DisplayText&gt;&lt;record&gt;&lt;rec-number&gt;2448&lt;/rec-number&gt;&lt;foreign-keys&gt;&lt;key app="EN" db-id="tfsarptdptsaaveazd9xt0fgapxsawpssdff" timestamp="0"&gt;2448&lt;/key&gt;&lt;/foreign-keys&gt;&lt;ref-type name="Journal Article"&gt;17&lt;/ref-type&gt;&lt;contributors&gt;&lt;authors&gt;&lt;author&gt;Lee, P. A.&lt;/author&gt;&lt;author&gt;Nordenstrom, A.&lt;/author&gt;&lt;author&gt;Houk, C. P.&lt;/author&gt;&lt;author&gt;Ahmed, S. F.&lt;/author&gt;&lt;author&gt;Auchus, R.&lt;/author&gt;&lt;author&gt;Baratz, A.&lt;/author&gt;&lt;author&gt;Baratz Dalke, K.&lt;/author&gt;&lt;author&gt;Liao, L. M.&lt;/author&gt;&lt;author&gt;Lin-Su, K.&lt;/author&gt;&lt;author&gt;Looijenga, L. H., 3rd&lt;/author&gt;&lt;author&gt;Mazur, T.&lt;/author&gt;&lt;author&gt;Meyer-Bahlburg, H. F.&lt;/author&gt;&lt;author&gt;Mouriquand, P.&lt;/author&gt;&lt;author&gt;Quigley, C. A.&lt;/author&gt;&lt;author&gt;Sandberg, D. E.&lt;/author&gt;&lt;author&gt;Vilain, E.&lt;/author&gt;&lt;author&gt;Witchel, S.&lt;/author&gt;&lt;author&gt;Global, D. S. D. Update Consortium&lt;/author&gt;&lt;/authors&gt;&lt;/contributors&gt;&lt;auth-address&gt;Department of Pediatrics, Penn State College of Medicine, Hershey, Pa., USA.&lt;/auth-address&gt;&lt;titles&gt;&lt;title&gt;Global Disorders of Sex Development Update since 2006: Perceptions, Approach and Care&lt;/title&gt;&lt;secondary-title&gt;Horm Res Paediatr&lt;/secondary-title&gt;&lt;/titles&gt;&lt;periodical&gt;&lt;full-title&gt;Horm Res Paediatr&lt;/full-title&gt;&lt;/periodical&gt;&lt;pages&gt;158-80&lt;/pages&gt;&lt;volume&gt;85&lt;/volume&gt;&lt;number&gt;3&lt;/number&gt;&lt;dates&gt;&lt;year&gt;2016&lt;/year&gt;&lt;/dates&gt;&lt;isbn&gt;1663-2826 (Electronic)&amp;#xD;1663-2818 (Linking)&lt;/isbn&gt;&lt;accession-num&gt;26820577&lt;/accession-num&gt;&lt;urls&gt;&lt;related-urls&gt;&lt;url&gt;https://www.ncbi.nlm.nih.gov/pubmed/26820577&lt;/url&gt;&lt;/related-urls&gt;&lt;/urls&gt;&lt;electronic-resource-num&gt;10.1159/000442975&lt;/electronic-resource-num&gt;&lt;/record&gt;&lt;/Cite&gt;&lt;/EndNote&gt;</w:instrText>
      </w:r>
      <w:r w:rsidR="00C914EF"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6)</w:t>
      </w:r>
      <w:r w:rsidR="00C914EF" w:rsidRPr="00B043FB">
        <w:rPr>
          <w:rFonts w:ascii="Times New Roman" w:hAnsi="Times New Roman" w:cs="Times New Roman"/>
          <w:sz w:val="24"/>
          <w:szCs w:val="24"/>
          <w:lang w:val="en-GB"/>
        </w:rPr>
        <w:fldChar w:fldCharType="end"/>
      </w:r>
      <w:r w:rsidR="00C914EF" w:rsidRPr="00B043FB">
        <w:rPr>
          <w:rFonts w:ascii="Times New Roman" w:hAnsi="Times New Roman" w:cs="Times New Roman"/>
          <w:sz w:val="24"/>
          <w:szCs w:val="24"/>
          <w:lang w:val="en-GB"/>
        </w:rPr>
        <w:t xml:space="preserve">. Nevertheless, gender dysphoria can remain an issue </w:t>
      </w:r>
      <w:r w:rsidR="00C914EF"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09&lt;/Year&gt;&lt;RecNum&gt;2840&lt;/RecNum&gt;&lt;DisplayText&gt;(29)&lt;/DisplayText&gt;&lt;record&gt;&lt;rec-number&gt;2840&lt;/rec-number&gt;&lt;foreign-keys&gt;&lt;key app="EN" db-id="tfsarptdptsaaveazd9xt0fgapxsawpssdff" timestamp="1499528344"&gt;2840&lt;/key&gt;&lt;key app="ENWeb" db-id=""&gt;0&lt;/key&gt;&lt;/foreign-keys&gt;&lt;ref-type name="Journal Article"&gt;17&lt;/ref-type&gt;&lt;contributors&gt;&lt;authors&gt;&lt;author&gt;Hewitt, J. &lt;/author&gt;&lt;author&gt;Warne, G. L.&lt;/author&gt;&lt;/authors&gt;&lt;/contributors&gt;&lt;titles&gt;&lt;title&gt;Management of disorders of sex development&lt;/title&gt;&lt;secondary-title&gt;Pediatric Health&lt;/secondary-title&gt;&lt;/titles&gt;&lt;periodical&gt;&lt;full-title&gt;Pediatric Health&lt;/full-title&gt;&lt;/periodical&gt;&lt;pages&gt;1 - 65&lt;/pages&gt;&lt;volume&gt;3&lt;/volume&gt;&lt;number&gt;1&lt;/number&gt;&lt;dates&gt;&lt;year&gt;2009&lt;/year&gt;&lt;/dates&gt;&lt;urls&gt;&lt;/urls&gt;&lt;/record&gt;&lt;/Cite&gt;&lt;/EndNote&gt;</w:instrText>
      </w:r>
      <w:r w:rsidR="00C914EF"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9)</w:t>
      </w:r>
      <w:r w:rsidR="00C914EF" w:rsidRPr="00B043FB">
        <w:rPr>
          <w:rFonts w:ascii="Times New Roman" w:hAnsi="Times New Roman" w:cs="Times New Roman"/>
          <w:sz w:val="24"/>
          <w:szCs w:val="24"/>
          <w:lang w:val="en-GB"/>
        </w:rPr>
        <w:fldChar w:fldCharType="end"/>
      </w:r>
      <w:r w:rsidR="00C914EF" w:rsidRPr="00B043FB">
        <w:rPr>
          <w:rFonts w:ascii="Times New Roman" w:hAnsi="Times New Roman" w:cs="Times New Roman"/>
          <w:sz w:val="24"/>
          <w:szCs w:val="24"/>
          <w:lang w:val="en-GB"/>
        </w:rPr>
        <w:t>, especially in adults who may have had surgery as an infant / child, with an unsatisfactory outcome.</w:t>
      </w:r>
    </w:p>
    <w:p w14:paraId="11243571" w14:textId="77777777" w:rsidR="00C914EF" w:rsidRPr="00B043FB" w:rsidRDefault="00C914EF" w:rsidP="00E44A50">
      <w:pPr>
        <w:spacing w:after="0" w:line="480" w:lineRule="auto"/>
        <w:jc w:val="both"/>
        <w:rPr>
          <w:rFonts w:ascii="Times New Roman" w:hAnsi="Times New Roman" w:cs="Times New Roman"/>
          <w:sz w:val="24"/>
          <w:szCs w:val="24"/>
          <w:lang w:val="en-GB"/>
        </w:rPr>
      </w:pPr>
    </w:p>
    <w:p w14:paraId="1742FAEC" w14:textId="6C1470E0" w:rsidR="00C914EF" w:rsidRPr="00B043FB" w:rsidRDefault="00C914EF" w:rsidP="00E44A50">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Psychological input is also necessary when contemplating diagnosis disclosure to the child or young person, regarding karyotype, gonadal status, and possible future fertility, and it is advised that acceptability and psychosocial adaptation is helped with honest disclosure </w:t>
      </w:r>
      <w:r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7)</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e psychologist can work closely with the family on this, helping the child and family with counselling and guidance for an optimum quality of life.</w:t>
      </w:r>
    </w:p>
    <w:p w14:paraId="2C7C7060" w14:textId="77777777" w:rsidR="008551DC" w:rsidRPr="00B043FB" w:rsidRDefault="008551DC" w:rsidP="00E44A50">
      <w:pPr>
        <w:spacing w:after="0" w:line="480" w:lineRule="auto"/>
        <w:jc w:val="both"/>
        <w:rPr>
          <w:rFonts w:ascii="Times New Roman" w:hAnsi="Times New Roman" w:cs="Times New Roman"/>
          <w:sz w:val="24"/>
          <w:szCs w:val="24"/>
          <w:lang w:val="en-GB"/>
        </w:rPr>
      </w:pPr>
    </w:p>
    <w:p w14:paraId="3CEFE380" w14:textId="59F76A0F" w:rsidR="008551DC" w:rsidRPr="00B043FB" w:rsidRDefault="008551DC" w:rsidP="00E44A50">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9. The Multidisciplinary team (MDT)</w:t>
      </w:r>
    </w:p>
    <w:p w14:paraId="78F5751B" w14:textId="21A0211C" w:rsidR="00840AA4" w:rsidRPr="00B043FB" w:rsidRDefault="008551DC" w:rsidP="00AC278A">
      <w:pPr>
        <w:spacing w:after="0" w:line="480" w:lineRule="auto"/>
        <w:rPr>
          <w:rFonts w:ascii="Times New Roman" w:hAnsi="Times New Roman" w:cs="Times New Roman"/>
          <w:sz w:val="24"/>
          <w:szCs w:val="24"/>
          <w:lang w:val="en-GB"/>
        </w:rPr>
      </w:pPr>
      <w:proofErr w:type="gramStart"/>
      <w:r w:rsidRPr="00B043FB">
        <w:rPr>
          <w:rFonts w:ascii="Times New Roman" w:hAnsi="Times New Roman" w:cs="Times New Roman"/>
          <w:sz w:val="24"/>
          <w:szCs w:val="24"/>
          <w:lang w:val="en-GB"/>
        </w:rPr>
        <w:lastRenderedPageBreak/>
        <w:t>It is clear that the</w:t>
      </w:r>
      <w:proofErr w:type="gramEnd"/>
      <w:r w:rsidRPr="00B043FB">
        <w:rPr>
          <w:rFonts w:ascii="Times New Roman" w:hAnsi="Times New Roman" w:cs="Times New Roman"/>
          <w:sz w:val="24"/>
          <w:szCs w:val="24"/>
          <w:lang w:val="en-GB"/>
        </w:rPr>
        <w:t xml:space="preserve"> </w:t>
      </w:r>
      <w:r w:rsidR="00DC21D4" w:rsidRPr="00B043FB">
        <w:rPr>
          <w:rFonts w:ascii="Times New Roman" w:hAnsi="Times New Roman" w:cs="Times New Roman"/>
          <w:sz w:val="24"/>
          <w:szCs w:val="24"/>
          <w:lang w:val="en-GB"/>
        </w:rPr>
        <w:t>man</w:t>
      </w:r>
      <w:r w:rsidR="00DF24AC" w:rsidRPr="00B043FB">
        <w:rPr>
          <w:rFonts w:ascii="Times New Roman" w:hAnsi="Times New Roman" w:cs="Times New Roman"/>
          <w:sz w:val="24"/>
          <w:szCs w:val="24"/>
          <w:lang w:val="en-GB"/>
        </w:rPr>
        <w:t>agement of the child with a DSD, and their family, must take a full multi-</w:t>
      </w:r>
      <w:r w:rsidR="00BE3A72" w:rsidRPr="00B043FB">
        <w:rPr>
          <w:rFonts w:ascii="Times New Roman" w:hAnsi="Times New Roman" w:cs="Times New Roman"/>
          <w:sz w:val="24"/>
          <w:szCs w:val="24"/>
          <w:lang w:val="en-GB"/>
        </w:rPr>
        <w:t>disciplinary</w:t>
      </w:r>
      <w:r w:rsidR="00DF24AC" w:rsidRPr="00B043FB">
        <w:rPr>
          <w:rFonts w:ascii="Times New Roman" w:hAnsi="Times New Roman" w:cs="Times New Roman"/>
          <w:sz w:val="24"/>
          <w:szCs w:val="24"/>
          <w:lang w:val="en-GB"/>
        </w:rPr>
        <w:t xml:space="preserve"> approach </w:t>
      </w:r>
      <w:r w:rsidR="00DF24AC"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 </w:instrText>
      </w:r>
      <w:r w:rsidR="000B06C3" w:rsidRPr="00B043FB">
        <w:rPr>
          <w:rFonts w:ascii="Times New Roman" w:hAnsi="Times New Roman" w:cs="Times New Roman"/>
          <w:sz w:val="24"/>
          <w:szCs w:val="24"/>
          <w:lang w:val="en-GB"/>
        </w:rPr>
        <w:fldChar w:fldCharType="begin">
          <w:fldData xml:space="preserve">PEVuZE5vdGU+PENpdGU+PEF1dGhvcj5IdWdoZXM8L0F1dGhvcj48WWVhcj4yMDA3PC9ZZWFyPjxS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</w:fldData>
        </w:fldChar>
      </w:r>
      <w:r w:rsidR="000B06C3" w:rsidRPr="00B043FB">
        <w:rPr>
          <w:rFonts w:ascii="Times New Roman" w:hAnsi="Times New Roman" w:cs="Times New Roman"/>
          <w:sz w:val="24"/>
          <w:szCs w:val="24"/>
          <w:lang w:val="en-GB"/>
        </w:rPr>
        <w:instrText xml:space="preserve"> ADDIN EN.CITE.DATA </w:instrText>
      </w:r>
      <w:r w:rsidR="000B06C3" w:rsidRPr="00B043FB">
        <w:rPr>
          <w:rFonts w:ascii="Times New Roman" w:hAnsi="Times New Roman" w:cs="Times New Roman"/>
          <w:sz w:val="24"/>
          <w:szCs w:val="24"/>
          <w:lang w:val="en-GB"/>
        </w:rPr>
      </w:r>
      <w:r w:rsidR="000B06C3" w:rsidRPr="00B043FB">
        <w:rPr>
          <w:rFonts w:ascii="Times New Roman" w:hAnsi="Times New Roman" w:cs="Times New Roman"/>
          <w:sz w:val="24"/>
          <w:szCs w:val="24"/>
          <w:lang w:val="en-GB"/>
        </w:rPr>
        <w:fldChar w:fldCharType="end"/>
      </w:r>
      <w:r w:rsidR="00DF24AC" w:rsidRPr="00B043FB">
        <w:rPr>
          <w:rFonts w:ascii="Times New Roman" w:hAnsi="Times New Roman" w:cs="Times New Roman"/>
          <w:sz w:val="24"/>
          <w:szCs w:val="24"/>
          <w:lang w:val="en-GB"/>
        </w:rPr>
      </w:r>
      <w:r w:rsidR="00DF24AC"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7)</w:t>
      </w:r>
      <w:r w:rsidR="00DF24AC" w:rsidRPr="00B043FB">
        <w:rPr>
          <w:rFonts w:ascii="Times New Roman" w:hAnsi="Times New Roman" w:cs="Times New Roman"/>
          <w:sz w:val="24"/>
          <w:szCs w:val="24"/>
          <w:lang w:val="en-GB"/>
        </w:rPr>
        <w:fldChar w:fldCharType="end"/>
      </w:r>
      <w:r w:rsidR="00DF24AC" w:rsidRPr="00B043FB">
        <w:rPr>
          <w:rFonts w:ascii="Times New Roman" w:hAnsi="Times New Roman" w:cs="Times New Roman"/>
          <w:sz w:val="24"/>
          <w:szCs w:val="24"/>
          <w:lang w:val="en-GB"/>
        </w:rPr>
        <w:t xml:space="preserve">. Children with a DSD must be able to access centres of excellence which are fully equipped, manned and experienced in dealing with DSD, and have a full team ready. An integrated team approach can be seen in Figure 4.7. </w:t>
      </w:r>
      <w:r w:rsidR="00DF24AC" w:rsidRPr="00B043FB">
        <w:rPr>
          <w:rFonts w:ascii="Times New Roman" w:hAnsi="Times New Roman" w:cs="Times New Roman"/>
          <w:sz w:val="24"/>
          <w:szCs w:val="24"/>
          <w:lang w:val="en-GB"/>
        </w:rPr>
        <w:fldChar w:fldCharType="begin">
          <w:fldData xml:space="preserve">PEVuZE5vdGU+PENpdGU+PEF1dGhvcj5CcmFpbjwvQXV0aG9yPjxZZWFyPjIwMTA8L1llYXI+PFJl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CcmFpbjwvQXV0aG9yPjxZZWFyPjIwMTA8L1llYXI+PFJl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00DF24AC" w:rsidRPr="00B043FB">
        <w:rPr>
          <w:rFonts w:ascii="Times New Roman" w:hAnsi="Times New Roman" w:cs="Times New Roman"/>
          <w:sz w:val="24"/>
          <w:szCs w:val="24"/>
          <w:lang w:val="en-GB"/>
        </w:rPr>
      </w:r>
      <w:r w:rsidR="00DF24AC"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6, 40)</w:t>
      </w:r>
      <w:r w:rsidR="00DF24AC" w:rsidRPr="00B043FB">
        <w:rPr>
          <w:rFonts w:ascii="Times New Roman" w:hAnsi="Times New Roman" w:cs="Times New Roman"/>
          <w:sz w:val="24"/>
          <w:szCs w:val="24"/>
          <w:lang w:val="en-GB"/>
        </w:rPr>
        <w:fldChar w:fldCharType="end"/>
      </w:r>
      <w:r w:rsidR="006E15D4" w:rsidRPr="00B043FB">
        <w:rPr>
          <w:rFonts w:ascii="Times New Roman" w:hAnsi="Times New Roman" w:cs="Times New Roman"/>
          <w:sz w:val="24"/>
          <w:szCs w:val="24"/>
          <w:lang w:val="en-GB"/>
        </w:rPr>
        <w:t xml:space="preserve"> (INSERT)</w:t>
      </w:r>
    </w:p>
    <w:p w14:paraId="552A8C50" w14:textId="77777777" w:rsidR="00CE0CA8" w:rsidRPr="00B043FB" w:rsidRDefault="00CE0CA8" w:rsidP="00AC278A">
      <w:pPr>
        <w:spacing w:after="0" w:line="480" w:lineRule="auto"/>
        <w:rPr>
          <w:rFonts w:ascii="Times New Roman" w:hAnsi="Times New Roman" w:cs="Times New Roman"/>
          <w:sz w:val="24"/>
          <w:szCs w:val="24"/>
          <w:lang w:val="en-GB"/>
        </w:rPr>
      </w:pPr>
    </w:p>
    <w:p w14:paraId="3779E9E5" w14:textId="629A5137" w:rsidR="00CE0CA8" w:rsidRPr="00B043FB" w:rsidRDefault="00CE0CA8"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he Psychologist</w:t>
      </w:r>
    </w:p>
    <w:p w14:paraId="5B0ED1FA" w14:textId="35DF0035" w:rsidR="00CE0CA8" w:rsidRPr="00B043FB" w:rsidRDefault="00C56165"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sz w:val="24"/>
          <w:szCs w:val="24"/>
          <w:lang w:val="en-GB"/>
        </w:rPr>
        <w:t xml:space="preserve">This team member is so important, and must be available to the child / young person and family from the very beginning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Moshiri&lt;/Author&gt;&lt;Year&gt;2012&lt;/Year&gt;&lt;RecNum&gt;2227&lt;/RecNum&gt;&lt;DisplayText&gt;(41)&lt;/DisplayText&gt;&lt;record&gt;&lt;rec-number&gt;2227&lt;/rec-number&gt;&lt;foreign-keys&gt;&lt;key app="EN" db-id="tfsarptdptsaaveazd9xt0fgapxsawpssdff" timestamp="0"&gt;2227&lt;/key&gt;&lt;/foreign-keys&gt;&lt;ref-type name="Journal Article"&gt;17&lt;/ref-type&gt;&lt;contributors&gt;&lt;authors&gt;&lt;author&gt;Moshiri, M.&lt;/author&gt;&lt;author&gt;Chapman, T.&lt;/author&gt;&lt;author&gt;Fechner, P. Y.&lt;/author&gt;&lt;author&gt;Dubinsky, T. J.&lt;/author&gt;&lt;author&gt;Shnorhavorian, M.&lt;/author&gt;&lt;author&gt;Osman, S.&lt;/author&gt;&lt;author&gt;Bhargava, P.&lt;/author&gt;&lt;author&gt;Katz, D. S.&lt;/author&gt;&lt;/authors&gt;&lt;/contributors&gt;&lt;titles&gt;&lt;title&gt;Evaluation and Management of Disorders of Sex Development: Multidisciplinary Approach to a Complex Diagnosis&lt;/title&gt;&lt;secondary-title&gt;RadioGraphics&lt;/secondary-title&gt;&lt;/titles&gt;&lt;periodical&gt;&lt;full-title&gt;RadioGraphics&lt;/full-title&gt;&lt;/periodical&gt;&lt;pages&gt;1599-1618&lt;/pages&gt;&lt;volume&gt;32&lt;/volume&gt;&lt;number&gt;6&lt;/number&gt;&lt;dates&gt;&lt;year&gt;2012&lt;/year&gt;&lt;/dates&gt;&lt;accession-num&gt;23065160&lt;/accession-num&gt;&lt;urls&gt;&lt;related-urls&gt;&lt;url&gt;http://pubs.rsna.org/doi/abs/10.1148/rg.326125507&lt;/url&gt;&lt;/related-urls&gt;&lt;/urls&gt;&lt;electronic-resource-num&gt;doi:10.1148/rg.326125507&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1)</w:t>
      </w:r>
      <w:r w:rsidRPr="00B043FB">
        <w:rPr>
          <w:rFonts w:ascii="Times New Roman" w:hAnsi="Times New Roman" w:cs="Times New Roman"/>
          <w:sz w:val="24"/>
          <w:szCs w:val="24"/>
          <w:lang w:val="en-GB"/>
        </w:rPr>
        <w:fldChar w:fldCharType="end"/>
      </w:r>
      <w:r w:rsidR="00F912D6" w:rsidRPr="00B043FB">
        <w:rPr>
          <w:rFonts w:ascii="Times New Roman" w:hAnsi="Times New Roman" w:cs="Times New Roman"/>
          <w:sz w:val="24"/>
          <w:szCs w:val="24"/>
          <w:lang w:val="en-GB"/>
        </w:rPr>
        <w:t xml:space="preserve">. The diagnosis of a DSD can be unexpected and overwhelming, and, as discussed, advice and guidance can be given in how to verbalise concerns, how to deal with emerging emotions, and how to guide their child / young person in how to develop alongside their peers. Some families express the need to be in touch with other families experiencing the same, or similar, diagnosis </w:t>
      </w:r>
      <w:r w:rsidR="00F912D6"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Boyse&lt;/Author&gt;&lt;Year&gt;2014&lt;/Year&gt;&lt;RecNum&gt;1829&lt;/RecNum&gt;&lt;DisplayText&gt;(42)&lt;/DisplayText&gt;&lt;record&gt;&lt;rec-number&gt;1829&lt;/rec-number&gt;&lt;foreign-keys&gt;&lt;key app="EN" db-id="tfsarptdptsaaveazd9xt0fgapxsawpssdff" timestamp="0"&gt;1829&lt;/key&gt;&lt;/foreign-keys&gt;&lt;ref-type name="Journal Article"&gt;17&lt;/ref-type&gt;&lt;contributors&gt;&lt;authors&gt;&lt;author&gt;Boyse, K. L.&lt;/author&gt;&lt;author&gt;Gardner, M.&lt;/author&gt;&lt;author&gt;Marvicsin, D. J.&lt;/author&gt;&lt;author&gt;Sandberg, D. E.&lt;/author&gt;&lt;/authors&gt;&lt;/contributors&gt;&lt;titles&gt;&lt;title&gt;&amp;quot;It was an overwhelming thing&amp;quot;: Parents&amp;apos; needs after infant diagnosis of CAH&lt;/title&gt;&lt;secondary-title&gt;Journal of Pediatric Nursing&lt;/secondary-title&gt;&lt;/titles&gt;&lt;periodical&gt;&lt;full-title&gt;Journal of Pediatric Nursing&lt;/full-title&gt;&lt;/periodical&gt;&lt;dates&gt;&lt;year&gt;2014&lt;/year&gt;&lt;pub-dates&gt;&lt;date&gt;Jan 15&lt;/date&gt;&lt;/pub-dates&gt;&lt;/dates&gt;&lt;urls&gt;&lt;/urls&gt;&lt;electronic-resource-num&gt;10.1016/j.pedn.2014.01.007&lt;/electronic-resource-num&gt;&lt;/record&gt;&lt;/Cite&gt;&lt;/EndNote&gt;</w:instrText>
      </w:r>
      <w:r w:rsidR="00F912D6"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2)</w:t>
      </w:r>
      <w:r w:rsidR="00F912D6" w:rsidRPr="00B043FB">
        <w:rPr>
          <w:rFonts w:ascii="Times New Roman" w:hAnsi="Times New Roman" w:cs="Times New Roman"/>
          <w:sz w:val="24"/>
          <w:szCs w:val="24"/>
          <w:lang w:val="en-GB"/>
        </w:rPr>
        <w:fldChar w:fldCharType="end"/>
      </w:r>
      <w:r w:rsidR="00F912D6" w:rsidRPr="00B043FB">
        <w:rPr>
          <w:rFonts w:ascii="Times New Roman" w:hAnsi="Times New Roman" w:cs="Times New Roman"/>
          <w:sz w:val="24"/>
          <w:szCs w:val="24"/>
          <w:lang w:val="en-GB"/>
        </w:rPr>
        <w:t xml:space="preserve">. Feelings of isolation or stigmatization can be reduced if the family feels they are not alone. Patient support groups can provide a valuable service to families, providing clear guidance and advice from other families </w:t>
      </w:r>
      <w:r w:rsidR="00F912D6" w:rsidRPr="00B043FB">
        <w:rPr>
          <w:rFonts w:ascii="Times New Roman" w:hAnsi="Times New Roman" w:cs="Times New Roman"/>
          <w:b/>
          <w:i/>
          <w:sz w:val="24"/>
          <w:szCs w:val="24"/>
          <w:lang w:val="en-GB"/>
        </w:rPr>
        <w:t>(See Section 4.12)</w:t>
      </w:r>
    </w:p>
    <w:p w14:paraId="194D0DB0" w14:textId="77777777" w:rsidR="00F912D6" w:rsidRPr="00B043FB" w:rsidRDefault="00F912D6" w:rsidP="00AC278A">
      <w:pPr>
        <w:spacing w:after="0" w:line="480" w:lineRule="auto"/>
        <w:rPr>
          <w:rFonts w:ascii="Times New Roman" w:hAnsi="Times New Roman" w:cs="Times New Roman"/>
          <w:b/>
          <w:i/>
          <w:sz w:val="24"/>
          <w:szCs w:val="24"/>
          <w:lang w:val="en-GB"/>
        </w:rPr>
      </w:pPr>
    </w:p>
    <w:p w14:paraId="3C12D687" w14:textId="1DB92558" w:rsidR="00F912D6" w:rsidRPr="00B043FB" w:rsidRDefault="00F912D6"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he Paediatric Endocrinologist</w:t>
      </w:r>
    </w:p>
    <w:p w14:paraId="14A8B906" w14:textId="327F25C6" w:rsidR="001F7011" w:rsidRPr="00B043FB" w:rsidRDefault="00316E99"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 Paediatric Endocrinologist will play a major role in the child’s management and decision making of any clinical investigations to be performed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Brain&lt;/Author&gt;&lt;Year&gt;2010&lt;/Year&gt;&lt;RecNum&gt;1619&lt;/RecNum&gt;&lt;DisplayText&gt;(40)&lt;/DisplayText&gt;&lt;record&gt;&lt;rec-number&gt;1619&lt;/rec-number&gt;&lt;foreign-keys&gt;&lt;key app="EN" db-id="tfsarptdptsaaveazd9xt0fgapxsawpssdff" timestamp="0"&gt;1619&lt;/key&gt;&lt;/foreign-keys&gt;&lt;ref-type name="Journal Article"&gt;17&lt;/ref-type&gt;&lt;contributors&gt;&lt;authors&gt;&lt;author&gt;Brain, C. E.&lt;/author&gt;&lt;author&gt;Creighton, S. M.&lt;/author&gt;&lt;author&gt;Mushtaq, I.&lt;/author&gt;&lt;author&gt;Carmichael, P. A.&lt;/author&gt;&lt;author&gt;Barnicoat, A.&lt;/author&gt;&lt;author&gt;Honour, J. W.&lt;/author&gt;&lt;author&gt;Larcher, V.&lt;/author&gt;&lt;author&gt;Achermann, J. C.&lt;/author&gt;&lt;/authors&gt;&lt;/contributors&gt;&lt;auth-address&gt;Department of Endocrinology, Great Ormond Street Hospital NHS Trust, London WC1N 3JN, UK. cbrain@nhs.net&lt;/auth-address&gt;&lt;titles&gt;&lt;title&gt;Holistic management of DSD&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335-54&lt;/pages&gt;&lt;volume&gt;24&lt;/volume&gt;&lt;number&gt;2&lt;/number&gt;&lt;keywords&gt;&lt;keyword&gt;Adolescent&lt;/keyword&gt;&lt;keyword&gt;Adult&lt;/keyword&gt;&lt;keyword&gt;Child&lt;/keyword&gt;&lt;keyword&gt;Disorders of Sex Development/diagnosis/psychology/*therapy&lt;/keyword&gt;&lt;keyword&gt;Endocrinology&lt;/keyword&gt;&lt;keyword&gt;Female&lt;/keyword&gt;&lt;keyword&gt;*Holistic Health&lt;/keyword&gt;&lt;keyword&gt;Humans&lt;/keyword&gt;&lt;keyword&gt;Infant&lt;/keyword&gt;&lt;keyword&gt;Infant, Newborn&lt;/keyword&gt;&lt;keyword&gt;Male&lt;/keyword&gt;&lt;keyword&gt;Molecular Biology&lt;/keyword&gt;&lt;keyword&gt;*Patient Care Team/ethics&lt;/keyword&gt;&lt;keyword&gt;Referral and Consultation&lt;/keyword&gt;&lt;keyword&gt;Urology&lt;/keyword&gt;&lt;/keywords&gt;&lt;dates&gt;&lt;year&gt;2010&lt;/year&gt;&lt;pub-dates&gt;&lt;date&gt;Apr&lt;/date&gt;&lt;/pub-dates&gt;&lt;/dates&gt;&lt;isbn&gt;1878-1594 (Electronic)&amp;#xD;1521-690X (Linking)&lt;/isbn&gt;&lt;accession-num&gt;20541156&lt;/accession-num&gt;&lt;urls&gt;&lt;related-urls&gt;&lt;url&gt;http://www.ncbi.nlm.nih.gov/pubmed/20541156&lt;/url&gt;&lt;/related-urls&gt;&lt;/urls&gt;&lt;custom2&gt;2892742&lt;/custom2&gt;&lt;electronic-resource-num&gt;10.1016/j.beem.2010.01.006&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0)</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ey are often the first port of call when receiving a baby with ambiguous genitalia. As 46, XX CAH is the most common DSD</w:t>
      </w:r>
      <w:r w:rsidR="001F7011" w:rsidRPr="00B043FB">
        <w:rPr>
          <w:rFonts w:ascii="Times New Roman" w:hAnsi="Times New Roman" w:cs="Times New Roman"/>
          <w:sz w:val="24"/>
          <w:szCs w:val="24"/>
          <w:lang w:val="en-GB"/>
        </w:rPr>
        <w:t xml:space="preserve"> </w:t>
      </w:r>
      <w:r w:rsidR="001F7011"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Hewitt&lt;/Author&gt;&lt;Year&gt;2009&lt;/Year&gt;&lt;RecNum&gt;2840&lt;/RecNum&gt;&lt;DisplayText&gt;(29)&lt;/DisplayText&gt;&lt;record&gt;&lt;rec-number&gt;2840&lt;/rec-number&gt;&lt;foreign-keys&gt;&lt;key app="EN" db-id="tfsarptdptsaaveazd9xt0fgapxsawpssdff" timestamp="1499528344"&gt;2840&lt;/key&gt;&lt;key app="ENWeb" db-id=""&gt;0&lt;/key&gt;&lt;/foreign-keys&gt;&lt;ref-type name="Journal Article"&gt;17&lt;/ref-type&gt;&lt;contributors&gt;&lt;authors&gt;&lt;author&gt;Hewitt, J. &lt;/author&gt;&lt;author&gt;Warne, G. L.&lt;/author&gt;&lt;/authors&gt;&lt;/contributors&gt;&lt;titles&gt;&lt;title&gt;Management of disorders of sex development&lt;/title&gt;&lt;secondary-title&gt;Pediatric Health&lt;/secondary-title&gt;&lt;/titles&gt;&lt;periodical&gt;&lt;full-title&gt;Pediatric Health&lt;/full-title&gt;&lt;/periodical&gt;&lt;pages&gt;1 - 65&lt;/pages&gt;&lt;volume&gt;3&lt;/volume&gt;&lt;number&gt;1&lt;/number&gt;&lt;dates&gt;&lt;year&gt;2009&lt;/year&gt;&lt;/dates&gt;&lt;urls&gt;&lt;/urls&gt;&lt;/record&gt;&lt;/Cite&gt;&lt;/EndNote&gt;</w:instrText>
      </w:r>
      <w:r w:rsidR="001F7011"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29)</w:t>
      </w:r>
      <w:r w:rsidR="001F7011" w:rsidRPr="00B043FB">
        <w:rPr>
          <w:rFonts w:ascii="Times New Roman" w:hAnsi="Times New Roman" w:cs="Times New Roman"/>
          <w:sz w:val="24"/>
          <w:szCs w:val="24"/>
          <w:lang w:val="en-GB"/>
        </w:rPr>
        <w:fldChar w:fldCharType="end"/>
      </w:r>
      <w:r w:rsidR="001F7011" w:rsidRPr="00B043FB">
        <w:rPr>
          <w:rFonts w:ascii="Times New Roman" w:hAnsi="Times New Roman" w:cs="Times New Roman"/>
          <w:sz w:val="24"/>
          <w:szCs w:val="24"/>
          <w:lang w:val="en-GB"/>
        </w:rPr>
        <w:t xml:space="preserve">, management and education on adrenal crises, replacement and other medication needs to be co-ordinated by a paediatric endocrine team. Further on, as the child grows, clinical monitoring may be necessary, with regards to hydrocortisone replacement and compliance, mineralocorticoid dosing and salt supplementation </w:t>
      </w:r>
      <w:r w:rsidR="001F7011"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Schaeffer&lt;/Author&gt;&lt;Year&gt;2010&lt;/Year&gt;&lt;RecNum&gt;2825&lt;/RecNum&gt;&lt;DisplayText&gt;(43)&lt;/DisplayText&gt;&lt;record&gt;&lt;rec-number&gt;2825&lt;/rec-number&gt;&lt;foreign-keys&gt;&lt;key app="EN" db-id="tfsarptdptsaaveazd9xt0fgapxsawpssdff" timestamp="1496569072"&gt;2825&lt;/key&gt;&lt;key app="ENWeb" db-id=""&gt;0&lt;/key&gt;&lt;/foreign-keys&gt;&lt;ref-type name="Journal Article"&gt;17&lt;/ref-type&gt;&lt;contributors&gt;&lt;authors&gt;&lt;author&gt;Schaeffer, T. L.&lt;/author&gt;&lt;author&gt;Tryggestad, J. B.&lt;/author&gt;&lt;author&gt;Mallappa, A.&lt;/author&gt;&lt;author&gt;Hanna, A. E.&lt;/author&gt;&lt;author&gt;Krishnan, S.&lt;/author&gt;&lt;author&gt;Chernausek, S. D.&lt;/author&gt;&lt;author&gt;Chalmers, L. J.&lt;/author&gt;&lt;author&gt;Reiner, W. G.&lt;/author&gt;&lt;author&gt;Kropp, B. P.&lt;/author&gt;&lt;author&gt;Wisniewski, A. B.&lt;/author&gt;&lt;/authors&gt;&lt;/contributors&gt;&lt;auth-address&gt;Pediatric Endocrinology, University of Oklahoma Health Sciences Center, Oklahoma City, OK 73104, USA.&lt;/auth-address&gt;&lt;titles&gt;&lt;title&gt;An Evidence-Based Model of Multidisciplinary Care for Patients and Families Affected by Classical Congenital Adrenal Hyperplasia due to 21-Hydroxylase Deficiency&lt;/title&gt;&lt;secondary-title&gt;Int J Pediatr Endocrinol&lt;/secondary-title&gt;&lt;/titles&gt;&lt;periodical&gt;&lt;full-title&gt;Int J Pediatr Endocrinol&lt;/full-title&gt;&lt;/periodical&gt;&lt;pages&gt;692439&lt;/pages&gt;&lt;volume&gt;2010&lt;/volume&gt;&lt;dates&gt;&lt;year&gt;2010&lt;/year&gt;&lt;/dates&gt;&lt;isbn&gt;1687-9856 (Electronic)&amp;#xD;1687-9848 (Linking)&lt;/isbn&gt;&lt;accession-num&gt;20339513&lt;/accession-num&gt;&lt;urls&gt;&lt;related-urls&gt;&lt;url&gt;https://www.ncbi.nlm.nih.gov/pubmed/20339513&lt;/url&gt;&lt;/related-urls&gt;&lt;/urls&gt;&lt;custom2&gt;PMC2842898&lt;/custom2&gt;&lt;electronic-resource-num&gt;10.1155/2010/692439&lt;/electronic-resource-num&gt;&lt;/record&gt;&lt;/Cite&gt;&lt;/EndNote&gt;</w:instrText>
      </w:r>
      <w:r w:rsidR="001F7011"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3)</w:t>
      </w:r>
      <w:r w:rsidR="001F7011" w:rsidRPr="00B043FB">
        <w:rPr>
          <w:rFonts w:ascii="Times New Roman" w:hAnsi="Times New Roman" w:cs="Times New Roman"/>
          <w:sz w:val="24"/>
          <w:szCs w:val="24"/>
          <w:lang w:val="en-GB"/>
        </w:rPr>
        <w:fldChar w:fldCharType="end"/>
      </w:r>
      <w:r w:rsidR="001F7011" w:rsidRPr="00B043FB">
        <w:rPr>
          <w:rFonts w:ascii="Times New Roman" w:hAnsi="Times New Roman" w:cs="Times New Roman"/>
          <w:sz w:val="24"/>
          <w:szCs w:val="24"/>
          <w:lang w:val="en-GB"/>
        </w:rPr>
        <w:t xml:space="preserve">, as well as growth monitoring and pubertal management, especially in individuals with non-functioning gonads </w:t>
      </w:r>
      <w:r w:rsidR="001F7011" w:rsidRPr="00B043FB">
        <w:rPr>
          <w:rFonts w:ascii="Times New Roman" w:hAnsi="Times New Roman" w:cs="Times New Roman"/>
          <w:sz w:val="24"/>
          <w:szCs w:val="24"/>
          <w:lang w:val="en-GB"/>
        </w:rPr>
        <w:lastRenderedPageBreak/>
        <w:fldChar w:fldCharType="begin"/>
      </w:r>
      <w:r w:rsidR="00303521">
        <w:rPr>
          <w:rFonts w:ascii="Times New Roman" w:hAnsi="Times New Roman" w:cs="Times New Roman"/>
          <w:sz w:val="24"/>
          <w:szCs w:val="24"/>
          <w:lang w:val="en-GB"/>
        </w:rPr>
        <w:instrText xml:space="preserve"> ADDIN EN.CITE &lt;EndNote&gt;&lt;Cite&gt;&lt;Author&gt;Lee&lt;/Author&gt;&lt;Year&gt;2016&lt;/Year&gt;&lt;RecNum&gt;2448&lt;/RecNum&gt;&lt;DisplayText&gt;(36)&lt;/DisplayText&gt;&lt;record&gt;&lt;rec-number&gt;2448&lt;/rec-number&gt;&lt;foreign-keys&gt;&lt;key app="EN" db-id="tfsarptdptsaaveazd9xt0fgapxsawpssdff" timestamp="0"&gt;2448&lt;/key&gt;&lt;/foreign-keys&gt;&lt;ref-type name="Journal Article"&gt;17&lt;/ref-type&gt;&lt;contributors&gt;&lt;authors&gt;&lt;author&gt;Lee, P. A.&lt;/author&gt;&lt;author&gt;Nordenstrom, A.&lt;/author&gt;&lt;author&gt;Houk, C. P.&lt;/author&gt;&lt;author&gt;Ahmed, S. F.&lt;/author&gt;&lt;author&gt;Auchus, R.&lt;/author&gt;&lt;author&gt;Baratz, A.&lt;/author&gt;&lt;author&gt;Baratz Dalke, K.&lt;/author&gt;&lt;author&gt;Liao, L. M.&lt;/author&gt;&lt;author&gt;Lin-Su, K.&lt;/author&gt;&lt;author&gt;Looijenga, L. H., 3rd&lt;/author&gt;&lt;author&gt;Mazur, T.&lt;/author&gt;&lt;author&gt;Meyer-Bahlburg, H. F.&lt;/author&gt;&lt;author&gt;Mouriquand, P.&lt;/author&gt;&lt;author&gt;Quigley, C. A.&lt;/author&gt;&lt;author&gt;Sandberg, D. E.&lt;/author&gt;&lt;author&gt;Vilain, E.&lt;/author&gt;&lt;author&gt;Witchel, S.&lt;/author&gt;&lt;author&gt;Global, D. S. D. Update Consortium&lt;/author&gt;&lt;/authors&gt;&lt;/contributors&gt;&lt;auth-address&gt;Department of Pediatrics, Penn State College of Medicine, Hershey, Pa., USA.&lt;/auth-address&gt;&lt;titles&gt;&lt;title&gt;Global Disorders of Sex Development Update since 2006: Perceptions, Approach and Care&lt;/title&gt;&lt;secondary-title&gt;Horm Res Paediatr&lt;/secondary-title&gt;&lt;/titles&gt;&lt;periodical&gt;&lt;full-title&gt;Horm Res Paediatr&lt;/full-title&gt;&lt;/periodical&gt;&lt;pages&gt;158-80&lt;/pages&gt;&lt;volume&gt;85&lt;/volume&gt;&lt;number&gt;3&lt;/number&gt;&lt;dates&gt;&lt;year&gt;2016&lt;/year&gt;&lt;/dates&gt;&lt;isbn&gt;1663-2826 (Electronic)&amp;#xD;1663-2818 (Linking)&lt;/isbn&gt;&lt;accession-num&gt;26820577&lt;/accession-num&gt;&lt;urls&gt;&lt;related-urls&gt;&lt;url&gt;https://www.ncbi.nlm.nih.gov/pubmed/26820577&lt;/url&gt;&lt;/related-urls&gt;&lt;/urls&gt;&lt;electronic-resource-num&gt;10.1159/000442975&lt;/electronic-resource-num&gt;&lt;/record&gt;&lt;/Cite&gt;&lt;/EndNote&gt;</w:instrText>
      </w:r>
      <w:r w:rsidR="001F7011"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36)</w:t>
      </w:r>
      <w:r w:rsidR="001F7011" w:rsidRPr="00B043FB">
        <w:rPr>
          <w:rFonts w:ascii="Times New Roman" w:hAnsi="Times New Roman" w:cs="Times New Roman"/>
          <w:sz w:val="24"/>
          <w:szCs w:val="24"/>
          <w:lang w:val="en-GB"/>
        </w:rPr>
        <w:fldChar w:fldCharType="end"/>
      </w:r>
      <w:r w:rsidR="001F7011" w:rsidRPr="00B043FB">
        <w:rPr>
          <w:rFonts w:ascii="Times New Roman" w:hAnsi="Times New Roman" w:cs="Times New Roman"/>
          <w:sz w:val="24"/>
          <w:szCs w:val="24"/>
          <w:lang w:val="en-GB"/>
        </w:rPr>
        <w:t>. In addition, Gonadotrophin releasing hormone (GnRH) therapy may be required in young people whe</w:t>
      </w:r>
      <w:r w:rsidR="00424D69" w:rsidRPr="00B043FB">
        <w:rPr>
          <w:rFonts w:ascii="Times New Roman" w:hAnsi="Times New Roman" w:cs="Times New Roman"/>
          <w:sz w:val="24"/>
          <w:szCs w:val="24"/>
          <w:lang w:val="en-GB"/>
        </w:rPr>
        <w:t>re gender identity is uncer</w:t>
      </w:r>
      <w:r w:rsidR="009B6857" w:rsidRPr="00B043FB">
        <w:rPr>
          <w:rFonts w:ascii="Times New Roman" w:hAnsi="Times New Roman" w:cs="Times New Roman"/>
          <w:sz w:val="24"/>
          <w:szCs w:val="24"/>
          <w:lang w:val="en-GB"/>
        </w:rPr>
        <w:t xml:space="preserve">tain, </w:t>
      </w:r>
      <w:proofErr w:type="gramStart"/>
      <w:r w:rsidR="009B6857" w:rsidRPr="00B043FB">
        <w:rPr>
          <w:rFonts w:ascii="Times New Roman" w:hAnsi="Times New Roman" w:cs="Times New Roman"/>
          <w:sz w:val="24"/>
          <w:szCs w:val="24"/>
          <w:lang w:val="en-GB"/>
        </w:rPr>
        <w:t>and also</w:t>
      </w:r>
      <w:proofErr w:type="gramEnd"/>
      <w:r w:rsidR="009B6857" w:rsidRPr="00B043FB">
        <w:rPr>
          <w:rFonts w:ascii="Times New Roman" w:hAnsi="Times New Roman" w:cs="Times New Roman"/>
          <w:sz w:val="24"/>
          <w:szCs w:val="24"/>
          <w:lang w:val="en-GB"/>
        </w:rPr>
        <w:t xml:space="preserve"> growth hormone therapy and oestrogen in girls with Turner syndrome.</w:t>
      </w:r>
    </w:p>
    <w:p w14:paraId="472F1E5C" w14:textId="77777777" w:rsidR="001F7011" w:rsidRPr="00B043FB" w:rsidRDefault="001F7011" w:rsidP="00AC278A">
      <w:pPr>
        <w:spacing w:after="0" w:line="480" w:lineRule="auto"/>
        <w:rPr>
          <w:rFonts w:ascii="Times New Roman" w:hAnsi="Times New Roman" w:cs="Times New Roman"/>
          <w:sz w:val="24"/>
          <w:szCs w:val="24"/>
          <w:lang w:val="en-GB"/>
        </w:rPr>
      </w:pPr>
    </w:p>
    <w:p w14:paraId="39BCDEB9" w14:textId="5917AF2A" w:rsidR="00F912D6" w:rsidRPr="00B043FB" w:rsidRDefault="001F7011"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he Paediatric Urologist / Surgeon</w:t>
      </w:r>
    </w:p>
    <w:p w14:paraId="7CA7D012" w14:textId="591BC4BF" w:rsidR="001F7011" w:rsidRPr="00B043FB" w:rsidRDefault="001F7011"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 Paediatric Urologist also plays a key role. A joint meeting with the Paediatric Endocrinologist and family is ideal, </w:t>
      </w:r>
      <w:proofErr w:type="gramStart"/>
      <w:r w:rsidRPr="00B043FB">
        <w:rPr>
          <w:rFonts w:ascii="Times New Roman" w:hAnsi="Times New Roman" w:cs="Times New Roman"/>
          <w:sz w:val="24"/>
          <w:szCs w:val="24"/>
          <w:lang w:val="en-GB"/>
        </w:rPr>
        <w:t>so as to</w:t>
      </w:r>
      <w:proofErr w:type="gramEnd"/>
      <w:r w:rsidRPr="00B043FB">
        <w:rPr>
          <w:rFonts w:ascii="Times New Roman" w:hAnsi="Times New Roman" w:cs="Times New Roman"/>
          <w:sz w:val="24"/>
          <w:szCs w:val="24"/>
          <w:lang w:val="en-GB"/>
        </w:rPr>
        <w:t xml:space="preserve"> physically assess and clinically examine the baby with ambiguous genitalia together. As well as the external genitalia, the Urologist should be able to palpate / locate the gonads. If any cosmetic surgery is to occur, it should be this experienced surgeon who deems it necessary, and is confident in the eventual function and acceptable cosmetic appearance. Hypospadias repair also comes under their remit, and also the need for gonadectomy if the risk of malignancy is high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Brain&lt;/Author&gt;&lt;Year&gt;2010&lt;/Year&gt;&lt;RecNum&gt;1619&lt;/RecNum&gt;&lt;DisplayText&gt;(40)&lt;/DisplayText&gt;&lt;record&gt;&lt;rec-number&gt;1619&lt;/rec-number&gt;&lt;foreign-keys&gt;&lt;key app="EN" db-id="tfsarptdptsaaveazd9xt0fgapxsawpssdff" timestamp="0"&gt;1619&lt;/key&gt;&lt;/foreign-keys&gt;&lt;ref-type name="Journal Article"&gt;17&lt;/ref-type&gt;&lt;contributors&gt;&lt;authors&gt;&lt;author&gt;Brain, C. E.&lt;/author&gt;&lt;author&gt;Creighton, S. M.&lt;/author&gt;&lt;author&gt;Mushtaq, I.&lt;/author&gt;&lt;author&gt;Carmichael, P. A.&lt;/author&gt;&lt;author&gt;Barnicoat, A.&lt;/author&gt;&lt;author&gt;Honour, J. W.&lt;/author&gt;&lt;author&gt;Larcher, V.&lt;/author&gt;&lt;author&gt;Achermann, J. C.&lt;/author&gt;&lt;/authors&gt;&lt;/contributors&gt;&lt;auth-address&gt;Department of Endocrinology, Great Ormond Street Hospital NHS Trust, London WC1N 3JN, UK. cbrain@nhs.net&lt;/auth-address&gt;&lt;titles&gt;&lt;title&gt;Holistic management of DSD&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335-54&lt;/pages&gt;&lt;volume&gt;24&lt;/volume&gt;&lt;number&gt;2&lt;/number&gt;&lt;keywords&gt;&lt;keyword&gt;Adolescent&lt;/keyword&gt;&lt;keyword&gt;Adult&lt;/keyword&gt;&lt;keyword&gt;Child&lt;/keyword&gt;&lt;keyword&gt;Disorders of Sex Development/diagnosis/psychology/*therapy&lt;/keyword&gt;&lt;keyword&gt;Endocrinology&lt;/keyword&gt;&lt;keyword&gt;Female&lt;/keyword&gt;&lt;keyword&gt;*Holistic Health&lt;/keyword&gt;&lt;keyword&gt;Humans&lt;/keyword&gt;&lt;keyword&gt;Infant&lt;/keyword&gt;&lt;keyword&gt;Infant, Newborn&lt;/keyword&gt;&lt;keyword&gt;Male&lt;/keyword&gt;&lt;keyword&gt;Molecular Biology&lt;/keyword&gt;&lt;keyword&gt;*Patient Care Team/ethics&lt;/keyword&gt;&lt;keyword&gt;Referral and Consultation&lt;/keyword&gt;&lt;keyword&gt;Urology&lt;/keyword&gt;&lt;/keywords&gt;&lt;dates&gt;&lt;year&gt;2010&lt;/year&gt;&lt;pub-dates&gt;&lt;date&gt;Apr&lt;/date&gt;&lt;/pub-dates&gt;&lt;/dates&gt;&lt;isbn&gt;1878-1594 (Electronic)&amp;#xD;1521-690X (Linking)&lt;/isbn&gt;&lt;accession-num&gt;20541156&lt;/accession-num&gt;&lt;urls&gt;&lt;related-urls&gt;&lt;url&gt;http://www.ncbi.nlm.nih.gov/pubmed/20541156&lt;/url&gt;&lt;/related-urls&gt;&lt;/urls&gt;&lt;custom2&gt;2892742&lt;/custom2&gt;&lt;electronic-resource-num&gt;10.1016/j.beem.2010.01.006&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0)</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w:t>
      </w:r>
    </w:p>
    <w:p w14:paraId="3B9A4B42" w14:textId="77777777" w:rsidR="001F7011" w:rsidRPr="00B043FB" w:rsidRDefault="001F7011" w:rsidP="00AC278A">
      <w:pPr>
        <w:spacing w:after="0" w:line="480" w:lineRule="auto"/>
        <w:rPr>
          <w:rFonts w:ascii="Times New Roman" w:hAnsi="Times New Roman" w:cs="Times New Roman"/>
          <w:sz w:val="24"/>
          <w:szCs w:val="24"/>
          <w:lang w:val="en-GB"/>
        </w:rPr>
      </w:pPr>
    </w:p>
    <w:p w14:paraId="7D796A2A" w14:textId="336B9B95" w:rsidR="001F7011" w:rsidRPr="00B043FB" w:rsidRDefault="001F7011"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he Paediatric Endocrine Nurse Specialist</w:t>
      </w:r>
      <w:r w:rsidR="00D22A2E" w:rsidRPr="00B043FB">
        <w:rPr>
          <w:rFonts w:ascii="Times New Roman" w:hAnsi="Times New Roman" w:cs="Times New Roman"/>
          <w:b/>
          <w:i/>
          <w:sz w:val="24"/>
          <w:szCs w:val="24"/>
          <w:lang w:val="en-GB"/>
        </w:rPr>
        <w:t xml:space="preserve"> (PENS)</w:t>
      </w:r>
    </w:p>
    <w:p w14:paraId="35EAB961" w14:textId="72582435" w:rsidR="001F7011" w:rsidRPr="00B043FB" w:rsidRDefault="00374E32"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The role of the nurse specialist has been advancing in specialist DSD services</w:t>
      </w:r>
      <w:r w:rsidR="00D22A2E" w:rsidRPr="00B043FB">
        <w:rPr>
          <w:rFonts w:ascii="Times New Roman" w:hAnsi="Times New Roman" w:cs="Times New Roman"/>
          <w:sz w:val="24"/>
          <w:szCs w:val="24"/>
          <w:lang w:val="en-GB"/>
        </w:rPr>
        <w:t xml:space="preserve"> </w:t>
      </w:r>
      <w:r w:rsidR="00D22A2E"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Sanders&lt;/Author&gt;&lt;Year&gt;2017&lt;/Year&gt;&lt;RecNum&gt;2698&lt;/RecNum&gt;&lt;DisplayText&gt;(44)&lt;/DisplayText&gt;&lt;record&gt;&lt;rec-number&gt;2698&lt;/rec-number&gt;&lt;foreign-keys&gt;&lt;key app="EN" db-id="tfsarptdptsaaveazd9xt0fgapxsawpssdff" timestamp="1488733476"&gt;2698&lt;/key&gt;&lt;key app="ENWeb" db-id=""&gt;0&lt;/key&gt;&lt;/foreign-keys&gt;&lt;ref-type name="Journal Article"&gt;17&lt;/ref-type&gt;&lt;contributors&gt;&lt;authors&gt;&lt;author&gt;Sanders, C.&lt;/author&gt;&lt;author&gt;Edwards, Z.&lt;/author&gt;&lt;author&gt;Keegan, K.&lt;/author&gt;&lt;/authors&gt;&lt;/contributors&gt;&lt;titles&gt;&lt;title&gt;Exploring stakeholder experiences of interprofessional teamwork in sex development outpatient clinics&lt;/title&gt;&lt;secondary-title&gt;Journal of Interprofessional Care&lt;/secondary-title&gt;&lt;/titles&gt;&lt;periodical&gt;&lt;full-title&gt;Journal of Interprofessional Care&lt;/full-title&gt;&lt;/periodical&gt;&lt;dates&gt;&lt;year&gt;2017&lt;/year&gt;&lt;/dates&gt;&lt;urls&gt;&lt;/urls&gt;&lt;electronic-resource-num&gt;10.1080/13561820.2016.1272559&lt;/electronic-resource-num&gt;&lt;/record&gt;&lt;/Cite&gt;&lt;/EndNote&gt;</w:instrText>
      </w:r>
      <w:r w:rsidR="00D22A2E"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4)</w:t>
      </w:r>
      <w:r w:rsidR="00D22A2E" w:rsidRPr="00B043FB">
        <w:rPr>
          <w:rFonts w:ascii="Times New Roman" w:hAnsi="Times New Roman" w:cs="Times New Roman"/>
          <w:sz w:val="24"/>
          <w:szCs w:val="24"/>
          <w:lang w:val="en-GB"/>
        </w:rPr>
        <w:fldChar w:fldCharType="end"/>
      </w:r>
      <w:r w:rsidR="00D22A2E" w:rsidRPr="00B043FB">
        <w:rPr>
          <w:rFonts w:ascii="Times New Roman" w:hAnsi="Times New Roman" w:cs="Times New Roman"/>
          <w:sz w:val="24"/>
          <w:szCs w:val="24"/>
          <w:lang w:val="en-GB"/>
        </w:rPr>
        <w:t>. The PENS is key in just as a support for the child and family, but for liaising with the MDT, organising investigations</w:t>
      </w:r>
      <w:r w:rsidR="00F048DC" w:rsidRPr="00B043FB">
        <w:rPr>
          <w:rFonts w:ascii="Times New Roman" w:hAnsi="Times New Roman" w:cs="Times New Roman"/>
          <w:sz w:val="24"/>
          <w:szCs w:val="24"/>
          <w:lang w:val="en-GB"/>
        </w:rPr>
        <w:t xml:space="preserve"> </w:t>
      </w:r>
      <w:r w:rsidR="00F048DC"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00F048DC"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00F048DC" w:rsidRPr="00B043FB">
        <w:rPr>
          <w:rFonts w:ascii="Times New Roman" w:hAnsi="Times New Roman" w:cs="Times New Roman"/>
          <w:sz w:val="24"/>
          <w:szCs w:val="24"/>
          <w:lang w:val="en-GB"/>
        </w:rPr>
        <w:fldChar w:fldCharType="end"/>
      </w:r>
      <w:r w:rsidR="00F048DC" w:rsidRPr="00B043FB">
        <w:rPr>
          <w:rFonts w:ascii="Times New Roman" w:hAnsi="Times New Roman" w:cs="Times New Roman"/>
          <w:sz w:val="24"/>
          <w:szCs w:val="24"/>
          <w:lang w:val="en-GB"/>
        </w:rPr>
        <w:t xml:space="preserve">, and ensuring smooth running and organisation of MDT clinical meetings. Much has been written on the role of the Clinical Nurse Specialist </w:t>
      </w:r>
      <w:r w:rsidR="00F048DC" w:rsidRPr="00B043FB">
        <w:rPr>
          <w:rFonts w:ascii="Times New Roman" w:hAnsi="Times New Roman" w:cs="Times New Roman"/>
          <w:b/>
          <w:i/>
          <w:sz w:val="24"/>
          <w:szCs w:val="24"/>
          <w:lang w:val="en-GB"/>
        </w:rPr>
        <w:t>(See CNS role chapter)</w:t>
      </w:r>
      <w:r w:rsidR="00F048DC" w:rsidRPr="00B043FB">
        <w:rPr>
          <w:rFonts w:ascii="Times New Roman" w:hAnsi="Times New Roman" w:cs="Times New Roman"/>
          <w:sz w:val="24"/>
          <w:szCs w:val="24"/>
          <w:lang w:val="en-GB"/>
        </w:rPr>
        <w:t xml:space="preserve"> but the PENS multifaceted role can be seen in Figure </w:t>
      </w:r>
      <w:r w:rsidR="009D1A13" w:rsidRPr="00B043FB">
        <w:rPr>
          <w:rFonts w:ascii="Times New Roman" w:hAnsi="Times New Roman" w:cs="Times New Roman"/>
          <w:sz w:val="24"/>
          <w:szCs w:val="24"/>
          <w:lang w:val="en-GB"/>
        </w:rPr>
        <w:t>4.8.</w:t>
      </w:r>
      <w:r w:rsidR="006E15D4" w:rsidRPr="00B043FB">
        <w:rPr>
          <w:rFonts w:ascii="Times New Roman" w:hAnsi="Times New Roman" w:cs="Times New Roman"/>
          <w:sz w:val="24"/>
          <w:szCs w:val="24"/>
          <w:lang w:val="en-GB"/>
        </w:rPr>
        <w:t xml:space="preserve"> (INSERT) It can be highlighted here that the role of the patient advocate is at the forefront of the multifaceted role. Families will often have the PENS’ contact details and contact them directly with any queries or concerns, rather than waiting for their clinic appointment.</w:t>
      </w:r>
    </w:p>
    <w:p w14:paraId="7AF0C6C7" w14:textId="77777777" w:rsidR="002C4F49" w:rsidRPr="00B043FB" w:rsidRDefault="002C4F49" w:rsidP="00AC278A">
      <w:pPr>
        <w:spacing w:after="0" w:line="480" w:lineRule="auto"/>
        <w:rPr>
          <w:rFonts w:ascii="Times New Roman" w:hAnsi="Times New Roman" w:cs="Times New Roman"/>
          <w:sz w:val="24"/>
          <w:szCs w:val="24"/>
          <w:lang w:val="en-GB"/>
        </w:rPr>
      </w:pPr>
    </w:p>
    <w:p w14:paraId="0206BDBA" w14:textId="12D8E562" w:rsidR="002C4F49" w:rsidRPr="00B043FB" w:rsidRDefault="002C4F49"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Other MDT members</w:t>
      </w:r>
    </w:p>
    <w:p w14:paraId="140BD365" w14:textId="77777777" w:rsidR="002C4F49" w:rsidRPr="00B043FB" w:rsidRDefault="002C4F49"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lastRenderedPageBreak/>
        <w:t xml:space="preserve">Although the healthcare professionals discussed are key </w:t>
      </w:r>
      <w:r w:rsidRPr="00B043FB">
        <w:rPr>
          <w:rFonts w:ascii="Times New Roman" w:hAnsi="Times New Roman" w:cs="Times New Roman"/>
          <w:b/>
          <w:i/>
          <w:sz w:val="24"/>
          <w:szCs w:val="24"/>
          <w:lang w:val="en-GB"/>
        </w:rPr>
        <w:t>(See Box 4.3.)</w:t>
      </w:r>
      <w:r w:rsidRPr="00B043FB">
        <w:rPr>
          <w:rFonts w:ascii="Times New Roman" w:hAnsi="Times New Roman" w:cs="Times New Roman"/>
          <w:sz w:val="24"/>
          <w:szCs w:val="24"/>
          <w:lang w:val="en-GB"/>
        </w:rPr>
        <w:t xml:space="preserve">, other team members play an important role in the care and management of a child with a DSD. </w:t>
      </w:r>
    </w:p>
    <w:p w14:paraId="7E5C45C0" w14:textId="77777777" w:rsidR="002C4F49" w:rsidRPr="00B043FB" w:rsidRDefault="002C4F49" w:rsidP="00AC278A">
      <w:pPr>
        <w:spacing w:after="0" w:line="480" w:lineRule="auto"/>
        <w:rPr>
          <w:rFonts w:ascii="Times New Roman" w:hAnsi="Times New Roman" w:cs="Times New Roman"/>
          <w:sz w:val="24"/>
          <w:szCs w:val="24"/>
          <w:lang w:val="en-GB"/>
        </w:rPr>
      </w:pPr>
    </w:p>
    <w:p w14:paraId="7CDCA1F0" w14:textId="6334FE2F" w:rsidR="002C4F49" w:rsidRPr="00B043FB" w:rsidRDefault="00303521" w:rsidP="00AC278A">
      <w:pPr>
        <w:spacing w:after="0" w:line="480" w:lineRule="auto"/>
        <w:rPr>
          <w:rFonts w:ascii="Times New Roman" w:hAnsi="Times New Roman" w:cs="Times New Roman"/>
          <w:sz w:val="24"/>
          <w:szCs w:val="24"/>
          <w:lang w:val="en-GB"/>
        </w:rPr>
      </w:pPr>
      <w:r>
        <w:rPr>
          <w:rFonts w:ascii="Times New Roman" w:hAnsi="Times New Roman" w:cs="Times New Roman"/>
          <w:b/>
          <w:sz w:val="24"/>
          <w:szCs w:val="24"/>
          <w:lang w:val="en-GB"/>
        </w:rPr>
        <w:t xml:space="preserve">INSERT </w:t>
      </w:r>
      <w:r w:rsidR="002C4F49" w:rsidRPr="00260149">
        <w:rPr>
          <w:rFonts w:ascii="Times New Roman" w:hAnsi="Times New Roman" w:cs="Times New Roman"/>
          <w:b/>
          <w:sz w:val="24"/>
          <w:szCs w:val="24"/>
          <w:lang w:val="en-GB"/>
        </w:rPr>
        <w:t>Box 4.3. The MD</w:t>
      </w:r>
      <w:r w:rsidR="002C4F49" w:rsidRPr="00B043FB">
        <w:rPr>
          <w:rFonts w:ascii="Times New Roman" w:hAnsi="Times New Roman" w:cs="Times New Roman"/>
          <w:sz w:val="24"/>
          <w:szCs w:val="24"/>
          <w:lang w:val="en-GB"/>
        </w:rPr>
        <w:t>T</w:t>
      </w:r>
    </w:p>
    <w:p w14:paraId="557C1578" w14:textId="1228D85F" w:rsidR="002C4F49" w:rsidRPr="00B043FB" w:rsidRDefault="002C4F49" w:rsidP="00AC278A">
      <w:pPr>
        <w:spacing w:after="0" w:line="480" w:lineRule="auto"/>
        <w:rPr>
          <w:rFonts w:ascii="Times New Roman" w:hAnsi="Times New Roman" w:cs="Times New Roman"/>
          <w:sz w:val="24"/>
          <w:szCs w:val="24"/>
          <w:lang w:val="en-GB"/>
        </w:rPr>
      </w:pPr>
    </w:p>
    <w:p w14:paraId="57A93EBE" w14:textId="0F53FE62" w:rsidR="002C4F49" w:rsidRPr="00B043FB" w:rsidRDefault="002C4F49"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Gynaecologists can be available when the child is an infant to advise on potential outcome of any interventions, and advise on pubertal management in girls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Brain&lt;/Author&gt;&lt;Year&gt;2010&lt;/Year&gt;&lt;RecNum&gt;1619&lt;/RecNum&gt;&lt;DisplayText&gt;(40)&lt;/DisplayText&gt;&lt;record&gt;&lt;rec-number&gt;1619&lt;/rec-number&gt;&lt;foreign-keys&gt;&lt;key app="EN" db-id="tfsarptdptsaaveazd9xt0fgapxsawpssdff" timestamp="0"&gt;1619&lt;/key&gt;&lt;/foreign-keys&gt;&lt;ref-type name="Journal Article"&gt;17&lt;/ref-type&gt;&lt;contributors&gt;&lt;authors&gt;&lt;author&gt;Brain, C. E.&lt;/author&gt;&lt;author&gt;Creighton, S. M.&lt;/author&gt;&lt;author&gt;Mushtaq, I.&lt;/author&gt;&lt;author&gt;Carmichael, P. A.&lt;/author&gt;&lt;author&gt;Barnicoat, A.&lt;/author&gt;&lt;author&gt;Honour, J. W.&lt;/author&gt;&lt;author&gt;Larcher, V.&lt;/author&gt;&lt;author&gt;Achermann, J. C.&lt;/author&gt;&lt;/authors&gt;&lt;/contributors&gt;&lt;auth-address&gt;Department of Endocrinology, Great Ormond Street Hospital NHS Trust, London WC1N 3JN, UK. cbrain@nhs.net&lt;/auth-address&gt;&lt;titles&gt;&lt;title&gt;Holistic management of DSD&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335-54&lt;/pages&gt;&lt;volume&gt;24&lt;/volume&gt;&lt;number&gt;2&lt;/number&gt;&lt;keywords&gt;&lt;keyword&gt;Adolescent&lt;/keyword&gt;&lt;keyword&gt;Adult&lt;/keyword&gt;&lt;keyword&gt;Child&lt;/keyword&gt;&lt;keyword&gt;Disorders of Sex Development/diagnosis/psychology/*therapy&lt;/keyword&gt;&lt;keyword&gt;Endocrinology&lt;/keyword&gt;&lt;keyword&gt;Female&lt;/keyword&gt;&lt;keyword&gt;*Holistic Health&lt;/keyword&gt;&lt;keyword&gt;Humans&lt;/keyword&gt;&lt;keyword&gt;Infant&lt;/keyword&gt;&lt;keyword&gt;Infant, Newborn&lt;/keyword&gt;&lt;keyword&gt;Male&lt;/keyword&gt;&lt;keyword&gt;Molecular Biology&lt;/keyword&gt;&lt;keyword&gt;*Patient Care Team/ethics&lt;/keyword&gt;&lt;keyword&gt;Referral and Consultation&lt;/keyword&gt;&lt;keyword&gt;Urology&lt;/keyword&gt;&lt;/keywords&gt;&lt;dates&gt;&lt;year&gt;2010&lt;/year&gt;&lt;pub-dates&gt;&lt;date&gt;Apr&lt;/date&gt;&lt;/pub-dates&gt;&lt;/dates&gt;&lt;isbn&gt;1878-1594 (Electronic)&amp;#xD;1521-690X (Linking)&lt;/isbn&gt;&lt;accession-num&gt;20541156&lt;/accession-num&gt;&lt;urls&gt;&lt;related-urls&gt;&lt;url&gt;http://www.ncbi.nlm.nih.gov/pubmed/20541156&lt;/url&gt;&lt;/related-urls&gt;&lt;/urls&gt;&lt;custom2&gt;2892742&lt;/custom2&gt;&lt;electronic-resource-num&gt;10.1016/j.beem.2010.01.006&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0)</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Biochemists can ensure swift management of expedited samples arriving in the laboratory, and provide guidance on the investigation to be performed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Ahmed&lt;/Author&gt;&lt;Year&gt;2015&lt;/Year&gt;&lt;RecNum&gt;2298&lt;/RecNum&gt;&lt;DisplayText&gt;(12)&lt;/DisplayText&gt;&lt;record&gt;&lt;rec-number&gt;2298&lt;/rec-number&gt;&lt;foreign-keys&gt;&lt;key app="EN" db-id="tfsarptdptsaaveazd9xt0fgapxsawpssdff" timestamp="0"&gt;2298&lt;/key&gt;&lt;/foreign-keys&gt;&lt;ref-type name="Journal Article"&gt;17&lt;/ref-type&gt;&lt;contributors&gt;&lt;authors&gt;&lt;author&gt;Ahmed, S. F.&lt;/author&gt;&lt;author&gt;Achermann, J. C.&lt;/author&gt;&lt;author&gt;Arlt, W.&lt;/author&gt;&lt;author&gt;Balen, A. H.&lt;/author&gt;&lt;author&gt;Conway, G.&lt;/author&gt;&lt;author&gt;Edwards, Z. L.&lt;/author&gt;&lt;author&gt;Elford, S.&lt;/author&gt;&lt;author&gt;Hughes, I. A.&lt;/author&gt;&lt;author&gt;Izatt, L.&lt;/author&gt;&lt;author&gt;Krone, N.&lt;/author&gt;&lt;author&gt;Miles, H.&lt;/author&gt;&lt;author&gt;O&amp;apos;Toole, S.&lt;/author&gt;&lt;author&gt;Perry, L.&lt;/author&gt;&lt;author&gt;Sanders, C.&lt;/author&gt;&lt;author&gt;Simmonds, M.&lt;/author&gt;&lt;author&gt;Watt, A.&lt;/author&gt;&lt;author&gt;Willis, D.&lt;/author&gt;&lt;/authors&gt;&lt;/contributors&gt;&lt;titles&gt;&lt;title&gt;Society for Endocrinology UK guidance on the initial evaluation of an infant or an adolescent with a suspected disorder of sex development (Revised 2015)&lt;/title&gt;&lt;secondary-title&gt;Clinical Endocrinology&lt;/secondary-title&gt;&lt;/titles&gt;&lt;periodical&gt;&lt;full-title&gt;Clinical Endocrinology&lt;/full-title&gt;&lt;/periodical&gt;&lt;pages&gt;1-18&lt;/pages&gt;&lt;volume&gt;0&lt;/volume&gt;&lt;dates&gt;&lt;year&gt;2015&lt;/year&gt;&lt;/dates&gt;&lt;urls&gt;&lt;/urls&gt;&lt;/record&gt;&lt;/Cite&gt;&lt;/EndNote&gt;</w:instrText>
      </w:r>
      <w:r w:rsidRPr="00B043FB">
        <w:rPr>
          <w:rFonts w:ascii="Times New Roman" w:hAnsi="Times New Roman" w:cs="Times New Roman"/>
          <w:sz w:val="24"/>
          <w:szCs w:val="24"/>
          <w:lang w:val="en-GB"/>
        </w:rPr>
        <w:fldChar w:fldCharType="separate"/>
      </w:r>
      <w:r w:rsidR="000B06C3" w:rsidRPr="00B043FB">
        <w:rPr>
          <w:rFonts w:ascii="Times New Roman" w:hAnsi="Times New Roman" w:cs="Times New Roman"/>
          <w:noProof/>
          <w:sz w:val="24"/>
          <w:szCs w:val="24"/>
          <w:lang w:val="en-GB"/>
        </w:rPr>
        <w:t>(12)</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likewise with Genetics services.</w:t>
      </w:r>
      <w:r w:rsidR="005811AA" w:rsidRPr="00B043FB">
        <w:rPr>
          <w:rFonts w:ascii="Times New Roman" w:hAnsi="Times New Roman" w:cs="Times New Roman"/>
          <w:sz w:val="24"/>
          <w:szCs w:val="24"/>
          <w:lang w:val="en-GB"/>
        </w:rPr>
        <w:t xml:space="preserve"> Ethicists, cultural and religious leaders can also not be discounted, and conflicts may arise, and ultimately clinical experts need to act in the best interests for the child </w:t>
      </w:r>
      <w:r w:rsidR="005811AA"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Brain&lt;/Author&gt;&lt;Year&gt;2010&lt;/Year&gt;&lt;RecNum&gt;1619&lt;/RecNum&gt;&lt;DisplayText&gt;(40)&lt;/DisplayText&gt;&lt;record&gt;&lt;rec-number&gt;1619&lt;/rec-number&gt;&lt;foreign-keys&gt;&lt;key app="EN" db-id="tfsarptdptsaaveazd9xt0fgapxsawpssdff" timestamp="0"&gt;1619&lt;/key&gt;&lt;/foreign-keys&gt;&lt;ref-type name="Journal Article"&gt;17&lt;/ref-type&gt;&lt;contributors&gt;&lt;authors&gt;&lt;author&gt;Brain, C. E.&lt;/author&gt;&lt;author&gt;Creighton, S. M.&lt;/author&gt;&lt;author&gt;Mushtaq, I.&lt;/author&gt;&lt;author&gt;Carmichael, P. A.&lt;/author&gt;&lt;author&gt;Barnicoat, A.&lt;/author&gt;&lt;author&gt;Honour, J. W.&lt;/author&gt;&lt;author&gt;Larcher, V.&lt;/author&gt;&lt;author&gt;Achermann, J. C.&lt;/author&gt;&lt;/authors&gt;&lt;/contributors&gt;&lt;auth-address&gt;Department of Endocrinology, Great Ormond Street Hospital NHS Trust, London WC1N 3JN, UK. cbrain@nhs.net&lt;/auth-address&gt;&lt;titles&gt;&lt;title&gt;Holistic management of DSD&lt;/title&gt;&lt;secondary-title&gt;Best Pract Res Clin Endocrinol Metab&lt;/secondary-title&gt;&lt;alt-title&gt;Best practice &amp;amp; research. Clinical endocrinology &amp;amp; metabolism&lt;/alt-title&gt;&lt;/titles&gt;&lt;periodical&gt;&lt;full-title&gt;Best Pract Res Clin Endocrinol Metab&lt;/full-title&gt;&lt;/periodical&gt;&lt;pages&gt;335-54&lt;/pages&gt;&lt;volume&gt;24&lt;/volume&gt;&lt;number&gt;2&lt;/number&gt;&lt;keywords&gt;&lt;keyword&gt;Adolescent&lt;/keyword&gt;&lt;keyword&gt;Adult&lt;/keyword&gt;&lt;keyword&gt;Child&lt;/keyword&gt;&lt;keyword&gt;Disorders of Sex Development/diagnosis/psychology/*therapy&lt;/keyword&gt;&lt;keyword&gt;Endocrinology&lt;/keyword&gt;&lt;keyword&gt;Female&lt;/keyword&gt;&lt;keyword&gt;*Holistic Health&lt;/keyword&gt;&lt;keyword&gt;Humans&lt;/keyword&gt;&lt;keyword&gt;Infant&lt;/keyword&gt;&lt;keyword&gt;Infant, Newborn&lt;/keyword&gt;&lt;keyword&gt;Male&lt;/keyword&gt;&lt;keyword&gt;Molecular Biology&lt;/keyword&gt;&lt;keyword&gt;*Patient Care Team/ethics&lt;/keyword&gt;&lt;keyword&gt;Referral and Consultation&lt;/keyword&gt;&lt;keyword&gt;Urology&lt;/keyword&gt;&lt;/keywords&gt;&lt;dates&gt;&lt;year&gt;2010&lt;/year&gt;&lt;pub-dates&gt;&lt;date&gt;Apr&lt;/date&gt;&lt;/pub-dates&gt;&lt;/dates&gt;&lt;isbn&gt;1878-1594 (Electronic)&amp;#xD;1521-690X (Linking)&lt;/isbn&gt;&lt;accession-num&gt;20541156&lt;/accession-num&gt;&lt;urls&gt;&lt;related-urls&gt;&lt;url&gt;http://www.ncbi.nlm.nih.gov/pubmed/20541156&lt;/url&gt;&lt;/related-urls&gt;&lt;/urls&gt;&lt;custom2&gt;2892742&lt;/custom2&gt;&lt;electronic-resource-num&gt;10.1016/j.beem.2010.01.006&lt;/electronic-resource-num&gt;&lt;/record&gt;&lt;/Cite&gt;&lt;/EndNote&gt;</w:instrText>
      </w:r>
      <w:r w:rsidR="005811AA"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0)</w:t>
      </w:r>
      <w:r w:rsidR="005811AA" w:rsidRPr="00B043FB">
        <w:rPr>
          <w:rFonts w:ascii="Times New Roman" w:hAnsi="Times New Roman" w:cs="Times New Roman"/>
          <w:sz w:val="24"/>
          <w:szCs w:val="24"/>
          <w:lang w:val="en-GB"/>
        </w:rPr>
        <w:fldChar w:fldCharType="end"/>
      </w:r>
      <w:r w:rsidR="005811AA" w:rsidRPr="00B043FB">
        <w:rPr>
          <w:rFonts w:ascii="Times New Roman" w:hAnsi="Times New Roman" w:cs="Times New Roman"/>
          <w:sz w:val="24"/>
          <w:szCs w:val="24"/>
          <w:lang w:val="en-GB"/>
        </w:rPr>
        <w:t xml:space="preserve">. Ethical principles need to focus on the following: </w:t>
      </w:r>
      <w:r w:rsidR="005811AA"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Moshiri&lt;/Author&gt;&lt;Year&gt;2012&lt;/Year&gt;&lt;RecNum&gt;2227&lt;/RecNum&gt;&lt;DisplayText&gt;(41)&lt;/DisplayText&gt;&lt;record&gt;&lt;rec-number&gt;2227&lt;/rec-number&gt;&lt;foreign-keys&gt;&lt;key app="EN" db-id="tfsarptdptsaaveazd9xt0fgapxsawpssdff" timestamp="0"&gt;2227&lt;/key&gt;&lt;/foreign-keys&gt;&lt;ref-type name="Journal Article"&gt;17&lt;/ref-type&gt;&lt;contributors&gt;&lt;authors&gt;&lt;author&gt;Moshiri, M.&lt;/author&gt;&lt;author&gt;Chapman, T.&lt;/author&gt;&lt;author&gt;Fechner, P. Y.&lt;/author&gt;&lt;author&gt;Dubinsky, T. J.&lt;/author&gt;&lt;author&gt;Shnorhavorian, M.&lt;/author&gt;&lt;author&gt;Osman, S.&lt;/author&gt;&lt;author&gt;Bhargava, P.&lt;/author&gt;&lt;author&gt;Katz, D. S.&lt;/author&gt;&lt;/authors&gt;&lt;/contributors&gt;&lt;titles&gt;&lt;title&gt;Evaluation and Management of Disorders of Sex Development: Multidisciplinary Approach to a Complex Diagnosis&lt;/title&gt;&lt;secondary-title&gt;RadioGraphics&lt;/secondary-title&gt;&lt;/titles&gt;&lt;periodical&gt;&lt;full-title&gt;RadioGraphics&lt;/full-title&gt;&lt;/periodical&gt;&lt;pages&gt;1599-1618&lt;/pages&gt;&lt;volume&gt;32&lt;/volume&gt;&lt;number&gt;6&lt;/number&gt;&lt;dates&gt;&lt;year&gt;2012&lt;/year&gt;&lt;/dates&gt;&lt;accession-num&gt;23065160&lt;/accession-num&gt;&lt;urls&gt;&lt;related-urls&gt;&lt;url&gt;http://pubs.rsna.org/doi/abs/10.1148/rg.326125507&lt;/url&gt;&lt;/related-urls&gt;&lt;/urls&gt;&lt;electronic-resource-num&gt;doi:10.1148/rg.326125507&lt;/electronic-resource-num&gt;&lt;/record&gt;&lt;/Cite&gt;&lt;/EndNote&gt;</w:instrText>
      </w:r>
      <w:r w:rsidR="005811AA"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1)</w:t>
      </w:r>
      <w:r w:rsidR="005811AA" w:rsidRPr="00B043FB">
        <w:rPr>
          <w:rFonts w:ascii="Times New Roman" w:hAnsi="Times New Roman" w:cs="Times New Roman"/>
          <w:sz w:val="24"/>
          <w:szCs w:val="24"/>
          <w:lang w:val="en-GB"/>
        </w:rPr>
        <w:fldChar w:fldCharType="end"/>
      </w:r>
    </w:p>
    <w:p w14:paraId="12A7318B" w14:textId="679C323B" w:rsidR="005811AA"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1 – Minimizing physical risks</w:t>
      </w:r>
    </w:p>
    <w:p w14:paraId="283DD835" w14:textId="1ABAE46D" w:rsidR="005811AA"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2 – Minimizing psychological risks</w:t>
      </w:r>
    </w:p>
    <w:p w14:paraId="71887344" w14:textId="50F6BA7B" w:rsidR="005811AA"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3 – Preserving potential fertility</w:t>
      </w:r>
    </w:p>
    <w:p w14:paraId="25A89F5F" w14:textId="2A1997DF" w:rsidR="005811AA"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4 – Preserving the ability to have satisfactory sexual relationships</w:t>
      </w:r>
    </w:p>
    <w:p w14:paraId="28B45B26" w14:textId="2F028018" w:rsidR="005811AA"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5 – Respecting parental desires and beliefs</w:t>
      </w:r>
    </w:p>
    <w:p w14:paraId="7654D1D3" w14:textId="6C5D8E9F" w:rsidR="005811AA"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Respecting parental beliefs do need to be considered: for some, a DSD may still have a stigma, and social, religious and cultural factors may play an important role when deciding on gender roles and gender assignment, especially in 5</w:t>
      </w:r>
      <w:r w:rsidRPr="00B043FB">
        <w:rPr>
          <w:rFonts w:ascii="Times New Roman" w:hAnsi="Times New Roman" w:cs="Times New Roman"/>
          <w:sz w:val="24"/>
          <w:szCs w:val="24"/>
          <w:lang w:val="en-GB"/>
        </w:rPr>
        <w:sym w:font="Symbol" w:char="F061"/>
      </w:r>
      <w:r w:rsidRPr="00B043FB">
        <w:rPr>
          <w:rFonts w:ascii="Times New Roman" w:hAnsi="Times New Roman" w:cs="Times New Roman"/>
          <w:sz w:val="24"/>
          <w:szCs w:val="24"/>
          <w:lang w:val="en-GB"/>
        </w:rPr>
        <w:t>RD. Religious leaders may also be able to offer the family continuing support.</w:t>
      </w:r>
    </w:p>
    <w:p w14:paraId="168E4E46" w14:textId="77777777" w:rsidR="005811AA" w:rsidRPr="00B043FB" w:rsidRDefault="005811AA" w:rsidP="00AC278A">
      <w:pPr>
        <w:spacing w:after="0" w:line="480" w:lineRule="auto"/>
        <w:rPr>
          <w:rFonts w:ascii="Times New Roman" w:hAnsi="Times New Roman" w:cs="Times New Roman"/>
          <w:sz w:val="24"/>
          <w:szCs w:val="24"/>
          <w:lang w:val="en-GB"/>
        </w:rPr>
      </w:pPr>
    </w:p>
    <w:p w14:paraId="6AC79E33" w14:textId="629EE898" w:rsidR="008006B8" w:rsidRPr="00B043FB" w:rsidRDefault="005811AA"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Local teams need to be included, such as the local Paediatrician, General Practitioner (GP), or Health Visitors, who again can provide ongoing support to families. Links must be made with the GP who may be responsible for repeat medical prescriptions, and arrangements to be </w:t>
      </w:r>
      <w:r w:rsidRPr="00B043FB">
        <w:rPr>
          <w:rFonts w:ascii="Times New Roman" w:hAnsi="Times New Roman" w:cs="Times New Roman"/>
          <w:sz w:val="24"/>
          <w:szCs w:val="24"/>
          <w:lang w:val="en-GB"/>
        </w:rPr>
        <w:lastRenderedPageBreak/>
        <w:t xml:space="preserve">made with the local Paediatrician for immediate paediatric ward access if the child suffers and adrenal crisis. Community nursing teams can also </w:t>
      </w:r>
      <w:proofErr w:type="gramStart"/>
      <w:r w:rsidRPr="00B043FB">
        <w:rPr>
          <w:rFonts w:ascii="Times New Roman" w:hAnsi="Times New Roman" w:cs="Times New Roman"/>
          <w:sz w:val="24"/>
          <w:szCs w:val="24"/>
          <w:lang w:val="en-GB"/>
        </w:rPr>
        <w:t>offer assistance</w:t>
      </w:r>
      <w:proofErr w:type="gramEnd"/>
      <w:r w:rsidRPr="00B043FB">
        <w:rPr>
          <w:rFonts w:ascii="Times New Roman" w:hAnsi="Times New Roman" w:cs="Times New Roman"/>
          <w:sz w:val="24"/>
          <w:szCs w:val="24"/>
          <w:lang w:val="en-GB"/>
        </w:rPr>
        <w:t xml:space="preserve"> in obtaining serum sodium samples in infancy if need be, plus GnRH analogue therapy or testosterone injections where necessary during adolescence. Multidisciplinary team work is essential all round to achieve the desired goals for the child and their family.</w:t>
      </w:r>
    </w:p>
    <w:p w14:paraId="070D0111" w14:textId="170D6C8C" w:rsidR="008006B8" w:rsidRPr="00B043FB" w:rsidRDefault="008006B8" w:rsidP="00AC278A">
      <w:pPr>
        <w:spacing w:after="0" w:line="480" w:lineRule="auto"/>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10. Nursing Considerations</w:t>
      </w:r>
    </w:p>
    <w:p w14:paraId="18EEAA71" w14:textId="4A557419" w:rsidR="008006B8" w:rsidRPr="00B043FB" w:rsidRDefault="00413914"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At diagnosis</w:t>
      </w:r>
    </w:p>
    <w:p w14:paraId="46753619" w14:textId="710B909F" w:rsidR="006D1FAB" w:rsidRDefault="00413914"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PENS need to be aware from the beginning how to approach families </w:t>
      </w:r>
      <w:proofErr w:type="gramStart"/>
      <w:r w:rsidRPr="00B043FB">
        <w:rPr>
          <w:rFonts w:ascii="Times New Roman" w:hAnsi="Times New Roman" w:cs="Times New Roman"/>
          <w:sz w:val="24"/>
          <w:szCs w:val="24"/>
          <w:lang w:val="en-GB"/>
        </w:rPr>
        <w:t>who’s</w:t>
      </w:r>
      <w:proofErr w:type="gramEnd"/>
      <w:r w:rsidRPr="00B043FB">
        <w:rPr>
          <w:rFonts w:ascii="Times New Roman" w:hAnsi="Times New Roman" w:cs="Times New Roman"/>
          <w:sz w:val="24"/>
          <w:szCs w:val="24"/>
          <w:lang w:val="en-GB"/>
        </w:rPr>
        <w:t xml:space="preserve"> child has been diagnosed with a DSD. Using ‘medicalized’ language can be daunting and confusing for parents </w:t>
      </w:r>
      <w:r w:rsidRPr="00B043FB">
        <w:rPr>
          <w:rFonts w:ascii="Times New Roman" w:hAnsi="Times New Roman" w:cs="Times New Roman"/>
          <w:sz w:val="24"/>
          <w:szCs w:val="24"/>
          <w:lang w:val="en-GB"/>
        </w:rPr>
        <w:fldChar w:fldCharType="begin">
          <w:fldData xml:space="preserve">PEVuZE5vdGU+PENpdGU+PEF1dGhvcj5TYW5kZXJzPC9BdXRob3I+PFllYXI+MjAxMTwvWWVhcj48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</w:fldData>
        </w:fldChar>
      </w:r>
      <w:r w:rsidR="00303521">
        <w:rPr>
          <w:rFonts w:ascii="Times New Roman" w:hAnsi="Times New Roman" w:cs="Times New Roman"/>
          <w:sz w:val="24"/>
          <w:szCs w:val="24"/>
          <w:lang w:val="en-GB"/>
        </w:rPr>
        <w:instrText xml:space="preserve"> ADDIN EN.CITE </w:instrText>
      </w:r>
      <w:r w:rsidR="00303521">
        <w:rPr>
          <w:rFonts w:ascii="Times New Roman" w:hAnsi="Times New Roman" w:cs="Times New Roman"/>
          <w:sz w:val="24"/>
          <w:szCs w:val="24"/>
          <w:lang w:val="en-GB"/>
        </w:rPr>
        <w:fldChar w:fldCharType="begin">
          <w:fldData xml:space="preserve">PEVuZE5vdGU+PENpdGU+PEF1dGhvcj5TYW5kZXJzPC9BdXRob3I+PFllYXI+MjAxMTwvWWVhcj48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</w:fldData>
        </w:fldChar>
      </w:r>
      <w:r w:rsidR="00303521">
        <w:rPr>
          <w:rFonts w:ascii="Times New Roman" w:hAnsi="Times New Roman" w:cs="Times New Roman"/>
          <w:sz w:val="24"/>
          <w:szCs w:val="24"/>
          <w:lang w:val="en-GB"/>
        </w:rPr>
        <w:instrText xml:space="preserve"> ADDIN EN.CITE.DATA </w:instrText>
      </w:r>
      <w:r w:rsidR="00303521">
        <w:rPr>
          <w:rFonts w:ascii="Times New Roman" w:hAnsi="Times New Roman" w:cs="Times New Roman"/>
          <w:sz w:val="24"/>
          <w:szCs w:val="24"/>
          <w:lang w:val="en-GB"/>
        </w:rPr>
      </w:r>
      <w:r w:rsidR="00303521">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5)</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so great care needs to be taken in using understanding terminology. Supporting literature is paramount, especially regarding how to cut up tablets, when to administer and how, or administering salt supplements, if the child has 46, XX CAH, plus also sick day and emergency management advice </w:t>
      </w:r>
      <w:r w:rsidRPr="00B043FB">
        <w:rPr>
          <w:rFonts w:ascii="Times New Roman" w:hAnsi="Times New Roman" w:cs="Times New Roman"/>
          <w:b/>
          <w:i/>
          <w:sz w:val="24"/>
          <w:szCs w:val="24"/>
          <w:lang w:val="en-GB"/>
        </w:rPr>
        <w:t>(See Chapter on CAH)</w:t>
      </w:r>
      <w:r w:rsidRPr="00B043FB">
        <w:rPr>
          <w:rFonts w:ascii="Times New Roman" w:hAnsi="Times New Roman" w:cs="Times New Roman"/>
          <w:sz w:val="24"/>
          <w:szCs w:val="24"/>
          <w:lang w:val="en-GB"/>
        </w:rPr>
        <w:t>. Practicalities to consider for the initial meeting with the MDT during the first admission need to be considered, and can be seen in Box 4.4.</w:t>
      </w:r>
    </w:p>
    <w:p w14:paraId="716F3E21" w14:textId="77777777" w:rsidR="00303521" w:rsidRDefault="00303521" w:rsidP="00AC278A">
      <w:pPr>
        <w:spacing w:after="0" w:line="480" w:lineRule="auto"/>
        <w:rPr>
          <w:rFonts w:ascii="Times New Roman" w:hAnsi="Times New Roman" w:cs="Times New Roman"/>
          <w:sz w:val="24"/>
          <w:szCs w:val="24"/>
          <w:lang w:val="en-GB"/>
        </w:rPr>
      </w:pPr>
    </w:p>
    <w:p w14:paraId="5B3EE733" w14:textId="3DF136E4" w:rsidR="00303521" w:rsidRPr="00303521" w:rsidRDefault="00303521" w:rsidP="00AC278A">
      <w:pPr>
        <w:spacing w:after="0" w:line="480" w:lineRule="auto"/>
        <w:rPr>
          <w:rFonts w:ascii="Times New Roman" w:hAnsi="Times New Roman" w:cs="Times New Roman"/>
          <w:b/>
          <w:sz w:val="24"/>
          <w:szCs w:val="24"/>
          <w:lang w:val="en-GB"/>
        </w:rPr>
      </w:pPr>
      <w:r w:rsidRPr="00303521">
        <w:rPr>
          <w:rFonts w:ascii="Times New Roman" w:hAnsi="Times New Roman" w:cs="Times New Roman"/>
          <w:b/>
          <w:sz w:val="24"/>
          <w:szCs w:val="24"/>
          <w:lang w:val="en-GB"/>
        </w:rPr>
        <w:t>INSERT BOX 4.4 Admission practicalities to consider</w:t>
      </w:r>
    </w:p>
    <w:p w14:paraId="4980378A" w14:textId="77777777" w:rsidR="009E1B02" w:rsidRPr="00B043FB" w:rsidRDefault="009E1B02" w:rsidP="00AC278A">
      <w:pPr>
        <w:spacing w:after="0" w:line="480" w:lineRule="auto"/>
        <w:rPr>
          <w:rFonts w:ascii="Times New Roman" w:hAnsi="Times New Roman" w:cs="Times New Roman"/>
          <w:sz w:val="24"/>
          <w:szCs w:val="24"/>
          <w:lang w:val="en-GB"/>
        </w:rPr>
      </w:pPr>
    </w:p>
    <w:p w14:paraId="4FE488BB" w14:textId="6992ACFE" w:rsidR="009F4686" w:rsidRPr="00B043FB" w:rsidRDefault="009F4686"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The PENS can </w:t>
      </w:r>
      <w:proofErr w:type="gramStart"/>
      <w:r w:rsidRPr="00B043FB">
        <w:rPr>
          <w:rFonts w:ascii="Times New Roman" w:hAnsi="Times New Roman" w:cs="Times New Roman"/>
          <w:sz w:val="24"/>
          <w:szCs w:val="24"/>
          <w:lang w:val="en-GB"/>
        </w:rPr>
        <w:t>make contact with</w:t>
      </w:r>
      <w:proofErr w:type="gramEnd"/>
      <w:r w:rsidRPr="00B043FB">
        <w:rPr>
          <w:rFonts w:ascii="Times New Roman" w:hAnsi="Times New Roman" w:cs="Times New Roman"/>
          <w:sz w:val="24"/>
          <w:szCs w:val="24"/>
          <w:lang w:val="en-GB"/>
        </w:rPr>
        <w:t xml:space="preserve"> the family prior to the admission and explain the need for the practicalities outlined. Babies with ambiguous genitalia should begin their diagnostic pathway as soon as possible, usually within the first five days of life, so the PENS must be sensitive with the family who are going through an emotional upheaval regarding a potential diagnosis, notwithstanding having just given birth. The day of admission can be lengthy; as arrangements are usually made at short notice, the need for waiting times between visits from the MDT need to be explained, as they may be holding a clinic or in surgery, so their times </w:t>
      </w:r>
      <w:r w:rsidRPr="00B043FB">
        <w:rPr>
          <w:rFonts w:ascii="Times New Roman" w:hAnsi="Times New Roman" w:cs="Times New Roman"/>
          <w:sz w:val="24"/>
          <w:szCs w:val="24"/>
          <w:lang w:val="en-GB"/>
        </w:rPr>
        <w:lastRenderedPageBreak/>
        <w:t xml:space="preserve">need to be co-ordinated carefully. The PENS can act as an advocate and </w:t>
      </w:r>
      <w:r w:rsidR="00B64883" w:rsidRPr="00B043FB">
        <w:rPr>
          <w:rFonts w:ascii="Times New Roman" w:hAnsi="Times New Roman" w:cs="Times New Roman"/>
          <w:sz w:val="24"/>
          <w:szCs w:val="24"/>
          <w:lang w:val="en-GB"/>
        </w:rPr>
        <w:t xml:space="preserve">liaison for the family during the admission, enabling potential stressful situations to be eased, and being able to answer questions with non-medical jargon </w:t>
      </w:r>
      <w:r w:rsidR="00B64883"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Crissman&lt;/Author&gt;&lt;Year&gt;2011&lt;/Year&gt;&lt;RecNum&gt;2356&lt;/RecNum&gt;&lt;DisplayText&gt;(46)&lt;/DisplayText&gt;&lt;record&gt;&lt;rec-number&gt;2356&lt;/rec-number&gt;&lt;foreign-keys&gt;&lt;key app="EN" db-id="tfsarptdptsaaveazd9xt0fgapxsawpssdff" timestamp="0"&gt;2356&lt;/key&gt;&lt;/foreign-keys&gt;&lt;ref-type name="Journal Article"&gt;17&lt;/ref-type&gt;&lt;contributors&gt;&lt;authors&gt;&lt;author&gt;Crissman, H. P.&lt;/author&gt;&lt;author&gt;Warner, L.&lt;/author&gt;&lt;author&gt;Gardner, M.&lt;/author&gt;&lt;author&gt;Carr, M.&lt;/author&gt;&lt;author&gt;Schast, A.&lt;/author&gt;&lt;author&gt;Quittner, A. L.&lt;/author&gt;&lt;author&gt;Kogan, B.&lt;/author&gt;&lt;author&gt;Sandberg, D. E.&lt;/author&gt;&lt;/authors&gt;&lt;/contributors&gt;&lt;auth-address&gt;Department of Pediatrics &amp;amp; Communicable Diseases Division of Child Behavioral Health University of Michigan Medical School 1500 East Medical Center Drive, SPC 5318 Ann Arbor, Michigan 48109-5318 USA. dsandber@med.umich.edu.&lt;/auth-address&gt;&lt;titles&gt;&lt;title&gt;Children with disorders of sex development: A qualitative study of early parental experience&lt;/title&gt;&lt;secondary-title&gt;Int J Pediatr Endocrinol&lt;/secondary-title&gt;&lt;/titles&gt;&lt;periodical&gt;&lt;full-title&gt;Int J Pediatr Endocrinol&lt;/full-title&gt;&lt;/periodical&gt;&lt;pages&gt;10&lt;/pages&gt;&lt;volume&gt;2011&lt;/volume&gt;&lt;number&gt;1&lt;/number&gt;&lt;dates&gt;&lt;year&gt;2011&lt;/year&gt;&lt;/dates&gt;&lt;isbn&gt;1687-9856 (Electronic)&amp;#xD;1687-9848 (Linking)&lt;/isbn&gt;&lt;accession-num&gt;21992519&lt;/accession-num&gt;&lt;urls&gt;&lt;related-urls&gt;&lt;url&gt;http://www.ncbi.nlm.nih.gov/pubmed/21992519&lt;/url&gt;&lt;/related-urls&gt;&lt;/urls&gt;&lt;custom2&gt;PMC3223129&lt;/custom2&gt;&lt;electronic-resource-num&gt;10.1186/1687-9856-2011-10&lt;/electronic-resource-num&gt;&lt;/record&gt;&lt;/Cite&gt;&lt;/EndNote&gt;</w:instrText>
      </w:r>
      <w:r w:rsidR="00B64883"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6)</w:t>
      </w:r>
      <w:r w:rsidR="00B64883" w:rsidRPr="00B043FB">
        <w:rPr>
          <w:rFonts w:ascii="Times New Roman" w:hAnsi="Times New Roman" w:cs="Times New Roman"/>
          <w:sz w:val="24"/>
          <w:szCs w:val="24"/>
          <w:lang w:val="en-GB"/>
        </w:rPr>
        <w:fldChar w:fldCharType="end"/>
      </w:r>
      <w:r w:rsidR="00B64883" w:rsidRPr="00B043FB">
        <w:rPr>
          <w:rFonts w:ascii="Times New Roman" w:hAnsi="Times New Roman" w:cs="Times New Roman"/>
          <w:sz w:val="24"/>
          <w:szCs w:val="24"/>
          <w:lang w:val="en-GB"/>
        </w:rPr>
        <w:t>.</w:t>
      </w:r>
    </w:p>
    <w:p w14:paraId="39428362" w14:textId="77777777" w:rsidR="00B64883" w:rsidRPr="00B043FB" w:rsidRDefault="00B64883" w:rsidP="00AC278A">
      <w:pPr>
        <w:spacing w:after="0" w:line="480" w:lineRule="auto"/>
        <w:rPr>
          <w:rFonts w:ascii="Times New Roman" w:hAnsi="Times New Roman" w:cs="Times New Roman"/>
          <w:sz w:val="24"/>
          <w:szCs w:val="24"/>
          <w:lang w:val="en-GB"/>
        </w:rPr>
      </w:pPr>
    </w:p>
    <w:p w14:paraId="53BE2AC1" w14:textId="417B0422" w:rsidR="00B64883" w:rsidRPr="00B043FB" w:rsidRDefault="00B64883"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Ongoing management</w:t>
      </w:r>
    </w:p>
    <w:p w14:paraId="56DF8AFD" w14:textId="24566DEE" w:rsidR="009E1B02" w:rsidRPr="00B043FB" w:rsidRDefault="00424D69"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Prior to discharge, the PENS needs to ensure that the family have a full understanding of the condition</w:t>
      </w:r>
      <w:r w:rsidR="009B6857" w:rsidRPr="00B043FB">
        <w:rPr>
          <w:rFonts w:ascii="Times New Roman" w:hAnsi="Times New Roman" w:cs="Times New Roman"/>
          <w:sz w:val="24"/>
          <w:szCs w:val="24"/>
          <w:lang w:val="en-GB"/>
        </w:rPr>
        <w:t xml:space="preserve">, and can offer further, less formal appointments with him/herself to continue with education and support. Again, the role of support groups and perhaps local families cannot be underestimated. Ongoing management in outpatient clinics will be </w:t>
      </w:r>
      <w:r w:rsidR="00BE3A72" w:rsidRPr="00B043FB">
        <w:rPr>
          <w:rFonts w:ascii="Times New Roman" w:hAnsi="Times New Roman" w:cs="Times New Roman"/>
          <w:sz w:val="24"/>
          <w:szCs w:val="24"/>
          <w:lang w:val="en-GB"/>
        </w:rPr>
        <w:t>dependent</w:t>
      </w:r>
      <w:r w:rsidR="009B6857" w:rsidRPr="00B043FB">
        <w:rPr>
          <w:rFonts w:ascii="Times New Roman" w:hAnsi="Times New Roman" w:cs="Times New Roman"/>
          <w:sz w:val="24"/>
          <w:szCs w:val="24"/>
          <w:lang w:val="en-GB"/>
        </w:rPr>
        <w:t xml:space="preserve"> on the specific DSD, but the PENS is the ideal healthcare professional to offer continuing support.</w:t>
      </w:r>
      <w:r w:rsidR="006D1FAB" w:rsidRPr="00B043FB">
        <w:rPr>
          <w:rFonts w:ascii="Times New Roman" w:hAnsi="Times New Roman" w:cs="Times New Roman"/>
          <w:sz w:val="24"/>
          <w:szCs w:val="24"/>
          <w:lang w:val="en-GB"/>
        </w:rPr>
        <w:t xml:space="preserve"> Regular MDT meetings can be held monthly and provide updates to healthcare professionals on any emerging issues seen in the outpatient clinic.</w:t>
      </w:r>
    </w:p>
    <w:p w14:paraId="586FCE3C" w14:textId="77777777" w:rsidR="009B6857" w:rsidRPr="00B043FB" w:rsidRDefault="009B6857" w:rsidP="00AC278A">
      <w:pPr>
        <w:spacing w:after="0" w:line="480" w:lineRule="auto"/>
        <w:rPr>
          <w:rFonts w:ascii="Times New Roman" w:hAnsi="Times New Roman" w:cs="Times New Roman"/>
          <w:sz w:val="24"/>
          <w:szCs w:val="24"/>
          <w:lang w:val="en-GB"/>
        </w:rPr>
      </w:pPr>
    </w:p>
    <w:p w14:paraId="5EABE310" w14:textId="0332D141" w:rsidR="009B6857" w:rsidRPr="00B043FB" w:rsidRDefault="009B6857" w:rsidP="00AC278A">
      <w:pPr>
        <w:spacing w:after="0" w:line="480" w:lineRule="auto"/>
        <w:rPr>
          <w:rFonts w:ascii="Times New Roman" w:hAnsi="Times New Roman" w:cs="Times New Roman"/>
          <w:b/>
          <w:i/>
          <w:sz w:val="24"/>
          <w:szCs w:val="24"/>
          <w:lang w:val="en-GB"/>
        </w:rPr>
      </w:pPr>
      <w:r w:rsidRPr="00B043FB">
        <w:rPr>
          <w:rFonts w:ascii="Times New Roman" w:hAnsi="Times New Roman" w:cs="Times New Roman"/>
          <w:b/>
          <w:i/>
          <w:sz w:val="24"/>
          <w:szCs w:val="24"/>
          <w:lang w:val="en-GB"/>
        </w:rPr>
        <w:t>Transition and beyond</w:t>
      </w:r>
    </w:p>
    <w:p w14:paraId="4F92686E" w14:textId="26257C6F" w:rsidR="009B6857" w:rsidRPr="00B043FB" w:rsidRDefault="009B6857" w:rsidP="00AC278A">
      <w:pPr>
        <w:spacing w:after="0" w:line="480" w:lineRule="auto"/>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Management in adult services is very different to the paediatric world, and it is essential that a seamless transition, and not a simple transfer of care, is enabled </w:t>
      </w:r>
      <w:r w:rsidRPr="00B043FB">
        <w:rPr>
          <w:rFonts w:ascii="Times New Roman" w:hAnsi="Times New Roman" w:cs="Times New Roman"/>
          <w:b/>
          <w:i/>
          <w:sz w:val="24"/>
          <w:szCs w:val="24"/>
          <w:lang w:val="en-GB"/>
        </w:rPr>
        <w:t>(See Chapter on Transition)</w:t>
      </w:r>
      <w:r w:rsidRPr="00B043FB">
        <w:rPr>
          <w:rFonts w:ascii="Times New Roman" w:hAnsi="Times New Roman" w:cs="Times New Roman"/>
          <w:sz w:val="24"/>
          <w:szCs w:val="24"/>
          <w:lang w:val="en-GB"/>
        </w:rPr>
        <w:t xml:space="preserve"> Long term studies and data in young adults with DSD is still lacking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Crouch&lt;/Author&gt;&lt;Year&gt;2014&lt;/Year&gt;&lt;RecNum&gt;2814&lt;/RecNum&gt;&lt;DisplayText&gt;(47)&lt;/DisplayText&gt;&lt;record&gt;&lt;rec-number&gt;2814&lt;/rec-number&gt;&lt;foreign-keys&gt;&lt;key app="EN" db-id="tfsarptdptsaaveazd9xt0fgapxsawpssdff" timestamp="1496569044"&gt;2814&lt;/key&gt;&lt;key app="ENWeb" db-id=""&gt;0&lt;/key&gt;&lt;/foreign-keys&gt;&lt;ref-type name="Journal Article"&gt;17&lt;/ref-type&gt;&lt;contributors&gt;&lt;authors&gt;&lt;author&gt;Crouch, N. S.&lt;/author&gt;&lt;author&gt;Creighton, S. M.&lt;/author&gt;&lt;/authors&gt;&lt;/contributors&gt;&lt;auth-address&gt;Department of Women&amp;apos;s Health, St Michael&amp;apos;s Hospital, Southwell Street, Bristol BS2 8EG, UK.&amp;#xD;University College London Hospitals, Department of Women&amp;apos;s Health, 250 Euston Road, London NW1 2PG, UK.&lt;/auth-address&gt;&lt;titles&gt;&lt;title&gt;Transition of care for adolescents with disorders of sex development&lt;/title&gt;&lt;secondary-title&gt;Nat Rev Endocrinol&lt;/secondary-title&gt;&lt;/titles&gt;&lt;periodical&gt;&lt;full-title&gt;Nat Rev Endocrinol&lt;/full-title&gt;&lt;/periodical&gt;&lt;pages&gt;436-42&lt;/pages&gt;&lt;volume&gt;10&lt;/volume&gt;&lt;number&gt;7&lt;/number&gt;&lt;keywords&gt;&lt;keyword&gt;Adolescent&lt;/keyword&gt;&lt;keyword&gt;Adult&lt;/keyword&gt;&lt;keyword&gt;Child&lt;/keyword&gt;&lt;keyword&gt;Disorders of Sex Development/psychology/*therapy&lt;/keyword&gt;&lt;keyword&gt;Female&lt;/keyword&gt;&lt;keyword&gt;Genitalia, Female/abnormalities/anatomy &amp;amp; histology&lt;/keyword&gt;&lt;keyword&gt;Health Services Needs and Demand&lt;/keyword&gt;&lt;keyword&gt;Humans&lt;/keyword&gt;&lt;keyword&gt;Male&lt;/keyword&gt;&lt;keyword&gt;Parents&lt;/keyword&gt;&lt;keyword&gt;Patient Satisfaction&lt;/keyword&gt;&lt;keyword&gt;Physical Examination&lt;/keyword&gt;&lt;keyword&gt;Quality of Life&lt;/keyword&gt;&lt;keyword&gt;Sexual Development&lt;/keyword&gt;&lt;keyword&gt;*Transition to Adult Care/organization &amp;amp; administration&lt;/keyword&gt;&lt;/keywords&gt;&lt;dates&gt;&lt;year&gt;2014&lt;/year&gt;&lt;pub-dates&gt;&lt;date&gt;Jul&lt;/date&gt;&lt;/pub-dates&gt;&lt;/dates&gt;&lt;isbn&gt;1759-5037 (Electronic)&amp;#xD;1759-5029 (Linking)&lt;/isbn&gt;&lt;accession-num&gt;24840319&lt;/accession-num&gt;&lt;urls&gt;&lt;related-urls&gt;&lt;url&gt;https://www.ncbi.nlm.nih.gov/pubmed/24840319&lt;/url&gt;&lt;/related-urls&gt;&lt;/urls&gt;&lt;electronic-resource-num&gt;10.1038/nrendo.2014.62&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7)</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but continued engagement with members of the MDY should be encouraged when meeting with adult services. Continued attendance can also provide healthcare professionals with valuable </w:t>
      </w:r>
      <w:r w:rsidR="00BE3A72" w:rsidRPr="00B043FB">
        <w:rPr>
          <w:rFonts w:ascii="Times New Roman" w:hAnsi="Times New Roman" w:cs="Times New Roman"/>
          <w:sz w:val="24"/>
          <w:szCs w:val="24"/>
          <w:lang w:val="en-GB"/>
        </w:rPr>
        <w:t>long-term</w:t>
      </w:r>
      <w:r w:rsidRPr="00B043FB">
        <w:rPr>
          <w:rFonts w:ascii="Times New Roman" w:hAnsi="Times New Roman" w:cs="Times New Roman"/>
          <w:sz w:val="24"/>
          <w:szCs w:val="24"/>
          <w:lang w:val="en-GB"/>
        </w:rPr>
        <w:t xml:space="preserve"> data </w:t>
      </w:r>
      <w:proofErr w:type="gramStart"/>
      <w:r w:rsidRPr="00B043FB">
        <w:rPr>
          <w:rFonts w:ascii="Times New Roman" w:hAnsi="Times New Roman" w:cs="Times New Roman"/>
          <w:sz w:val="24"/>
          <w:szCs w:val="24"/>
          <w:lang w:val="en-GB"/>
        </w:rPr>
        <w:t>in order to</w:t>
      </w:r>
      <w:proofErr w:type="gramEnd"/>
      <w:r w:rsidRPr="00B043FB">
        <w:rPr>
          <w:rFonts w:ascii="Times New Roman" w:hAnsi="Times New Roman" w:cs="Times New Roman"/>
          <w:sz w:val="24"/>
          <w:szCs w:val="24"/>
          <w:lang w:val="en-GB"/>
        </w:rPr>
        <w:t xml:space="preserve"> be able to provide the best care in future generations of young people with a DSD.</w:t>
      </w:r>
    </w:p>
    <w:p w14:paraId="2922537C" w14:textId="77777777" w:rsidR="009B6857" w:rsidRPr="00B043FB" w:rsidRDefault="009B6857" w:rsidP="00AC278A">
      <w:pPr>
        <w:spacing w:after="0" w:line="480" w:lineRule="auto"/>
        <w:rPr>
          <w:rFonts w:ascii="Times New Roman" w:hAnsi="Times New Roman" w:cs="Times New Roman"/>
          <w:sz w:val="24"/>
          <w:szCs w:val="24"/>
          <w:lang w:val="en-GB"/>
        </w:rPr>
      </w:pPr>
    </w:p>
    <w:p w14:paraId="2EAF6814" w14:textId="2CCB45FE" w:rsidR="009B6857" w:rsidRPr="00B043FB" w:rsidRDefault="009B6857" w:rsidP="007E7D22">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 xml:space="preserve">For those young people with a DSD, if not diagnosed in infancy, the diagnosis may have been made </w:t>
      </w:r>
      <w:r w:rsidR="00BE3A72" w:rsidRPr="00B043FB">
        <w:rPr>
          <w:rFonts w:ascii="Times New Roman" w:hAnsi="Times New Roman" w:cs="Times New Roman"/>
          <w:sz w:val="24"/>
          <w:szCs w:val="24"/>
          <w:lang w:val="en-GB"/>
        </w:rPr>
        <w:t>recently</w:t>
      </w:r>
      <w:r w:rsidRPr="00B043FB">
        <w:rPr>
          <w:rFonts w:ascii="Times New Roman" w:hAnsi="Times New Roman" w:cs="Times New Roman"/>
          <w:sz w:val="24"/>
          <w:szCs w:val="24"/>
          <w:lang w:val="en-GB"/>
        </w:rPr>
        <w:t xml:space="preserve">, so their relationship with paediatric services may have been relatively short, if at all. Issues concerning genital examinations, gonadectomy, disclosure and psychological </w:t>
      </w:r>
      <w:r w:rsidRPr="00B043FB">
        <w:rPr>
          <w:rFonts w:ascii="Times New Roman" w:hAnsi="Times New Roman" w:cs="Times New Roman"/>
          <w:sz w:val="24"/>
          <w:szCs w:val="24"/>
          <w:lang w:val="en-GB"/>
        </w:rPr>
        <w:lastRenderedPageBreak/>
        <w:t xml:space="preserve">issues need to be fully explored and appreciated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Crouch&lt;/Author&gt;&lt;Year&gt;2014&lt;/Year&gt;&lt;RecNum&gt;2814&lt;/RecNum&gt;&lt;DisplayText&gt;(47)&lt;/DisplayText&gt;&lt;record&gt;&lt;rec-number&gt;2814&lt;/rec-number&gt;&lt;foreign-keys&gt;&lt;key app="EN" db-id="tfsarptdptsaaveazd9xt0fgapxsawpssdff" timestamp="1496569044"&gt;2814&lt;/key&gt;&lt;key app="ENWeb" db-id=""&gt;0&lt;/key&gt;&lt;/foreign-keys&gt;&lt;ref-type name="Journal Article"&gt;17&lt;/ref-type&gt;&lt;contributors&gt;&lt;authors&gt;&lt;author&gt;Crouch, N. S.&lt;/author&gt;&lt;author&gt;Creighton, S. M.&lt;/author&gt;&lt;/authors&gt;&lt;/contributors&gt;&lt;auth-address&gt;Department of Women&amp;apos;s Health, St Michael&amp;apos;s Hospital, Southwell Street, Bristol BS2 8EG, UK.&amp;#xD;University College London Hospitals, Department of Women&amp;apos;s Health, 250 Euston Road, London NW1 2PG, UK.&lt;/auth-address&gt;&lt;titles&gt;&lt;title&gt;Transition of care for adolescents with disorders of sex development&lt;/title&gt;&lt;secondary-title&gt;Nat Rev Endocrinol&lt;/secondary-title&gt;&lt;/titles&gt;&lt;periodical&gt;&lt;full-title&gt;Nat Rev Endocrinol&lt;/full-title&gt;&lt;/periodical&gt;&lt;pages&gt;436-42&lt;/pages&gt;&lt;volume&gt;10&lt;/volume&gt;&lt;number&gt;7&lt;/number&gt;&lt;keywords&gt;&lt;keyword&gt;Adolescent&lt;/keyword&gt;&lt;keyword&gt;Adult&lt;/keyword&gt;&lt;keyword&gt;Child&lt;/keyword&gt;&lt;keyword&gt;Disorders of Sex Development/psychology/*therapy&lt;/keyword&gt;&lt;keyword&gt;Female&lt;/keyword&gt;&lt;keyword&gt;Genitalia, Female/abnormalities/anatomy &amp;amp; histology&lt;/keyword&gt;&lt;keyword&gt;Health Services Needs and Demand&lt;/keyword&gt;&lt;keyword&gt;Humans&lt;/keyword&gt;&lt;keyword&gt;Male&lt;/keyword&gt;&lt;keyword&gt;Parents&lt;/keyword&gt;&lt;keyword&gt;Patient Satisfaction&lt;/keyword&gt;&lt;keyword&gt;Physical Examination&lt;/keyword&gt;&lt;keyword&gt;Quality of Life&lt;/keyword&gt;&lt;keyword&gt;Sexual Development&lt;/keyword&gt;&lt;keyword&gt;*Transition to Adult Care/organization &amp;amp; administration&lt;/keyword&gt;&lt;/keywords&gt;&lt;dates&gt;&lt;year&gt;2014&lt;/year&gt;&lt;pub-dates&gt;&lt;date&gt;Jul&lt;/date&gt;&lt;/pub-dates&gt;&lt;/dates&gt;&lt;isbn&gt;1759-5037 (Electronic)&amp;#xD;1759-5029 (Linking)&lt;/isbn&gt;&lt;accession-num&gt;24840319&lt;/accession-num&gt;&lt;urls&gt;&lt;related-urls&gt;&lt;url&gt;https://www.ncbi.nlm.nih.gov/pubmed/24840319&lt;/url&gt;&lt;/related-urls&gt;&lt;/urls&gt;&lt;electronic-resource-num&gt;10.1038/nrendo.2014.62&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7)</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xml:space="preserve">, with full realisation that ‘the patient’ is now ‘the adult’, and all decisions to be made will now transfer to them </w:t>
      </w:r>
      <w:r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Schober&lt;/Author&gt;&lt;Year&gt;2012&lt;/Year&gt;&lt;RecNum&gt;1968&lt;/RecNum&gt;&lt;DisplayText&gt;(48)&lt;/DisplayText&gt;&lt;record&gt;&lt;rec-number&gt;1968&lt;/rec-number&gt;&lt;foreign-keys&gt;&lt;key app="EN" db-id="tfsarptdptsaaveazd9xt0fgapxsawpssdff" timestamp="0"&gt;1968&lt;/key&gt;&lt;/foreign-keys&gt;&lt;ref-type name="Journal Article"&gt;17&lt;/ref-type&gt;&lt;contributors&gt;&lt;authors&gt;&lt;author&gt;Schober, J.&lt;/author&gt;&lt;author&gt;Nordenstrom, A.&lt;/author&gt;&lt;author&gt;Hoebeke, P.&lt;/author&gt;&lt;author&gt;Lee, P.&lt;/author&gt;&lt;author&gt;Houk, C.&lt;/author&gt;&lt;author&gt;Looijenga, L.&lt;/author&gt;&lt;author&gt;Manzoni, G.&lt;/author&gt;&lt;author&gt;Reiner, W.&lt;/author&gt;&lt;author&gt;Woodhouse, C.&lt;/author&gt;&lt;/authors&gt;&lt;/contributors&gt;&lt;auth-address&gt;UPMC Hamot, Erie, PA, USA.&lt;/auth-address&gt;&lt;titles&gt;&lt;title&gt;Disorders of sex development: summaries of long-term outcome studies&lt;/title&gt;&lt;secondary-title&gt;J Pediatr Urol&lt;/secondary-title&gt;&lt;alt-title&gt;Journal of pediatric urology&lt;/alt-title&gt;&lt;/titles&gt;&lt;periodical&gt;&lt;full-title&gt;J Pediatr Urol&lt;/full-title&gt;&lt;/periodical&gt;&lt;pages&gt;616-23&lt;/pages&gt;&lt;volume&gt;8&lt;/volume&gt;&lt;number&gt;6&lt;/number&gt;&lt;keywords&gt;&lt;keyword&gt;Child&lt;/keyword&gt;&lt;keyword&gt;Comorbidity&lt;/keyword&gt;&lt;keyword&gt;Continuity of Patient Care/*standards&lt;/keyword&gt;&lt;keyword&gt;Disorders of Sex Development/*epidemiology/*therapy&lt;/keyword&gt;&lt;keyword&gt;Female&lt;/keyword&gt;&lt;keyword&gt;Humans&lt;/keyword&gt;&lt;keyword&gt;Infertility/*epidemiology&lt;/keyword&gt;&lt;keyword&gt;Male&lt;/keyword&gt;&lt;keyword&gt;*Outcome and Process Assessment (Health Care)&lt;/keyword&gt;&lt;keyword&gt;Time&lt;/keyword&gt;&lt;/keywords&gt;&lt;dates&gt;&lt;year&gt;2012&lt;/year&gt;&lt;pub-dates&gt;&lt;date&gt;Dec&lt;/date&gt;&lt;/pub-dates&gt;&lt;/dates&gt;&lt;isbn&gt;1873-4898 (Electronic)&amp;#xD;1477-5131 (Linking)&lt;/isbn&gt;&lt;accession-num&gt;23182771&lt;/accession-num&gt;&lt;urls&gt;&lt;related-urls&gt;&lt;url&gt;http://www.ncbi.nlm.nih.gov/pubmed/23182771&lt;/url&gt;&lt;/related-urls&gt;&lt;/urls&gt;&lt;electronic-resource-num&gt;10.1016/j.jpurol.2012.08.005&lt;/electronic-resource-num&gt;&lt;/record&gt;&lt;/Cite&gt;&lt;/EndNote&gt;</w:instrText>
      </w:r>
      <w:r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8)</w:t>
      </w:r>
      <w:r w:rsidRPr="00B043FB">
        <w:rPr>
          <w:rFonts w:ascii="Times New Roman" w:hAnsi="Times New Roman" w:cs="Times New Roman"/>
          <w:sz w:val="24"/>
          <w:szCs w:val="24"/>
          <w:lang w:val="en-GB"/>
        </w:rPr>
        <w:fldChar w:fldCharType="end"/>
      </w:r>
      <w:r w:rsidRPr="00B043FB">
        <w:rPr>
          <w:rFonts w:ascii="Times New Roman" w:hAnsi="Times New Roman" w:cs="Times New Roman"/>
          <w:sz w:val="24"/>
          <w:szCs w:val="24"/>
          <w:lang w:val="en-GB"/>
        </w:rPr>
        <w:t>. The MDT relationship, however, must not stop, and the journey should continue.</w:t>
      </w:r>
    </w:p>
    <w:p w14:paraId="58E3EE4A" w14:textId="77777777" w:rsidR="009E1B02" w:rsidRPr="00B043FB" w:rsidRDefault="009E1B02" w:rsidP="007E7D22">
      <w:pPr>
        <w:spacing w:after="0" w:line="480" w:lineRule="auto"/>
        <w:jc w:val="both"/>
        <w:rPr>
          <w:rFonts w:ascii="Times New Roman" w:hAnsi="Times New Roman" w:cs="Times New Roman"/>
          <w:sz w:val="24"/>
          <w:szCs w:val="24"/>
          <w:lang w:val="en-GB"/>
        </w:rPr>
      </w:pPr>
    </w:p>
    <w:p w14:paraId="0E37EEF1" w14:textId="3FD872B8" w:rsidR="00D41BFA" w:rsidRPr="00B043FB" w:rsidRDefault="00D41BFA" w:rsidP="007E7D22">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 xml:space="preserve">4.11. </w:t>
      </w:r>
      <w:r w:rsidR="00BE3A72">
        <w:rPr>
          <w:rFonts w:ascii="Times New Roman" w:hAnsi="Times New Roman" w:cs="Times New Roman"/>
          <w:b/>
          <w:sz w:val="24"/>
          <w:szCs w:val="24"/>
          <w:u w:val="single"/>
          <w:lang w:val="en-GB"/>
        </w:rPr>
        <w:t>Conclusion</w:t>
      </w:r>
    </w:p>
    <w:p w14:paraId="60BBB11F" w14:textId="5FF9812A" w:rsidR="0013160F" w:rsidRPr="00B043FB" w:rsidRDefault="00D41BFA" w:rsidP="007E7D22">
      <w:pPr>
        <w:spacing w:after="0" w:line="480" w:lineRule="auto"/>
        <w:jc w:val="both"/>
        <w:rPr>
          <w:rFonts w:ascii="Times New Roman" w:hAnsi="Times New Roman" w:cs="Times New Roman"/>
          <w:sz w:val="24"/>
          <w:szCs w:val="24"/>
          <w:lang w:val="en-GB"/>
        </w:rPr>
      </w:pPr>
      <w:r w:rsidRPr="00B043FB">
        <w:rPr>
          <w:rFonts w:ascii="Times New Roman" w:hAnsi="Times New Roman" w:cs="Times New Roman"/>
          <w:sz w:val="24"/>
          <w:szCs w:val="24"/>
          <w:lang w:val="en-GB"/>
        </w:rPr>
        <w:t>For children and young people with a DSD, and their families, diagnosis and further management can conjure up a great deal of uncertainty and confusion. Paediatric endocrine nurses need to have a good understanding regarding not just the aetiology and clinical aspects of the different DSD, but also the emotional and psychological impact that a diagnosis</w:t>
      </w:r>
      <w:r w:rsidR="007E7D22" w:rsidRPr="00B043FB">
        <w:rPr>
          <w:rFonts w:ascii="Times New Roman" w:hAnsi="Times New Roman" w:cs="Times New Roman"/>
          <w:sz w:val="24"/>
          <w:szCs w:val="24"/>
          <w:lang w:val="en-GB"/>
        </w:rPr>
        <w:t xml:space="preserve"> of a DSD can have. International consensus guidelines </w:t>
      </w:r>
      <w:r w:rsidR="007E7D22" w:rsidRPr="00B043FB">
        <w:rPr>
          <w:rFonts w:ascii="Times New Roman" w:hAnsi="Times New Roman" w:cs="Times New Roman"/>
          <w:sz w:val="24"/>
          <w:szCs w:val="24"/>
          <w:lang w:val="en-GB"/>
        </w:rPr>
        <w:fldChar w:fldCharType="begin"/>
      </w:r>
      <w:r w:rsidR="00BD4B07">
        <w:rPr>
          <w:rFonts w:ascii="Times New Roman" w:hAnsi="Times New Roman" w:cs="Times New Roman"/>
          <w:sz w:val="24"/>
          <w:szCs w:val="24"/>
          <w:lang w:val="en-GB"/>
        </w:rPr>
        <w:instrText xml:space="preserve"> ADDIN EN.CITE &lt;EndNote&gt;&lt;Cite&gt;&lt;Author&gt;Lee&lt;/Author&gt;&lt;Year&gt;2006&lt;/Year&gt;&lt;RecNum&gt;1862&lt;/RecNum&gt;&lt;DisplayText&gt;(4)&lt;/DisplayText&gt;&lt;record&gt;&lt;rec-number&gt;1862&lt;/rec-number&gt;&lt;foreign-keys&gt;&lt;key app="EN" db-id="tfsarptdptsaaveazd9xt0fgapxsawpssdff" timestamp="0"&gt;1862&lt;/key&gt;&lt;/foreign-keys&gt;&lt;ref-type name="Journal Article"&gt;17&lt;/ref-type&gt;&lt;contributors&gt;&lt;authors&gt;&lt;author&gt;Lee, Peter A.&lt;/author&gt;&lt;author&gt;Houk, Christopher P.&lt;/author&gt;&lt;author&gt;Ahmed, S. Faisal&lt;/author&gt;&lt;author&gt;Hughes, Ieuan A.&lt;/author&gt;&lt;author&gt;in collaboration with the participants in the International Consensus Conference on Intersex organized by the Lawson Wilkins Pediatric Endocrine Society&lt;/author&gt;&lt;author&gt;the European Society for Paediatric Endocrinology&lt;/author&gt;&lt;/authors&gt;&lt;/contributors&gt;&lt;titles&gt;&lt;title&gt;Consensus Statement on Management of Intersex Disorders&lt;/title&gt;&lt;secondary-title&gt;Pediatrics&lt;/secondary-title&gt;&lt;/titles&gt;&lt;periodical&gt;&lt;full-title&gt;Pediatrics&lt;/full-title&gt;&lt;/periodical&gt;&lt;pages&gt;e488-e500&lt;/pages&gt;&lt;volume&gt;118&lt;/volume&gt;&lt;number&gt;2&lt;/number&gt;&lt;dates&gt;&lt;year&gt;2006&lt;/year&gt;&lt;pub-dates&gt;&lt;date&gt;August 1, 2006&lt;/date&gt;&lt;/pub-dates&gt;&lt;/dates&gt;&lt;urls&gt;&lt;related-urls&gt;&lt;url&gt;http://pediatrics.aappublications.org/content/118/2/e488.short&lt;/url&gt;&lt;/related-urls&gt;&lt;/urls&gt;&lt;electronic-resource-num&gt;10.1542/peds.2006-0738&lt;/electronic-resource-num&gt;&lt;/record&gt;&lt;/Cite&gt;&lt;/EndNote&gt;</w:instrText>
      </w:r>
      <w:r w:rsidR="007E7D22" w:rsidRPr="00B043FB">
        <w:rPr>
          <w:rFonts w:ascii="Times New Roman" w:hAnsi="Times New Roman" w:cs="Times New Roman"/>
          <w:sz w:val="24"/>
          <w:szCs w:val="24"/>
          <w:lang w:val="en-GB"/>
        </w:rPr>
        <w:fldChar w:fldCharType="separate"/>
      </w:r>
      <w:r w:rsidR="00BD4B07">
        <w:rPr>
          <w:rFonts w:ascii="Times New Roman" w:hAnsi="Times New Roman" w:cs="Times New Roman"/>
          <w:noProof/>
          <w:sz w:val="24"/>
          <w:szCs w:val="24"/>
          <w:lang w:val="en-GB"/>
        </w:rPr>
        <w:t>(4)</w:t>
      </w:r>
      <w:r w:rsidR="007E7D22" w:rsidRPr="00B043FB">
        <w:rPr>
          <w:rFonts w:ascii="Times New Roman" w:hAnsi="Times New Roman" w:cs="Times New Roman"/>
          <w:sz w:val="24"/>
          <w:szCs w:val="24"/>
          <w:lang w:val="en-GB"/>
        </w:rPr>
        <w:fldChar w:fldCharType="end"/>
      </w:r>
      <w:r w:rsidR="007E7D22" w:rsidRPr="00B043FB">
        <w:rPr>
          <w:rFonts w:ascii="Times New Roman" w:hAnsi="Times New Roman" w:cs="Times New Roman"/>
          <w:sz w:val="24"/>
          <w:szCs w:val="24"/>
          <w:lang w:val="en-GB"/>
        </w:rPr>
        <w:t xml:space="preserve"> have been formulated, and a new classification system has been formed, which has formed the framework of this chapter. Whilst the most common DSD have been discussed, the umbrella of DSD is vast, and not all conditions have been covered here. The emphasis, however, is on the full MDT working with and alongside the child and their family. The PENS needs to consider their multifaceted role and engage in the roles of not just ‘clinical expert’, but also as ‘patient advocate’ and ‘liaison’. Parents want their child to live as ‘normal’ a life as possible </w:t>
      </w:r>
      <w:r w:rsidR="007E7D22" w:rsidRPr="00B043FB">
        <w:rPr>
          <w:rFonts w:ascii="Times New Roman" w:hAnsi="Times New Roman" w:cs="Times New Roman"/>
          <w:sz w:val="24"/>
          <w:szCs w:val="24"/>
          <w:lang w:val="en-GB"/>
        </w:rPr>
        <w:fldChar w:fldCharType="begin"/>
      </w:r>
      <w:r w:rsidR="00303521">
        <w:rPr>
          <w:rFonts w:ascii="Times New Roman" w:hAnsi="Times New Roman" w:cs="Times New Roman"/>
          <w:sz w:val="24"/>
          <w:szCs w:val="24"/>
          <w:lang w:val="en-GB"/>
        </w:rPr>
        <w:instrText xml:space="preserve"> ADDIN EN.CITE &lt;EndNote&gt;&lt;Cite&gt;&lt;Author&gt;Crissman&lt;/Author&gt;&lt;Year&gt;2011&lt;/Year&gt;&lt;RecNum&gt;2356&lt;/RecNum&gt;&lt;DisplayText&gt;(46)&lt;/DisplayText&gt;&lt;record&gt;&lt;rec-number&gt;2356&lt;/rec-number&gt;&lt;foreign-keys&gt;&lt;key app="EN" db-id="tfsarptdptsaaveazd9xt0fgapxsawpssdff" timestamp="0"&gt;2356&lt;/key&gt;&lt;/foreign-keys&gt;&lt;ref-type name="Journal Article"&gt;17&lt;/ref-type&gt;&lt;contributors&gt;&lt;authors&gt;&lt;author&gt;Crissman, H. P.&lt;/author&gt;&lt;author&gt;Warner, L.&lt;/author&gt;&lt;author&gt;Gardner, M.&lt;/author&gt;&lt;author&gt;Carr, M.&lt;/author&gt;&lt;author&gt;Schast, A.&lt;/author&gt;&lt;author&gt;Quittner, A. L.&lt;/author&gt;&lt;author&gt;Kogan, B.&lt;/author&gt;&lt;author&gt;Sandberg, D. E.&lt;/author&gt;&lt;/authors&gt;&lt;/contributors&gt;&lt;auth-address&gt;Department of Pediatrics &amp;amp; Communicable Diseases Division of Child Behavioral Health University of Michigan Medical School 1500 East Medical Center Drive, SPC 5318 Ann Arbor, Michigan 48109-5318 USA. dsandber@med.umich.edu.&lt;/auth-address&gt;&lt;titles&gt;&lt;title&gt;Children with disorders of sex development: A qualitative study of early parental experience&lt;/title&gt;&lt;secondary-title&gt;Int J Pediatr Endocrinol&lt;/secondary-title&gt;&lt;/titles&gt;&lt;periodical&gt;&lt;full-title&gt;Int J Pediatr Endocrinol&lt;/full-title&gt;&lt;/periodical&gt;&lt;pages&gt;10&lt;/pages&gt;&lt;volume&gt;2011&lt;/volume&gt;&lt;number&gt;1&lt;/number&gt;&lt;dates&gt;&lt;year&gt;2011&lt;/year&gt;&lt;/dates&gt;&lt;isbn&gt;1687-9856 (Electronic)&amp;#xD;1687-9848 (Linking)&lt;/isbn&gt;&lt;accession-num&gt;21992519&lt;/accession-num&gt;&lt;urls&gt;&lt;related-urls&gt;&lt;url&gt;http://www.ncbi.nlm.nih.gov/pubmed/21992519&lt;/url&gt;&lt;/related-urls&gt;&lt;/urls&gt;&lt;custom2&gt;PMC3223129&lt;/custom2&gt;&lt;electronic-resource-num&gt;10.1186/1687-9856-2011-10&lt;/electronic-resource-num&gt;&lt;/record&gt;&lt;/Cite&gt;&lt;/EndNote&gt;</w:instrText>
      </w:r>
      <w:r w:rsidR="007E7D22" w:rsidRPr="00B043FB">
        <w:rPr>
          <w:rFonts w:ascii="Times New Roman" w:hAnsi="Times New Roman" w:cs="Times New Roman"/>
          <w:sz w:val="24"/>
          <w:szCs w:val="24"/>
          <w:lang w:val="en-GB"/>
        </w:rPr>
        <w:fldChar w:fldCharType="separate"/>
      </w:r>
      <w:r w:rsidR="00303521">
        <w:rPr>
          <w:rFonts w:ascii="Times New Roman" w:hAnsi="Times New Roman" w:cs="Times New Roman"/>
          <w:noProof/>
          <w:sz w:val="24"/>
          <w:szCs w:val="24"/>
          <w:lang w:val="en-GB"/>
        </w:rPr>
        <w:t>(46)</w:t>
      </w:r>
      <w:r w:rsidR="007E7D22" w:rsidRPr="00B043FB">
        <w:rPr>
          <w:rFonts w:ascii="Times New Roman" w:hAnsi="Times New Roman" w:cs="Times New Roman"/>
          <w:sz w:val="24"/>
          <w:szCs w:val="24"/>
          <w:lang w:val="en-GB"/>
        </w:rPr>
        <w:fldChar w:fldCharType="end"/>
      </w:r>
      <w:r w:rsidR="007E7D22" w:rsidRPr="00B043FB">
        <w:rPr>
          <w:rFonts w:ascii="Times New Roman" w:hAnsi="Times New Roman" w:cs="Times New Roman"/>
          <w:sz w:val="24"/>
          <w:szCs w:val="24"/>
          <w:lang w:val="en-GB"/>
        </w:rPr>
        <w:t>, and it is with the information and guidance from the PENS and the MDT that can hopefully enable seamless transition from diagnosis and beyond.</w:t>
      </w:r>
    </w:p>
    <w:p w14:paraId="3974B3C2" w14:textId="77777777" w:rsidR="007E7D22" w:rsidRPr="00B043FB" w:rsidRDefault="007E7D22" w:rsidP="007E7D22">
      <w:pPr>
        <w:spacing w:after="0" w:line="480" w:lineRule="auto"/>
        <w:jc w:val="both"/>
        <w:rPr>
          <w:rFonts w:ascii="Times New Roman" w:hAnsi="Times New Roman" w:cs="Times New Roman"/>
          <w:sz w:val="24"/>
          <w:szCs w:val="24"/>
          <w:lang w:val="en-GB"/>
        </w:rPr>
      </w:pPr>
    </w:p>
    <w:p w14:paraId="02826EDB" w14:textId="0F72D6C9" w:rsidR="007E7D22" w:rsidRPr="00B043FB" w:rsidRDefault="007E7D22" w:rsidP="007E7D22">
      <w:pPr>
        <w:spacing w:after="0" w:line="480" w:lineRule="auto"/>
        <w:jc w:val="both"/>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4.12 Useful websites</w:t>
      </w:r>
    </w:p>
    <w:p w14:paraId="60E36A53" w14:textId="06CE1423" w:rsidR="007E7D22" w:rsidRPr="00B043FB" w:rsidRDefault="00814F11" w:rsidP="007E7D22">
      <w:pPr>
        <w:spacing w:after="0" w:line="480" w:lineRule="auto"/>
        <w:jc w:val="both"/>
        <w:rPr>
          <w:rFonts w:ascii="Times New Roman" w:hAnsi="Times New Roman" w:cs="Times New Roman"/>
          <w:sz w:val="24"/>
          <w:szCs w:val="24"/>
          <w:lang w:val="en-GB"/>
        </w:rPr>
      </w:pPr>
      <w:hyperlink r:id="rId8" w:history="1">
        <w:r w:rsidR="003E10F6" w:rsidRPr="00B043FB">
          <w:rPr>
            <w:rStyle w:val="Hyperlink"/>
            <w:rFonts w:ascii="Times New Roman" w:hAnsi="Times New Roman" w:cs="Times New Roman"/>
            <w:sz w:val="24"/>
            <w:szCs w:val="24"/>
            <w:lang w:val="en-GB"/>
          </w:rPr>
          <w:t>www.dsdfamilies.org</w:t>
        </w:r>
      </w:hyperlink>
      <w:r w:rsidR="006D1FAB" w:rsidRPr="00B043FB">
        <w:rPr>
          <w:rFonts w:ascii="Times New Roman" w:hAnsi="Times New Roman" w:cs="Times New Roman"/>
          <w:sz w:val="24"/>
          <w:szCs w:val="24"/>
          <w:lang w:val="en-GB"/>
        </w:rPr>
        <w:t xml:space="preserve"> UK</w:t>
      </w:r>
      <w:r w:rsidR="004E55FF" w:rsidRPr="00B043FB">
        <w:rPr>
          <w:rFonts w:ascii="Times New Roman" w:hAnsi="Times New Roman" w:cs="Times New Roman"/>
          <w:sz w:val="24"/>
          <w:szCs w:val="24"/>
          <w:lang w:val="en-GB"/>
        </w:rPr>
        <w:t xml:space="preserve"> DSD support group</w:t>
      </w:r>
    </w:p>
    <w:p w14:paraId="2DEC920B" w14:textId="2AE73D29" w:rsidR="006D1FAB" w:rsidRPr="00B043FB" w:rsidRDefault="00814F11" w:rsidP="007E7D22">
      <w:pPr>
        <w:spacing w:after="0" w:line="480" w:lineRule="auto"/>
        <w:jc w:val="both"/>
        <w:rPr>
          <w:rFonts w:ascii="Times New Roman" w:hAnsi="Times New Roman" w:cs="Times New Roman"/>
          <w:sz w:val="24"/>
          <w:szCs w:val="24"/>
          <w:lang w:val="en-GB"/>
        </w:rPr>
      </w:pPr>
      <w:hyperlink r:id="rId9" w:history="1">
        <w:r w:rsidR="006D1FAB" w:rsidRPr="00B043FB">
          <w:rPr>
            <w:rStyle w:val="Hyperlink"/>
            <w:rFonts w:ascii="Times New Roman" w:hAnsi="Times New Roman" w:cs="Times New Roman"/>
            <w:sz w:val="24"/>
            <w:szCs w:val="24"/>
            <w:lang w:val="en-GB"/>
          </w:rPr>
          <w:t>www.dsdteens.org</w:t>
        </w:r>
      </w:hyperlink>
      <w:r w:rsidR="006D1FAB" w:rsidRPr="00B043FB">
        <w:rPr>
          <w:rFonts w:ascii="Times New Roman" w:hAnsi="Times New Roman" w:cs="Times New Roman"/>
          <w:sz w:val="24"/>
          <w:szCs w:val="24"/>
          <w:lang w:val="en-GB"/>
        </w:rPr>
        <w:t xml:space="preserve"> UK DSD young </w:t>
      </w:r>
      <w:proofErr w:type="spellStart"/>
      <w:r w:rsidR="006D1FAB" w:rsidRPr="00B043FB">
        <w:rPr>
          <w:rFonts w:ascii="Times New Roman" w:hAnsi="Times New Roman" w:cs="Times New Roman"/>
          <w:sz w:val="24"/>
          <w:szCs w:val="24"/>
          <w:lang w:val="en-GB"/>
        </w:rPr>
        <w:t>persons</w:t>
      </w:r>
      <w:proofErr w:type="spellEnd"/>
      <w:r w:rsidR="006D1FAB" w:rsidRPr="00B043FB">
        <w:rPr>
          <w:rFonts w:ascii="Times New Roman" w:hAnsi="Times New Roman" w:cs="Times New Roman"/>
          <w:sz w:val="24"/>
          <w:szCs w:val="24"/>
          <w:lang w:val="en-GB"/>
        </w:rPr>
        <w:t xml:space="preserve"> support group</w:t>
      </w:r>
    </w:p>
    <w:p w14:paraId="36F85100" w14:textId="77B764FE" w:rsidR="004E55FF" w:rsidRPr="00B043FB" w:rsidRDefault="00814F11" w:rsidP="007E7D22">
      <w:pPr>
        <w:spacing w:after="0" w:line="480" w:lineRule="auto"/>
        <w:jc w:val="both"/>
        <w:rPr>
          <w:rFonts w:ascii="Times New Roman" w:hAnsi="Times New Roman" w:cs="Times New Roman"/>
          <w:sz w:val="24"/>
          <w:szCs w:val="24"/>
          <w:lang w:val="en-GB"/>
        </w:rPr>
      </w:pPr>
      <w:hyperlink r:id="rId10" w:history="1">
        <w:r w:rsidR="004E55FF" w:rsidRPr="00B043FB">
          <w:rPr>
            <w:rStyle w:val="Hyperlink"/>
            <w:rFonts w:ascii="Times New Roman" w:hAnsi="Times New Roman" w:cs="Times New Roman"/>
            <w:sz w:val="24"/>
            <w:szCs w:val="24"/>
            <w:lang w:val="en-GB"/>
          </w:rPr>
          <w:t>www.aissg.org</w:t>
        </w:r>
      </w:hyperlink>
      <w:r w:rsidR="004E55FF" w:rsidRPr="00B043FB">
        <w:rPr>
          <w:rFonts w:ascii="Times New Roman" w:hAnsi="Times New Roman" w:cs="Times New Roman"/>
          <w:sz w:val="24"/>
          <w:szCs w:val="24"/>
          <w:lang w:val="en-GB"/>
        </w:rPr>
        <w:t xml:space="preserve"> UK Androgen Insensitivity Syndrome support group</w:t>
      </w:r>
    </w:p>
    <w:p w14:paraId="6238E90E" w14:textId="25EEEA28" w:rsidR="003E10F6" w:rsidRPr="00B043FB" w:rsidRDefault="00814F11" w:rsidP="007E7D22">
      <w:pPr>
        <w:spacing w:after="0" w:line="480" w:lineRule="auto"/>
        <w:jc w:val="both"/>
        <w:rPr>
          <w:rFonts w:ascii="Times New Roman" w:hAnsi="Times New Roman" w:cs="Times New Roman"/>
          <w:sz w:val="24"/>
          <w:szCs w:val="24"/>
          <w:lang w:val="en-GB"/>
        </w:rPr>
      </w:pPr>
      <w:hyperlink r:id="rId11" w:history="1">
        <w:r w:rsidR="003E10F6" w:rsidRPr="00B043FB">
          <w:rPr>
            <w:rStyle w:val="Hyperlink"/>
            <w:rFonts w:ascii="Times New Roman" w:hAnsi="Times New Roman" w:cs="Times New Roman"/>
            <w:sz w:val="24"/>
            <w:szCs w:val="24"/>
            <w:lang w:val="en-GB"/>
          </w:rPr>
          <w:t>www.aisdsd.org</w:t>
        </w:r>
      </w:hyperlink>
      <w:r w:rsidR="004E55FF" w:rsidRPr="00B043FB">
        <w:rPr>
          <w:rFonts w:ascii="Times New Roman" w:hAnsi="Times New Roman" w:cs="Times New Roman"/>
          <w:sz w:val="24"/>
          <w:szCs w:val="24"/>
          <w:lang w:val="en-GB"/>
        </w:rPr>
        <w:t xml:space="preserve"> USA AIS support group for women and families</w:t>
      </w:r>
    </w:p>
    <w:p w14:paraId="1ACCB1B0" w14:textId="7D2D6DC2" w:rsidR="003E10F6" w:rsidRPr="00B043FB" w:rsidRDefault="00814F11" w:rsidP="007E7D22">
      <w:pPr>
        <w:spacing w:after="0" w:line="480" w:lineRule="auto"/>
        <w:jc w:val="both"/>
        <w:rPr>
          <w:rFonts w:ascii="Times New Roman" w:hAnsi="Times New Roman" w:cs="Times New Roman"/>
          <w:sz w:val="24"/>
          <w:szCs w:val="24"/>
          <w:lang w:val="en-GB"/>
        </w:rPr>
      </w:pPr>
      <w:hyperlink r:id="rId12" w:history="1">
        <w:r w:rsidR="003E10F6" w:rsidRPr="00B043FB">
          <w:rPr>
            <w:rStyle w:val="Hyperlink"/>
            <w:rFonts w:ascii="Times New Roman" w:hAnsi="Times New Roman" w:cs="Times New Roman"/>
            <w:sz w:val="24"/>
            <w:szCs w:val="24"/>
            <w:lang w:val="en-GB"/>
          </w:rPr>
          <w:t>www.accordalliance.org</w:t>
        </w:r>
      </w:hyperlink>
      <w:r w:rsidR="004E55FF" w:rsidRPr="00B043FB">
        <w:rPr>
          <w:rFonts w:ascii="Times New Roman" w:hAnsi="Times New Roman" w:cs="Times New Roman"/>
          <w:sz w:val="24"/>
          <w:szCs w:val="24"/>
          <w:lang w:val="en-GB"/>
        </w:rPr>
        <w:t xml:space="preserve"> International information page for healthcare professionals and families</w:t>
      </w:r>
    </w:p>
    <w:p w14:paraId="0317979D" w14:textId="3C11C2D0" w:rsidR="003E10F6" w:rsidRPr="00B043FB" w:rsidRDefault="00814F11" w:rsidP="007E7D22">
      <w:pPr>
        <w:spacing w:after="0" w:line="480" w:lineRule="auto"/>
        <w:jc w:val="both"/>
        <w:rPr>
          <w:rFonts w:ascii="Times New Roman" w:hAnsi="Times New Roman" w:cs="Times New Roman"/>
          <w:sz w:val="24"/>
          <w:szCs w:val="24"/>
          <w:lang w:val="en-GB"/>
        </w:rPr>
      </w:pPr>
      <w:hyperlink r:id="rId13" w:history="1">
        <w:r w:rsidR="004E55FF" w:rsidRPr="00B043FB">
          <w:rPr>
            <w:rStyle w:val="Hyperlink"/>
            <w:rFonts w:ascii="Times New Roman" w:hAnsi="Times New Roman" w:cs="Times New Roman"/>
            <w:sz w:val="24"/>
            <w:szCs w:val="24"/>
            <w:lang w:val="en-GB"/>
          </w:rPr>
          <w:t>www.heainfo.org</w:t>
        </w:r>
      </w:hyperlink>
      <w:r w:rsidR="004E55FF" w:rsidRPr="00B043FB">
        <w:rPr>
          <w:rFonts w:ascii="Times New Roman" w:hAnsi="Times New Roman" w:cs="Times New Roman"/>
          <w:sz w:val="24"/>
          <w:szCs w:val="24"/>
          <w:lang w:val="en-GB"/>
        </w:rPr>
        <w:t xml:space="preserve"> USA Hypospadias and </w:t>
      </w:r>
      <w:proofErr w:type="spellStart"/>
      <w:r w:rsidR="004E55FF" w:rsidRPr="00B043FB">
        <w:rPr>
          <w:rFonts w:ascii="Times New Roman" w:hAnsi="Times New Roman" w:cs="Times New Roman"/>
          <w:sz w:val="24"/>
          <w:szCs w:val="24"/>
          <w:lang w:val="en-GB"/>
        </w:rPr>
        <w:t>Epispadias</w:t>
      </w:r>
      <w:proofErr w:type="spellEnd"/>
      <w:r w:rsidR="004E55FF" w:rsidRPr="00B043FB">
        <w:rPr>
          <w:rFonts w:ascii="Times New Roman" w:hAnsi="Times New Roman" w:cs="Times New Roman"/>
          <w:sz w:val="24"/>
          <w:szCs w:val="24"/>
          <w:lang w:val="en-GB"/>
        </w:rPr>
        <w:t xml:space="preserve"> Association</w:t>
      </w:r>
    </w:p>
    <w:p w14:paraId="4232C187" w14:textId="5B9324D1" w:rsidR="004E55FF" w:rsidRPr="00B043FB" w:rsidRDefault="00814F11" w:rsidP="007E7D22">
      <w:pPr>
        <w:spacing w:after="0" w:line="480" w:lineRule="auto"/>
        <w:jc w:val="both"/>
        <w:rPr>
          <w:rFonts w:ascii="Times New Roman" w:hAnsi="Times New Roman" w:cs="Times New Roman"/>
          <w:sz w:val="24"/>
          <w:szCs w:val="24"/>
          <w:lang w:val="en-GB"/>
        </w:rPr>
      </w:pPr>
      <w:hyperlink r:id="rId14" w:history="1">
        <w:r w:rsidR="004E55FF" w:rsidRPr="00B043FB">
          <w:rPr>
            <w:rStyle w:val="Hyperlink"/>
            <w:rFonts w:ascii="Times New Roman" w:hAnsi="Times New Roman" w:cs="Times New Roman"/>
            <w:sz w:val="24"/>
            <w:szCs w:val="24"/>
            <w:lang w:val="en-GB"/>
          </w:rPr>
          <w:t>www.hypospadiasuk.co.uk</w:t>
        </w:r>
      </w:hyperlink>
      <w:r w:rsidR="004E55FF" w:rsidRPr="00B043FB">
        <w:rPr>
          <w:rFonts w:ascii="Times New Roman" w:hAnsi="Times New Roman" w:cs="Times New Roman"/>
          <w:sz w:val="24"/>
          <w:szCs w:val="24"/>
          <w:lang w:val="en-GB"/>
        </w:rPr>
        <w:t xml:space="preserve"> UK Hypospadias support group</w:t>
      </w:r>
    </w:p>
    <w:p w14:paraId="47D47177" w14:textId="0377BF96" w:rsidR="004E55FF" w:rsidRPr="00B043FB" w:rsidRDefault="00814F11" w:rsidP="007E7D22">
      <w:pPr>
        <w:spacing w:after="0" w:line="480" w:lineRule="auto"/>
        <w:jc w:val="both"/>
        <w:rPr>
          <w:rFonts w:ascii="Times New Roman" w:hAnsi="Times New Roman" w:cs="Times New Roman"/>
          <w:sz w:val="24"/>
          <w:szCs w:val="24"/>
          <w:lang w:val="en-GB"/>
        </w:rPr>
      </w:pPr>
      <w:hyperlink r:id="rId15" w:history="1">
        <w:r w:rsidR="004E55FF" w:rsidRPr="00B043FB">
          <w:rPr>
            <w:rStyle w:val="Hyperlink"/>
            <w:rFonts w:ascii="Times New Roman" w:hAnsi="Times New Roman" w:cs="Times New Roman"/>
            <w:sz w:val="24"/>
            <w:szCs w:val="24"/>
            <w:lang w:val="en-GB"/>
          </w:rPr>
          <w:t>www.livingwithcah.com</w:t>
        </w:r>
      </w:hyperlink>
      <w:r w:rsidR="004E55FF" w:rsidRPr="00B043FB">
        <w:rPr>
          <w:rFonts w:ascii="Times New Roman" w:hAnsi="Times New Roman" w:cs="Times New Roman"/>
          <w:sz w:val="24"/>
          <w:szCs w:val="24"/>
          <w:lang w:val="en-GB"/>
        </w:rPr>
        <w:t xml:space="preserve"> UK CAH support group</w:t>
      </w:r>
    </w:p>
    <w:p w14:paraId="21DF02B6" w14:textId="01A9C1FC" w:rsidR="004E55FF" w:rsidRPr="00B043FB" w:rsidRDefault="00814F11" w:rsidP="007E7D22">
      <w:pPr>
        <w:spacing w:after="0" w:line="480" w:lineRule="auto"/>
        <w:jc w:val="both"/>
        <w:rPr>
          <w:rFonts w:ascii="Times New Roman" w:hAnsi="Times New Roman" w:cs="Times New Roman"/>
          <w:sz w:val="24"/>
          <w:szCs w:val="24"/>
          <w:lang w:val="en-GB"/>
        </w:rPr>
      </w:pPr>
      <w:hyperlink r:id="rId16" w:history="1">
        <w:r w:rsidR="004E55FF" w:rsidRPr="00B043FB">
          <w:rPr>
            <w:rStyle w:val="Hyperlink"/>
            <w:rFonts w:ascii="Times New Roman" w:hAnsi="Times New Roman" w:cs="Times New Roman"/>
            <w:sz w:val="24"/>
            <w:szCs w:val="24"/>
            <w:lang w:val="en-GB"/>
          </w:rPr>
          <w:t>www.tss.org.uk</w:t>
        </w:r>
      </w:hyperlink>
      <w:r w:rsidR="004E55FF" w:rsidRPr="00B043FB">
        <w:rPr>
          <w:rFonts w:ascii="Times New Roman" w:hAnsi="Times New Roman" w:cs="Times New Roman"/>
          <w:sz w:val="24"/>
          <w:szCs w:val="24"/>
          <w:lang w:val="en-GB"/>
        </w:rPr>
        <w:t xml:space="preserve"> UK Turner Syndrome support group</w:t>
      </w:r>
    </w:p>
    <w:p w14:paraId="1F36C917" w14:textId="6DB4AACB" w:rsidR="00ED339C" w:rsidRPr="00B043FB" w:rsidRDefault="00814F11" w:rsidP="007E7D22">
      <w:pPr>
        <w:spacing w:after="0" w:line="480" w:lineRule="auto"/>
        <w:jc w:val="both"/>
        <w:rPr>
          <w:rFonts w:ascii="Times New Roman" w:hAnsi="Times New Roman" w:cs="Times New Roman"/>
          <w:sz w:val="24"/>
          <w:szCs w:val="24"/>
          <w:lang w:val="en-GB"/>
        </w:rPr>
      </w:pPr>
      <w:hyperlink r:id="rId17" w:history="1">
        <w:r w:rsidR="00ED339C" w:rsidRPr="00B043FB">
          <w:rPr>
            <w:rStyle w:val="Hyperlink"/>
            <w:rFonts w:ascii="Times New Roman" w:hAnsi="Times New Roman" w:cs="Times New Roman"/>
            <w:sz w:val="24"/>
            <w:szCs w:val="24"/>
            <w:lang w:val="en-GB"/>
          </w:rPr>
          <w:t>www.turnersyndrome.org</w:t>
        </w:r>
      </w:hyperlink>
      <w:r w:rsidR="00ED339C" w:rsidRPr="00B043FB">
        <w:rPr>
          <w:rFonts w:ascii="Times New Roman" w:hAnsi="Times New Roman" w:cs="Times New Roman"/>
          <w:sz w:val="24"/>
          <w:szCs w:val="24"/>
          <w:lang w:val="en-GB"/>
        </w:rPr>
        <w:t xml:space="preserve"> USA Turner Syndrome support group</w:t>
      </w:r>
    </w:p>
    <w:p w14:paraId="2EEAD2E7" w14:textId="0D745021" w:rsidR="004E55FF" w:rsidRPr="00B043FB" w:rsidRDefault="00814F11" w:rsidP="007E7D22">
      <w:pPr>
        <w:spacing w:after="0" w:line="480" w:lineRule="auto"/>
        <w:jc w:val="both"/>
        <w:rPr>
          <w:rFonts w:ascii="Times New Roman" w:hAnsi="Times New Roman" w:cs="Times New Roman"/>
          <w:sz w:val="24"/>
          <w:szCs w:val="24"/>
          <w:lang w:val="en-GB"/>
        </w:rPr>
      </w:pPr>
      <w:hyperlink r:id="rId18" w:history="1">
        <w:r w:rsidR="004E55FF" w:rsidRPr="00B043FB">
          <w:rPr>
            <w:rStyle w:val="Hyperlink"/>
            <w:rFonts w:ascii="Times New Roman" w:hAnsi="Times New Roman" w:cs="Times New Roman"/>
            <w:sz w:val="24"/>
            <w:szCs w:val="24"/>
            <w:lang w:val="en-GB"/>
          </w:rPr>
          <w:t>www.ksa-uk.co.uk</w:t>
        </w:r>
      </w:hyperlink>
      <w:r w:rsidR="004E55FF" w:rsidRPr="00B043FB">
        <w:rPr>
          <w:rFonts w:ascii="Times New Roman" w:hAnsi="Times New Roman" w:cs="Times New Roman"/>
          <w:sz w:val="24"/>
          <w:szCs w:val="24"/>
          <w:lang w:val="en-GB"/>
        </w:rPr>
        <w:t>. UK Klinefelter Syndrome support group</w:t>
      </w:r>
    </w:p>
    <w:p w14:paraId="4709196B" w14:textId="126EAB02" w:rsidR="00ED339C" w:rsidRPr="00B043FB" w:rsidRDefault="00814F11" w:rsidP="007E7D22">
      <w:pPr>
        <w:spacing w:after="0" w:line="480" w:lineRule="auto"/>
        <w:jc w:val="both"/>
        <w:rPr>
          <w:rFonts w:ascii="Times New Roman" w:hAnsi="Times New Roman" w:cs="Times New Roman"/>
          <w:sz w:val="24"/>
          <w:szCs w:val="24"/>
          <w:lang w:val="en-GB"/>
        </w:rPr>
      </w:pPr>
      <w:hyperlink r:id="rId19" w:history="1">
        <w:r w:rsidR="00ED339C" w:rsidRPr="00B043FB">
          <w:rPr>
            <w:rStyle w:val="Hyperlink"/>
            <w:rFonts w:ascii="Times New Roman" w:hAnsi="Times New Roman" w:cs="Times New Roman"/>
            <w:sz w:val="24"/>
            <w:szCs w:val="24"/>
            <w:lang w:val="en-GB"/>
          </w:rPr>
          <w:t>www.genetic.org</w:t>
        </w:r>
      </w:hyperlink>
      <w:r w:rsidR="00ED339C" w:rsidRPr="00B043FB">
        <w:rPr>
          <w:rFonts w:ascii="Times New Roman" w:hAnsi="Times New Roman" w:cs="Times New Roman"/>
          <w:sz w:val="24"/>
          <w:szCs w:val="24"/>
          <w:lang w:val="en-GB"/>
        </w:rPr>
        <w:t xml:space="preserve"> USA Klinefelter Syndrome support group</w:t>
      </w:r>
    </w:p>
    <w:p w14:paraId="18E06D09" w14:textId="4F9AF846" w:rsidR="00ED339C" w:rsidRPr="00B043FB" w:rsidRDefault="00814F11" w:rsidP="007E7D22">
      <w:pPr>
        <w:spacing w:after="0" w:line="480" w:lineRule="auto"/>
        <w:jc w:val="both"/>
        <w:rPr>
          <w:rFonts w:ascii="Times New Roman" w:hAnsi="Times New Roman" w:cs="Times New Roman"/>
          <w:sz w:val="24"/>
          <w:szCs w:val="24"/>
          <w:lang w:val="en-GB"/>
        </w:rPr>
      </w:pPr>
      <w:hyperlink r:id="rId20" w:history="1">
        <w:r w:rsidR="00ED339C" w:rsidRPr="00B043FB">
          <w:rPr>
            <w:rStyle w:val="Hyperlink"/>
            <w:rFonts w:ascii="Times New Roman" w:hAnsi="Times New Roman" w:cs="Times New Roman"/>
            <w:sz w:val="24"/>
            <w:szCs w:val="24"/>
            <w:lang w:val="en-GB"/>
          </w:rPr>
          <w:t>www.livingmrkh.org.uk</w:t>
        </w:r>
      </w:hyperlink>
      <w:r w:rsidR="00ED339C" w:rsidRPr="00B043FB">
        <w:rPr>
          <w:rFonts w:ascii="Times New Roman" w:hAnsi="Times New Roman" w:cs="Times New Roman"/>
          <w:sz w:val="24"/>
          <w:szCs w:val="24"/>
          <w:lang w:val="en-GB"/>
        </w:rPr>
        <w:t xml:space="preserve"> UK MRKH support group</w:t>
      </w:r>
    </w:p>
    <w:p w14:paraId="602A3E0A" w14:textId="044D2951" w:rsidR="00ED339C" w:rsidRPr="00B043FB" w:rsidRDefault="00814F11" w:rsidP="007E7D22">
      <w:pPr>
        <w:spacing w:after="0" w:line="480" w:lineRule="auto"/>
        <w:jc w:val="both"/>
        <w:rPr>
          <w:rFonts w:ascii="Times New Roman" w:hAnsi="Times New Roman" w:cs="Times New Roman"/>
          <w:sz w:val="24"/>
          <w:szCs w:val="24"/>
          <w:lang w:val="en-GB"/>
        </w:rPr>
      </w:pPr>
      <w:hyperlink r:id="rId21" w:history="1">
        <w:r w:rsidR="00ED339C" w:rsidRPr="00B043FB">
          <w:rPr>
            <w:rStyle w:val="Hyperlink"/>
            <w:rFonts w:ascii="Times New Roman" w:hAnsi="Times New Roman" w:cs="Times New Roman"/>
            <w:sz w:val="24"/>
            <w:szCs w:val="24"/>
            <w:lang w:val="en-GB"/>
          </w:rPr>
          <w:t>www.MRKH.org</w:t>
        </w:r>
      </w:hyperlink>
      <w:r w:rsidR="00ED339C" w:rsidRPr="00B043FB">
        <w:rPr>
          <w:rFonts w:ascii="Times New Roman" w:hAnsi="Times New Roman" w:cs="Times New Roman"/>
          <w:sz w:val="24"/>
          <w:szCs w:val="24"/>
          <w:lang w:val="en-GB"/>
        </w:rPr>
        <w:t xml:space="preserve">  USA MRKH support group</w:t>
      </w:r>
    </w:p>
    <w:p w14:paraId="54F06977" w14:textId="0921DA18" w:rsidR="0069144F" w:rsidRPr="00B043FB" w:rsidRDefault="00814F11" w:rsidP="007E7D22">
      <w:pPr>
        <w:spacing w:after="0" w:line="480" w:lineRule="auto"/>
        <w:jc w:val="both"/>
        <w:rPr>
          <w:rFonts w:ascii="Times New Roman" w:hAnsi="Times New Roman" w:cs="Times New Roman"/>
          <w:sz w:val="24"/>
          <w:szCs w:val="24"/>
          <w:lang w:val="en-GB"/>
        </w:rPr>
      </w:pPr>
      <w:hyperlink r:id="rId22" w:history="1">
        <w:r w:rsidR="0069144F" w:rsidRPr="00B043FB">
          <w:rPr>
            <w:rStyle w:val="Hyperlink"/>
            <w:rFonts w:ascii="Times New Roman" w:hAnsi="Times New Roman" w:cs="Times New Roman"/>
            <w:sz w:val="24"/>
            <w:szCs w:val="24"/>
            <w:lang w:val="en-GB"/>
          </w:rPr>
          <w:t>www.verity-pcos.org.uk</w:t>
        </w:r>
      </w:hyperlink>
      <w:r w:rsidR="0069144F" w:rsidRPr="00B043FB">
        <w:rPr>
          <w:rFonts w:ascii="Times New Roman" w:hAnsi="Times New Roman" w:cs="Times New Roman"/>
          <w:sz w:val="24"/>
          <w:szCs w:val="24"/>
          <w:lang w:val="en-GB"/>
        </w:rPr>
        <w:t xml:space="preserve"> UK PCOS support group</w:t>
      </w:r>
    </w:p>
    <w:p w14:paraId="164846EF" w14:textId="29E0E98F" w:rsidR="002230A3" w:rsidRPr="00B043FB" w:rsidRDefault="00814F11" w:rsidP="007E7D22">
      <w:pPr>
        <w:spacing w:after="0" w:line="480" w:lineRule="auto"/>
        <w:jc w:val="both"/>
        <w:rPr>
          <w:rFonts w:ascii="Times New Roman" w:hAnsi="Times New Roman" w:cs="Times New Roman"/>
          <w:sz w:val="24"/>
          <w:szCs w:val="24"/>
          <w:lang w:val="en-GB"/>
        </w:rPr>
      </w:pPr>
      <w:hyperlink r:id="rId23" w:history="1">
        <w:r w:rsidR="002230A3" w:rsidRPr="00B043FB">
          <w:rPr>
            <w:rStyle w:val="Hyperlink"/>
            <w:rFonts w:ascii="Times New Roman" w:hAnsi="Times New Roman" w:cs="Times New Roman"/>
            <w:sz w:val="24"/>
            <w:szCs w:val="24"/>
            <w:lang w:val="en-GB"/>
          </w:rPr>
          <w:t>www.isna.org</w:t>
        </w:r>
      </w:hyperlink>
      <w:r w:rsidR="002230A3" w:rsidRPr="00B043FB">
        <w:rPr>
          <w:rFonts w:ascii="Times New Roman" w:hAnsi="Times New Roman" w:cs="Times New Roman"/>
          <w:sz w:val="24"/>
          <w:szCs w:val="24"/>
          <w:lang w:val="en-GB"/>
        </w:rPr>
        <w:t xml:space="preserve"> USA Intersex Society of North America</w:t>
      </w:r>
    </w:p>
    <w:p w14:paraId="7752EA68" w14:textId="77777777" w:rsidR="00ED339C" w:rsidRPr="00B043FB" w:rsidRDefault="00ED339C" w:rsidP="007E7D22">
      <w:pPr>
        <w:spacing w:after="0" w:line="480" w:lineRule="auto"/>
        <w:jc w:val="both"/>
        <w:rPr>
          <w:rFonts w:ascii="Times New Roman" w:hAnsi="Times New Roman" w:cs="Times New Roman"/>
          <w:sz w:val="24"/>
          <w:szCs w:val="24"/>
          <w:lang w:val="en-GB"/>
        </w:rPr>
      </w:pPr>
    </w:p>
    <w:p w14:paraId="63482F66" w14:textId="68EE33C5" w:rsidR="009F4686" w:rsidRPr="00B043FB" w:rsidRDefault="006D1FAB" w:rsidP="00552F43">
      <w:pPr>
        <w:spacing w:after="0"/>
        <w:rPr>
          <w:rFonts w:ascii="Times New Roman" w:hAnsi="Times New Roman" w:cs="Times New Roman"/>
          <w:b/>
          <w:sz w:val="24"/>
          <w:szCs w:val="24"/>
          <w:u w:val="single"/>
          <w:lang w:val="en-GB"/>
        </w:rPr>
      </w:pPr>
      <w:r w:rsidRPr="00B043FB">
        <w:rPr>
          <w:rFonts w:ascii="Times New Roman" w:hAnsi="Times New Roman" w:cs="Times New Roman"/>
          <w:b/>
          <w:sz w:val="24"/>
          <w:szCs w:val="24"/>
          <w:u w:val="single"/>
          <w:lang w:val="en-GB"/>
        </w:rPr>
        <w:t>References</w:t>
      </w:r>
    </w:p>
    <w:p w14:paraId="634F3ECF" w14:textId="77777777" w:rsidR="009F4686" w:rsidRPr="00B043FB" w:rsidRDefault="009F4686" w:rsidP="00552F43">
      <w:pPr>
        <w:spacing w:after="0"/>
        <w:rPr>
          <w:rFonts w:ascii="Times New Roman" w:hAnsi="Times New Roman" w:cs="Times New Roman"/>
          <w:sz w:val="24"/>
          <w:szCs w:val="24"/>
          <w:lang w:val="en-GB"/>
        </w:rPr>
      </w:pPr>
    </w:p>
    <w:p w14:paraId="72297479" w14:textId="77777777" w:rsidR="009F4686" w:rsidRPr="00B043FB" w:rsidRDefault="009F4686" w:rsidP="00552F43">
      <w:pPr>
        <w:spacing w:after="0"/>
        <w:rPr>
          <w:rFonts w:ascii="Times New Roman" w:hAnsi="Times New Roman" w:cs="Times New Roman"/>
          <w:sz w:val="24"/>
          <w:szCs w:val="24"/>
          <w:lang w:val="en-GB"/>
        </w:rPr>
      </w:pPr>
    </w:p>
    <w:p w14:paraId="0694A8AE" w14:textId="77777777" w:rsidR="00303521" w:rsidRPr="00303521" w:rsidRDefault="00F7739E" w:rsidP="00303521">
      <w:pPr>
        <w:pStyle w:val="EndNoteBibliography"/>
        <w:spacing w:after="480"/>
        <w:rPr>
          <w:noProof/>
        </w:rPr>
      </w:pPr>
      <w:r w:rsidRPr="00B043FB">
        <w:rPr>
          <w:szCs w:val="24"/>
          <w:lang w:val="en-GB"/>
        </w:rPr>
        <w:fldChar w:fldCharType="begin"/>
      </w:r>
      <w:r w:rsidRPr="00B043FB">
        <w:rPr>
          <w:szCs w:val="24"/>
          <w:lang w:val="en-GB"/>
        </w:rPr>
        <w:instrText xml:space="preserve"> ADDIN EN.REFLIST </w:instrText>
      </w:r>
      <w:r w:rsidRPr="00B043FB">
        <w:rPr>
          <w:szCs w:val="24"/>
          <w:lang w:val="en-GB"/>
        </w:rPr>
        <w:fldChar w:fldCharType="separate"/>
      </w:r>
      <w:r w:rsidR="00303521" w:rsidRPr="00303521">
        <w:rPr>
          <w:noProof/>
        </w:rPr>
        <w:t>1.</w:t>
      </w:r>
      <w:r w:rsidR="00303521" w:rsidRPr="00303521">
        <w:rPr>
          <w:noProof/>
        </w:rPr>
        <w:tab/>
        <w:t>Rothkopf AC, John RM. Understanding Disorders of Sexual Development. Journal of Pediatric Nursing. 2014;29(5):e23-e34.</w:t>
      </w:r>
    </w:p>
    <w:p w14:paraId="355AAA4C" w14:textId="77777777" w:rsidR="00303521" w:rsidRPr="00303521" w:rsidRDefault="00303521" w:rsidP="00303521">
      <w:pPr>
        <w:pStyle w:val="EndNoteBibliography"/>
        <w:spacing w:after="480"/>
        <w:rPr>
          <w:noProof/>
        </w:rPr>
      </w:pPr>
      <w:r w:rsidRPr="00303521">
        <w:rPr>
          <w:noProof/>
        </w:rPr>
        <w:t>2.</w:t>
      </w:r>
      <w:r w:rsidRPr="00303521">
        <w:rPr>
          <w:noProof/>
        </w:rPr>
        <w:tab/>
        <w:t>Wisniewski AB, Chernausek SD, Kropp BP. Disorders of Sex Development: A guide for parents and physicians. Maryland, USA: Johns Hopkins University Press; 2012.</w:t>
      </w:r>
    </w:p>
    <w:p w14:paraId="659B626F" w14:textId="77777777" w:rsidR="00303521" w:rsidRPr="00303521" w:rsidRDefault="00303521" w:rsidP="00303521">
      <w:pPr>
        <w:pStyle w:val="EndNoteBibliography"/>
        <w:spacing w:after="480"/>
        <w:rPr>
          <w:noProof/>
        </w:rPr>
      </w:pPr>
      <w:r w:rsidRPr="00303521">
        <w:rPr>
          <w:noProof/>
        </w:rPr>
        <w:t>3.</w:t>
      </w:r>
      <w:r w:rsidRPr="00303521">
        <w:rPr>
          <w:noProof/>
        </w:rPr>
        <w:tab/>
        <w:t>White S, Sinclair A. The molecular basis of gonadal development and disorders of sex development. In: Hutson JM, Warne GL, Grover SR, editors. Disorders of Sex Development: An Integrated Approach to Management. Wurzberg: Springer; 2012. p. 1 - 9.</w:t>
      </w:r>
    </w:p>
    <w:p w14:paraId="76A70015" w14:textId="77777777" w:rsidR="00303521" w:rsidRPr="00303521" w:rsidRDefault="00303521" w:rsidP="00303521">
      <w:pPr>
        <w:pStyle w:val="EndNoteBibliography"/>
        <w:spacing w:after="480"/>
        <w:rPr>
          <w:noProof/>
        </w:rPr>
      </w:pPr>
      <w:r w:rsidRPr="00303521">
        <w:rPr>
          <w:noProof/>
        </w:rPr>
        <w:t>4.</w:t>
      </w:r>
      <w:r w:rsidRPr="00303521">
        <w:rPr>
          <w:noProof/>
        </w:rPr>
        <w:tab/>
        <w:t>Lee PA, Houk CP, Ahmed SF, Hughes IA, Society icwtpitICCoIobtLWPE, Endocrinology tESfP. Consensus Statement on Management of Intersex Disorders. Pediatrics. 2006;118(2):e488-e500.</w:t>
      </w:r>
    </w:p>
    <w:p w14:paraId="3B4C15F5" w14:textId="77777777" w:rsidR="00303521" w:rsidRPr="00303521" w:rsidRDefault="00303521" w:rsidP="00303521">
      <w:pPr>
        <w:pStyle w:val="EndNoteBibliography"/>
        <w:spacing w:after="480"/>
        <w:rPr>
          <w:noProof/>
        </w:rPr>
      </w:pPr>
      <w:r w:rsidRPr="00303521">
        <w:rPr>
          <w:noProof/>
        </w:rPr>
        <w:lastRenderedPageBreak/>
        <w:t>5.</w:t>
      </w:r>
      <w:r w:rsidRPr="00303521">
        <w:rPr>
          <w:noProof/>
        </w:rPr>
        <w:tab/>
        <w:t>Pasterski V, Prentice P, Hughes IA. Consequences of the Chicago consensus on disorders of sex development (DSD): current practices in Europe. Arch Dis Child. 2010;95(8):618-23.</w:t>
      </w:r>
    </w:p>
    <w:p w14:paraId="398D4284" w14:textId="77777777" w:rsidR="00303521" w:rsidRPr="00303521" w:rsidRDefault="00303521" w:rsidP="00303521">
      <w:pPr>
        <w:pStyle w:val="EndNoteBibliography"/>
        <w:spacing w:after="480"/>
        <w:rPr>
          <w:noProof/>
        </w:rPr>
      </w:pPr>
      <w:r w:rsidRPr="00303521">
        <w:rPr>
          <w:noProof/>
        </w:rPr>
        <w:t>6.</w:t>
      </w:r>
      <w:r w:rsidRPr="00303521">
        <w:rPr>
          <w:noProof/>
        </w:rPr>
        <w:tab/>
        <w:t>Woodward M, Patwardhan N. Disorders of sex development. Surgery (Oxford). 2010;28(8):396-401.</w:t>
      </w:r>
    </w:p>
    <w:p w14:paraId="09A1304C" w14:textId="77777777" w:rsidR="00303521" w:rsidRPr="00303521" w:rsidRDefault="00303521" w:rsidP="00303521">
      <w:pPr>
        <w:pStyle w:val="EndNoteBibliography"/>
        <w:spacing w:after="480"/>
        <w:rPr>
          <w:noProof/>
        </w:rPr>
      </w:pPr>
      <w:r w:rsidRPr="00303521">
        <w:rPr>
          <w:noProof/>
        </w:rPr>
        <w:t>7.</w:t>
      </w:r>
      <w:r w:rsidRPr="00303521">
        <w:rPr>
          <w:noProof/>
        </w:rPr>
        <w:tab/>
        <w:t>Raine JE, Donaldson MDC, Gregory JW, van Vliet G, editors. Practical endocrinology and diabetes in children. 3rd ed. Chichester: Wiley - Blackwell; 2011.</w:t>
      </w:r>
    </w:p>
    <w:p w14:paraId="39F8F841" w14:textId="77777777" w:rsidR="00303521" w:rsidRPr="00303521" w:rsidRDefault="00303521" w:rsidP="00303521">
      <w:pPr>
        <w:pStyle w:val="EndNoteBibliography"/>
        <w:spacing w:after="480"/>
        <w:rPr>
          <w:noProof/>
        </w:rPr>
      </w:pPr>
      <w:r w:rsidRPr="00303521">
        <w:rPr>
          <w:noProof/>
        </w:rPr>
        <w:t>8.</w:t>
      </w:r>
      <w:r w:rsidRPr="00303521">
        <w:rPr>
          <w:noProof/>
        </w:rPr>
        <w:tab/>
        <w:t>Hewitt JK, Warne GL. Mixed sex chromosome and ovo-testiular DSD. In: Hutson JM, Warne GL, Grover SR, editors. Disorders of Sex Development: An Integrated Approach to Management. Wurzberg: Springer; 2012. p. 81 - 7.</w:t>
      </w:r>
    </w:p>
    <w:p w14:paraId="60582F74" w14:textId="77777777" w:rsidR="00303521" w:rsidRPr="00303521" w:rsidRDefault="00303521" w:rsidP="00303521">
      <w:pPr>
        <w:pStyle w:val="EndNoteBibliography"/>
        <w:spacing w:after="480"/>
        <w:rPr>
          <w:noProof/>
        </w:rPr>
      </w:pPr>
      <w:r w:rsidRPr="00303521">
        <w:rPr>
          <w:noProof/>
        </w:rPr>
        <w:t>9.</w:t>
      </w:r>
      <w:r w:rsidRPr="00303521">
        <w:rPr>
          <w:noProof/>
        </w:rPr>
        <w:tab/>
        <w:t>Rey RA, Grinspon RP. Normal male sexual differentiation and aetiology of disorders of sex development. Best Pract Res Clin Endocrinol Metab. 2011;25(2):221-38.</w:t>
      </w:r>
    </w:p>
    <w:p w14:paraId="42EE2435" w14:textId="77777777" w:rsidR="00303521" w:rsidRPr="00303521" w:rsidRDefault="00303521" w:rsidP="00303521">
      <w:pPr>
        <w:pStyle w:val="EndNoteBibliography"/>
        <w:spacing w:after="480"/>
        <w:rPr>
          <w:noProof/>
        </w:rPr>
      </w:pPr>
      <w:r w:rsidRPr="00303521">
        <w:rPr>
          <w:noProof/>
        </w:rPr>
        <w:t>10.</w:t>
      </w:r>
      <w:r w:rsidRPr="00303521">
        <w:rPr>
          <w:noProof/>
        </w:rPr>
        <w:tab/>
        <w:t>Biason-Lauber A. Control of sex development. Best Pract Res Clin Endocrinol Metab. 2010;24(2):163-86.</w:t>
      </w:r>
    </w:p>
    <w:p w14:paraId="43E66F84" w14:textId="77777777" w:rsidR="00303521" w:rsidRPr="00303521" w:rsidRDefault="00303521" w:rsidP="00303521">
      <w:pPr>
        <w:pStyle w:val="EndNoteBibliography"/>
        <w:spacing w:after="480"/>
        <w:rPr>
          <w:noProof/>
        </w:rPr>
      </w:pPr>
      <w:r w:rsidRPr="00303521">
        <w:rPr>
          <w:noProof/>
        </w:rPr>
        <w:t>11.</w:t>
      </w:r>
      <w:r w:rsidRPr="00303521">
        <w:rPr>
          <w:noProof/>
        </w:rPr>
        <w:tab/>
        <w:t>Kobayashi A, Behringer RR. Developmental genetics of the female reproductive tract in mammals. Nat Rev Genet. 2003;4(12):969-80.</w:t>
      </w:r>
    </w:p>
    <w:p w14:paraId="150E6F9C" w14:textId="77777777" w:rsidR="00303521" w:rsidRPr="00303521" w:rsidRDefault="00303521" w:rsidP="00303521">
      <w:pPr>
        <w:pStyle w:val="EndNoteBibliography"/>
        <w:spacing w:after="480"/>
        <w:rPr>
          <w:noProof/>
        </w:rPr>
      </w:pPr>
      <w:r w:rsidRPr="00303521">
        <w:rPr>
          <w:noProof/>
        </w:rPr>
        <w:t>12.</w:t>
      </w:r>
      <w:r w:rsidRPr="00303521">
        <w:rPr>
          <w:noProof/>
        </w:rPr>
        <w:tab/>
        <w:t>Ahmed SF, Achermann JC, Arlt W, Balen AH, Conway G, Edwards ZL, et al. Society for Endocrinology UK guidance on the initial evaluation of an infant or an adolescent with a suspected disorder of sex development (Revised 2015). Clinical Endocrinology. 2015;0:1-18.</w:t>
      </w:r>
    </w:p>
    <w:p w14:paraId="29E73BD1" w14:textId="77777777" w:rsidR="00303521" w:rsidRPr="00303521" w:rsidRDefault="00303521" w:rsidP="00303521">
      <w:pPr>
        <w:pStyle w:val="EndNoteBibliography"/>
        <w:spacing w:after="480"/>
        <w:rPr>
          <w:noProof/>
        </w:rPr>
      </w:pPr>
      <w:r w:rsidRPr="00303521">
        <w:rPr>
          <w:noProof/>
        </w:rPr>
        <w:t>13.</w:t>
      </w:r>
      <w:r w:rsidRPr="00303521">
        <w:rPr>
          <w:noProof/>
        </w:rPr>
        <w:tab/>
        <w:t>Kinsman L, Rotter T, James E, Snow P, Willis J. What is a clinical pathway? Development of a definition to inform the debate. BMC Med. 2010;8:31.</w:t>
      </w:r>
    </w:p>
    <w:p w14:paraId="4C73A441" w14:textId="77777777" w:rsidR="00303521" w:rsidRPr="00303521" w:rsidRDefault="00303521" w:rsidP="00303521">
      <w:pPr>
        <w:pStyle w:val="EndNoteBibliography"/>
        <w:spacing w:after="480"/>
        <w:rPr>
          <w:noProof/>
        </w:rPr>
      </w:pPr>
      <w:r w:rsidRPr="00303521">
        <w:rPr>
          <w:noProof/>
        </w:rPr>
        <w:t>14.</w:t>
      </w:r>
      <w:r w:rsidRPr="00303521">
        <w:rPr>
          <w:noProof/>
        </w:rPr>
        <w:tab/>
        <w:t>Hughes IA, Morel Y, McElreavey K, Rogol A. Biological assessment of abnormal genitalia. J Pediatr Urol. 2012;8(6):592-6.</w:t>
      </w:r>
    </w:p>
    <w:p w14:paraId="0EF33A72" w14:textId="77777777" w:rsidR="00303521" w:rsidRPr="00303521" w:rsidRDefault="00303521" w:rsidP="00303521">
      <w:pPr>
        <w:pStyle w:val="EndNoteBibliography"/>
        <w:spacing w:after="480"/>
        <w:rPr>
          <w:noProof/>
        </w:rPr>
      </w:pPr>
      <w:r w:rsidRPr="00303521">
        <w:rPr>
          <w:noProof/>
        </w:rPr>
        <w:t>15.</w:t>
      </w:r>
      <w:r w:rsidRPr="00303521">
        <w:rPr>
          <w:noProof/>
        </w:rPr>
        <w:tab/>
        <w:t>Ahmed SF, Rodie M. Investigation and initial management of ambiguous genitalia. Best Pract Res Clin Endocrinol Metab. 2010;24(2):197-218.</w:t>
      </w:r>
    </w:p>
    <w:p w14:paraId="01A2D1A2" w14:textId="77777777" w:rsidR="00303521" w:rsidRPr="00303521" w:rsidRDefault="00303521" w:rsidP="00303521">
      <w:pPr>
        <w:pStyle w:val="EndNoteBibliography"/>
        <w:spacing w:after="480"/>
        <w:rPr>
          <w:noProof/>
        </w:rPr>
      </w:pPr>
      <w:r w:rsidRPr="00303521">
        <w:rPr>
          <w:noProof/>
        </w:rPr>
        <w:t>16.</w:t>
      </w:r>
      <w:r w:rsidRPr="00303521">
        <w:rPr>
          <w:noProof/>
        </w:rPr>
        <w:tab/>
        <w:t>Rodie M, McGowan R, Mayo A, Midgley P, Driver CP, Kinney M, et al. Factors that influence the decision to perform a karyotype in suspected disorders of sex development: lessons from the Scottish genital anomaly network register. Sex Dev. 2011;5(3):103-8.</w:t>
      </w:r>
    </w:p>
    <w:p w14:paraId="3804BAEC" w14:textId="77777777" w:rsidR="00303521" w:rsidRPr="00303521" w:rsidRDefault="00303521" w:rsidP="00303521">
      <w:pPr>
        <w:pStyle w:val="EndNoteBibliography"/>
        <w:spacing w:after="480"/>
        <w:rPr>
          <w:noProof/>
        </w:rPr>
      </w:pPr>
      <w:r w:rsidRPr="00303521">
        <w:rPr>
          <w:noProof/>
        </w:rPr>
        <w:lastRenderedPageBreak/>
        <w:t>17.</w:t>
      </w:r>
      <w:r w:rsidRPr="00303521">
        <w:rPr>
          <w:noProof/>
        </w:rPr>
        <w:tab/>
        <w:t>Hughes IA, Nihoul-Fekete C, Thomas B, Cohen-Kettenis PT. Consequences of the ESPE/LWPES guidelines for diagnosis and treatment of disorders of sex development. Best Pract Res Clin Endocrinol Metab. 2007;21(3):351-65.</w:t>
      </w:r>
    </w:p>
    <w:p w14:paraId="63969589" w14:textId="77777777" w:rsidR="00303521" w:rsidRPr="00303521" w:rsidRDefault="00303521" w:rsidP="00303521">
      <w:pPr>
        <w:pStyle w:val="EndNoteBibliography"/>
        <w:spacing w:after="480"/>
        <w:rPr>
          <w:noProof/>
        </w:rPr>
      </w:pPr>
      <w:r w:rsidRPr="00303521">
        <w:rPr>
          <w:noProof/>
        </w:rPr>
        <w:t>18.</w:t>
      </w:r>
      <w:r w:rsidRPr="00303521">
        <w:rPr>
          <w:noProof/>
        </w:rPr>
        <w:tab/>
        <w:t>Butler G, Kirk J. Paediatric Endocrinology and Diabetes. Oxford: OUP Press; 2011.</w:t>
      </w:r>
    </w:p>
    <w:p w14:paraId="335D8B10" w14:textId="77777777" w:rsidR="00303521" w:rsidRPr="00303521" w:rsidRDefault="00303521" w:rsidP="00303521">
      <w:pPr>
        <w:pStyle w:val="EndNoteBibliography"/>
        <w:spacing w:after="480"/>
        <w:rPr>
          <w:noProof/>
        </w:rPr>
      </w:pPr>
      <w:r w:rsidRPr="00303521">
        <w:rPr>
          <w:noProof/>
        </w:rPr>
        <w:t>19.</w:t>
      </w:r>
      <w:r w:rsidRPr="00303521">
        <w:rPr>
          <w:noProof/>
        </w:rPr>
        <w:tab/>
        <w:t>Ishii T, Matsuo N, Sato S, Ogata T, Tamai S, Anzo M, et al. Human Chorionic Gonadotropin Stimulation Test in Prepubertal Children with Micropenis Can Accurately Predict Leydig Cell Function in Pubertal or Postpubertal Adolescents. Horm Res Paediatr. 2015;84(5):305-10.</w:t>
      </w:r>
    </w:p>
    <w:p w14:paraId="74C51247" w14:textId="77777777" w:rsidR="00303521" w:rsidRPr="00303521" w:rsidRDefault="00303521" w:rsidP="00303521">
      <w:pPr>
        <w:pStyle w:val="EndNoteBibliography"/>
        <w:spacing w:after="480"/>
        <w:rPr>
          <w:noProof/>
        </w:rPr>
      </w:pPr>
      <w:r w:rsidRPr="00303521">
        <w:rPr>
          <w:noProof/>
        </w:rPr>
        <w:t>20.</w:t>
      </w:r>
      <w:r w:rsidRPr="00303521">
        <w:rPr>
          <w:noProof/>
        </w:rPr>
        <w:tab/>
        <w:t>Warne GL, Hewitt JK. 46,XX Disorders of Sex Development In: Hutson JM, Warne GL, Grover SR, editors. Disorders of Sex Development: An Integrated Approach to Management. Wurzberg: Springer; 2012. p. 53 - 61.</w:t>
      </w:r>
    </w:p>
    <w:p w14:paraId="3AF8762F" w14:textId="77777777" w:rsidR="00303521" w:rsidRPr="00303521" w:rsidRDefault="00303521" w:rsidP="00303521">
      <w:pPr>
        <w:pStyle w:val="EndNoteBibliography"/>
        <w:spacing w:after="480"/>
        <w:rPr>
          <w:noProof/>
        </w:rPr>
      </w:pPr>
      <w:r w:rsidRPr="00303521">
        <w:rPr>
          <w:noProof/>
        </w:rPr>
        <w:t>21.</w:t>
      </w:r>
      <w:r w:rsidRPr="00303521">
        <w:rPr>
          <w:noProof/>
        </w:rPr>
        <w:tab/>
        <w:t>Davies K. Disorders of Sex Development–Ambiguous Genitalia. Journal of Pediatric Nursing. 2016;31(4):463-6.</w:t>
      </w:r>
    </w:p>
    <w:p w14:paraId="2A0A2CFA" w14:textId="77777777" w:rsidR="00303521" w:rsidRPr="00303521" w:rsidRDefault="00303521" w:rsidP="00303521">
      <w:pPr>
        <w:pStyle w:val="EndNoteBibliography"/>
        <w:spacing w:after="480"/>
        <w:rPr>
          <w:noProof/>
        </w:rPr>
      </w:pPr>
      <w:r w:rsidRPr="00303521">
        <w:rPr>
          <w:noProof/>
        </w:rPr>
        <w:t>22.</w:t>
      </w:r>
      <w:r w:rsidRPr="00303521">
        <w:rPr>
          <w:noProof/>
        </w:rPr>
        <w:tab/>
        <w:t>Hewitt JK, Warne GL. 46, XY DSD. In: Hutson JM, Warne GL, Grover SR, editors. Disorders of Sex Development: An Integrated Approach to Management Wurzberg: Springer; 2012. p. 63 - 80.</w:t>
      </w:r>
    </w:p>
    <w:p w14:paraId="3E6F953E" w14:textId="77777777" w:rsidR="00303521" w:rsidRPr="00303521" w:rsidRDefault="00303521" w:rsidP="00303521">
      <w:pPr>
        <w:pStyle w:val="EndNoteBibliography"/>
        <w:spacing w:after="480"/>
        <w:rPr>
          <w:noProof/>
        </w:rPr>
      </w:pPr>
      <w:r w:rsidRPr="00303521">
        <w:rPr>
          <w:noProof/>
        </w:rPr>
        <w:t>23.</w:t>
      </w:r>
      <w:r w:rsidRPr="00303521">
        <w:rPr>
          <w:noProof/>
        </w:rPr>
        <w:tab/>
        <w:t>Ahmed SF, Achermann JC, Arlt W, Balen AH, Conway G, Edwards ZL, et al. UK guidance on the initial evaluation of an infant or an adolescent with a suspected disorder of sex development. Clin Endocrinol (Oxf). 2011;75(1):12-26.</w:t>
      </w:r>
    </w:p>
    <w:p w14:paraId="7351444A" w14:textId="77777777" w:rsidR="00303521" w:rsidRPr="00303521" w:rsidRDefault="00303521" w:rsidP="00303521">
      <w:pPr>
        <w:pStyle w:val="EndNoteBibliography"/>
        <w:spacing w:after="480"/>
        <w:rPr>
          <w:noProof/>
        </w:rPr>
      </w:pPr>
      <w:r w:rsidRPr="00303521">
        <w:rPr>
          <w:noProof/>
        </w:rPr>
        <w:t>24.</w:t>
      </w:r>
      <w:r w:rsidRPr="00303521">
        <w:rPr>
          <w:noProof/>
        </w:rPr>
        <w:tab/>
        <w:t>Mendonca BB, Domenice S, Arnhold IJ, Costa EM. 46,XY disorders of sex development (DSD). Clin Endocrinol (Oxf). 2009;70(2):173-87.</w:t>
      </w:r>
    </w:p>
    <w:p w14:paraId="4809CD1B" w14:textId="77777777" w:rsidR="00303521" w:rsidRPr="00303521" w:rsidRDefault="00303521" w:rsidP="00303521">
      <w:pPr>
        <w:pStyle w:val="EndNoteBibliography"/>
        <w:spacing w:after="480"/>
        <w:rPr>
          <w:noProof/>
        </w:rPr>
      </w:pPr>
      <w:r w:rsidRPr="00303521">
        <w:rPr>
          <w:noProof/>
        </w:rPr>
        <w:t>25.</w:t>
      </w:r>
      <w:r w:rsidRPr="00303521">
        <w:rPr>
          <w:noProof/>
        </w:rPr>
        <w:tab/>
        <w:t>Odame I, Donaldson MD, Wallace AM, Cochran W, Smith PJ. Early diagnosis and management of 5a-reductase deficiency. Arch Dis Child. 1992;67:720 - 3.</w:t>
      </w:r>
    </w:p>
    <w:p w14:paraId="6A86A1DB" w14:textId="77777777" w:rsidR="00303521" w:rsidRPr="00303521" w:rsidRDefault="00303521" w:rsidP="00303521">
      <w:pPr>
        <w:pStyle w:val="EndNoteBibliography"/>
        <w:spacing w:after="480"/>
        <w:rPr>
          <w:noProof/>
        </w:rPr>
      </w:pPr>
      <w:r w:rsidRPr="00303521">
        <w:rPr>
          <w:noProof/>
        </w:rPr>
        <w:t>26.</w:t>
      </w:r>
      <w:r w:rsidRPr="00303521">
        <w:rPr>
          <w:noProof/>
        </w:rPr>
        <w:tab/>
        <w:t>Mendonca BB, Costa EM, Belgorosky A, Rivarola MA, Domenice S. 46,XY DSD due to impaired androgen production. Best Pract Res Clin Endocrinol Metab. 2010;24(2):243-62.</w:t>
      </w:r>
    </w:p>
    <w:p w14:paraId="20B3BF20" w14:textId="77777777" w:rsidR="00303521" w:rsidRPr="00303521" w:rsidRDefault="00303521" w:rsidP="00303521">
      <w:pPr>
        <w:pStyle w:val="EndNoteBibliography"/>
        <w:spacing w:after="480"/>
        <w:rPr>
          <w:noProof/>
        </w:rPr>
      </w:pPr>
      <w:r w:rsidRPr="00303521">
        <w:rPr>
          <w:noProof/>
        </w:rPr>
        <w:t>27.</w:t>
      </w:r>
      <w:r w:rsidRPr="00303521">
        <w:rPr>
          <w:noProof/>
        </w:rPr>
        <w:tab/>
        <w:t>Mendonca BB, Inacio M, Costa EMF, Arnhold IJP, Silva FAQ, Nicolau W, et al. Male pseudohermaphroditism due to steroid 5 alpha reductase deficiency: Diagnosis, psychological evaluation and management. Medicine. 1996;75(2):64 - 76.</w:t>
      </w:r>
    </w:p>
    <w:p w14:paraId="7A27A6ED" w14:textId="77777777" w:rsidR="00303521" w:rsidRPr="00303521" w:rsidRDefault="00303521" w:rsidP="00303521">
      <w:pPr>
        <w:pStyle w:val="EndNoteBibliography"/>
        <w:spacing w:after="480"/>
        <w:rPr>
          <w:noProof/>
        </w:rPr>
      </w:pPr>
      <w:r w:rsidRPr="00303521">
        <w:rPr>
          <w:noProof/>
        </w:rPr>
        <w:t>28.</w:t>
      </w:r>
      <w:r w:rsidRPr="00303521">
        <w:rPr>
          <w:noProof/>
        </w:rPr>
        <w:tab/>
        <w:t>Hughes IA, Davies JD, Bunch TI, Pasterski V, Mastroyannopoulou K, MacDougall J. Androgen insensitivity syndrome. The Lancet. 2012;380(9851):1419-28.</w:t>
      </w:r>
    </w:p>
    <w:p w14:paraId="3713F053" w14:textId="77777777" w:rsidR="00303521" w:rsidRPr="00303521" w:rsidRDefault="00303521" w:rsidP="00303521">
      <w:pPr>
        <w:pStyle w:val="EndNoteBibliography"/>
        <w:spacing w:after="480"/>
        <w:rPr>
          <w:noProof/>
        </w:rPr>
      </w:pPr>
      <w:r w:rsidRPr="00303521">
        <w:rPr>
          <w:noProof/>
        </w:rPr>
        <w:lastRenderedPageBreak/>
        <w:t>29.</w:t>
      </w:r>
      <w:r w:rsidRPr="00303521">
        <w:rPr>
          <w:noProof/>
        </w:rPr>
        <w:tab/>
        <w:t>Hewitt J, Warne GL. Management of disorders of sex development. Pediatric Health. 2009;3(1):1 - 65.</w:t>
      </w:r>
    </w:p>
    <w:p w14:paraId="2CAF4E82" w14:textId="77777777" w:rsidR="00303521" w:rsidRPr="00303521" w:rsidRDefault="00303521" w:rsidP="00303521">
      <w:pPr>
        <w:pStyle w:val="EndNoteBibliography"/>
        <w:spacing w:after="480"/>
        <w:rPr>
          <w:noProof/>
        </w:rPr>
      </w:pPr>
      <w:r w:rsidRPr="00303521">
        <w:rPr>
          <w:noProof/>
        </w:rPr>
        <w:t>30.</w:t>
      </w:r>
      <w:r w:rsidRPr="00303521">
        <w:rPr>
          <w:noProof/>
        </w:rPr>
        <w:tab/>
        <w:t>Tadokoro-Cuccaro R, Hughes IA. Androgen insensitivity syndrome. Curr Opin Endocrinol Diabetes Obes. 2014;21(6):499-503.</w:t>
      </w:r>
    </w:p>
    <w:p w14:paraId="764D8D2E" w14:textId="77777777" w:rsidR="00303521" w:rsidRPr="00303521" w:rsidRDefault="00303521" w:rsidP="00303521">
      <w:pPr>
        <w:pStyle w:val="EndNoteBibliography"/>
        <w:spacing w:after="480"/>
        <w:rPr>
          <w:noProof/>
        </w:rPr>
      </w:pPr>
      <w:r w:rsidRPr="00303521">
        <w:rPr>
          <w:noProof/>
        </w:rPr>
        <w:t>31.</w:t>
      </w:r>
      <w:r w:rsidRPr="00303521">
        <w:rPr>
          <w:noProof/>
        </w:rPr>
        <w:tab/>
        <w:t>Wisniewski AB, Migeon CJ, Meyer-Bahlburg HFL, Gearhart JP, Berkovitz GD, Brown TR, et al. Complete Androgen Insensitivity Syndrome: Long-Term Medical, Surgical, and Psychosexual Outcome*. Journal of Clinical Endocrinology and Metabolism. 2000;85(8):2664 - 9.</w:t>
      </w:r>
    </w:p>
    <w:p w14:paraId="3A390309" w14:textId="77777777" w:rsidR="00303521" w:rsidRPr="00303521" w:rsidRDefault="00303521" w:rsidP="00303521">
      <w:pPr>
        <w:pStyle w:val="EndNoteBibliography"/>
        <w:spacing w:after="480"/>
        <w:rPr>
          <w:noProof/>
        </w:rPr>
      </w:pPr>
      <w:r w:rsidRPr="00303521">
        <w:rPr>
          <w:noProof/>
        </w:rPr>
        <w:t>32.</w:t>
      </w:r>
      <w:r w:rsidRPr="00303521">
        <w:rPr>
          <w:noProof/>
        </w:rPr>
        <w:tab/>
        <w:t>Mongan NP, Tadokoro-Cuccaro R, Bunch T, Hughes IA. Androgen insensitivity syndrome. Best Pract Res Clin Endocrinol Metab. 2015;29(4):569-80.</w:t>
      </w:r>
    </w:p>
    <w:p w14:paraId="6878C285" w14:textId="77777777" w:rsidR="00303521" w:rsidRPr="00303521" w:rsidRDefault="00303521" w:rsidP="00303521">
      <w:pPr>
        <w:pStyle w:val="EndNoteBibliography"/>
        <w:spacing w:after="480"/>
        <w:rPr>
          <w:noProof/>
        </w:rPr>
      </w:pPr>
      <w:r w:rsidRPr="00303521">
        <w:rPr>
          <w:noProof/>
        </w:rPr>
        <w:t>33.</w:t>
      </w:r>
      <w:r w:rsidRPr="00303521">
        <w:rPr>
          <w:noProof/>
        </w:rPr>
        <w:tab/>
        <w:t>Devlin JK, Wilkinson A. Routine examination of the neonate. The Journal of Clinical Examination. 2008;5:16-21.</w:t>
      </w:r>
    </w:p>
    <w:p w14:paraId="41033B34" w14:textId="77777777" w:rsidR="00303521" w:rsidRPr="00303521" w:rsidRDefault="00303521" w:rsidP="00303521">
      <w:pPr>
        <w:pStyle w:val="EndNoteBibliography"/>
        <w:spacing w:after="480"/>
        <w:rPr>
          <w:noProof/>
        </w:rPr>
      </w:pPr>
      <w:r w:rsidRPr="00303521">
        <w:rPr>
          <w:noProof/>
        </w:rPr>
        <w:t>34.</w:t>
      </w:r>
      <w:r w:rsidRPr="00303521">
        <w:rPr>
          <w:noProof/>
        </w:rPr>
        <w:tab/>
        <w:t>Warne GL, Hewitt JK. The medical management of disorders of sex development In: Hutson JM, Warne GL, Grover SR, editors. Disorders of Sex Development: An Integrated Approach to Management. Wurzberg: Springer; 2012. p. 159 - 72.</w:t>
      </w:r>
    </w:p>
    <w:p w14:paraId="6F51D3F0" w14:textId="77777777" w:rsidR="00303521" w:rsidRPr="00303521" w:rsidRDefault="00303521" w:rsidP="00303521">
      <w:pPr>
        <w:pStyle w:val="EndNoteBibliography"/>
        <w:spacing w:after="480"/>
        <w:rPr>
          <w:noProof/>
        </w:rPr>
      </w:pPr>
      <w:r w:rsidRPr="00303521">
        <w:rPr>
          <w:noProof/>
        </w:rPr>
        <w:t>35.</w:t>
      </w:r>
      <w:r w:rsidRPr="00303521">
        <w:rPr>
          <w:noProof/>
        </w:rPr>
        <w:tab/>
        <w:t>Creighton S, Chernausek SD, Romao R, Ransley P, Salle JP. Timing and nature of reconstructive surgery for disorders of sex development - introduction. J Pediatr Urol. 2012;8(6):602-10.</w:t>
      </w:r>
    </w:p>
    <w:p w14:paraId="39371D58" w14:textId="77777777" w:rsidR="00303521" w:rsidRPr="00303521" w:rsidRDefault="00303521" w:rsidP="00303521">
      <w:pPr>
        <w:pStyle w:val="EndNoteBibliography"/>
        <w:spacing w:after="480"/>
        <w:rPr>
          <w:noProof/>
        </w:rPr>
      </w:pPr>
      <w:r w:rsidRPr="00303521">
        <w:rPr>
          <w:noProof/>
        </w:rPr>
        <w:t>36.</w:t>
      </w:r>
      <w:r w:rsidRPr="00303521">
        <w:rPr>
          <w:noProof/>
        </w:rPr>
        <w:tab/>
        <w:t>Lee PA, Nordenstrom A, Houk CP, Ahmed SF, Auchus R, Baratz A, et al. Global Disorders of Sex Development Update since 2006: Perceptions, Approach and Care. Horm Res Paediatr. 2016;85(3):158-80.</w:t>
      </w:r>
    </w:p>
    <w:p w14:paraId="35929FD4" w14:textId="77777777" w:rsidR="00303521" w:rsidRPr="00303521" w:rsidRDefault="00303521" w:rsidP="00303521">
      <w:pPr>
        <w:pStyle w:val="EndNoteBibliography"/>
        <w:spacing w:after="480"/>
        <w:rPr>
          <w:noProof/>
        </w:rPr>
      </w:pPr>
      <w:r w:rsidRPr="00303521">
        <w:rPr>
          <w:noProof/>
        </w:rPr>
        <w:t>37.</w:t>
      </w:r>
      <w:r w:rsidRPr="00303521">
        <w:rPr>
          <w:noProof/>
        </w:rPr>
        <w:tab/>
        <w:t>Vidal I, Gorduza DB, Haraux E, Gay CL, Chatelain P, Nicolino M, et al. Surgical options in disorders of sex development (dsd) with ambiguous genitalia. Best Pract Res Clin Endocrinol Metab. 2010;24(2):311-24.</w:t>
      </w:r>
    </w:p>
    <w:p w14:paraId="1AE234F5" w14:textId="77777777" w:rsidR="00303521" w:rsidRPr="00303521" w:rsidRDefault="00303521" w:rsidP="00303521">
      <w:pPr>
        <w:pStyle w:val="EndNoteBibliography"/>
        <w:spacing w:after="480"/>
        <w:rPr>
          <w:noProof/>
        </w:rPr>
      </w:pPr>
      <w:r w:rsidRPr="00303521">
        <w:rPr>
          <w:noProof/>
        </w:rPr>
        <w:t>38.</w:t>
      </w:r>
      <w:r w:rsidRPr="00303521">
        <w:rPr>
          <w:noProof/>
        </w:rPr>
        <w:tab/>
        <w:t>Lee P, Schober J, Nordenstrom A, Hoebeke P, Houk C, Looijenga L, et al. Review of recent outcome data of disorders of sex development (DSD): emphasis on surgical and sexual outcomes. J Pediatr Urol. 2012;8(6):611-5.</w:t>
      </w:r>
    </w:p>
    <w:p w14:paraId="3BE43E4D" w14:textId="77777777" w:rsidR="00303521" w:rsidRPr="00303521" w:rsidRDefault="00303521" w:rsidP="00303521">
      <w:pPr>
        <w:pStyle w:val="EndNoteBibliography"/>
        <w:spacing w:after="480"/>
        <w:rPr>
          <w:noProof/>
        </w:rPr>
      </w:pPr>
      <w:r w:rsidRPr="00303521">
        <w:rPr>
          <w:noProof/>
        </w:rPr>
        <w:t>39.</w:t>
      </w:r>
      <w:r w:rsidRPr="00303521">
        <w:rPr>
          <w:noProof/>
        </w:rPr>
        <w:tab/>
        <w:t>Loughlin E. The Family. In: Hutson JM, Warne GL, Grover SR, editors. Disorders of Sex Development: An Integrated Approach to Management Wurzberg: Springer; 2012. p. 193 - 201.</w:t>
      </w:r>
    </w:p>
    <w:p w14:paraId="74DA58BF" w14:textId="77777777" w:rsidR="00303521" w:rsidRPr="00303521" w:rsidRDefault="00303521" w:rsidP="00303521">
      <w:pPr>
        <w:pStyle w:val="EndNoteBibliography"/>
        <w:spacing w:after="480"/>
        <w:rPr>
          <w:noProof/>
        </w:rPr>
      </w:pPr>
      <w:r w:rsidRPr="00303521">
        <w:rPr>
          <w:noProof/>
        </w:rPr>
        <w:lastRenderedPageBreak/>
        <w:t>40.</w:t>
      </w:r>
      <w:r w:rsidRPr="00303521">
        <w:rPr>
          <w:noProof/>
        </w:rPr>
        <w:tab/>
        <w:t>Brain CE, Creighton SM, Mushtaq I, Carmichael PA, Barnicoat A, Honour JW, et al. Holistic management of DSD. Best Pract Res Clin Endocrinol Metab. 2010;24(2):335-54.</w:t>
      </w:r>
    </w:p>
    <w:p w14:paraId="26E03645" w14:textId="77777777" w:rsidR="00303521" w:rsidRPr="00303521" w:rsidRDefault="00303521" w:rsidP="00303521">
      <w:pPr>
        <w:pStyle w:val="EndNoteBibliography"/>
        <w:spacing w:after="480"/>
        <w:rPr>
          <w:noProof/>
        </w:rPr>
      </w:pPr>
      <w:r w:rsidRPr="00303521">
        <w:rPr>
          <w:noProof/>
        </w:rPr>
        <w:t>41.</w:t>
      </w:r>
      <w:r w:rsidRPr="00303521">
        <w:rPr>
          <w:noProof/>
        </w:rPr>
        <w:tab/>
        <w:t>Moshiri M, Chapman T, Fechner PY, Dubinsky TJ, Shnorhavorian M, Osman S, et al. Evaluation and Management of Disorders of Sex Development: Multidisciplinary Approach to a Complex Diagnosis. RadioGraphics. 2012;32(6):1599-618.</w:t>
      </w:r>
    </w:p>
    <w:p w14:paraId="41EB37A2" w14:textId="77777777" w:rsidR="00303521" w:rsidRPr="00303521" w:rsidRDefault="00303521" w:rsidP="00303521">
      <w:pPr>
        <w:pStyle w:val="EndNoteBibliography"/>
        <w:spacing w:after="480"/>
        <w:rPr>
          <w:noProof/>
        </w:rPr>
      </w:pPr>
      <w:r w:rsidRPr="00303521">
        <w:rPr>
          <w:noProof/>
        </w:rPr>
        <w:t>42.</w:t>
      </w:r>
      <w:r w:rsidRPr="00303521">
        <w:rPr>
          <w:noProof/>
        </w:rPr>
        <w:tab/>
        <w:t>Boyse KL, Gardner M, Marvicsin DJ, Sandberg DE. "It was an overwhelming thing": Parents' needs after infant diagnosis of CAH. Journal of Pediatric Nursing. 2014.</w:t>
      </w:r>
    </w:p>
    <w:p w14:paraId="41C41058" w14:textId="77777777" w:rsidR="00303521" w:rsidRPr="00303521" w:rsidRDefault="00303521" w:rsidP="00303521">
      <w:pPr>
        <w:pStyle w:val="EndNoteBibliography"/>
        <w:spacing w:after="480"/>
        <w:rPr>
          <w:noProof/>
        </w:rPr>
      </w:pPr>
      <w:r w:rsidRPr="00303521">
        <w:rPr>
          <w:noProof/>
        </w:rPr>
        <w:t>43.</w:t>
      </w:r>
      <w:r w:rsidRPr="00303521">
        <w:rPr>
          <w:noProof/>
        </w:rPr>
        <w:tab/>
        <w:t>Schaeffer TL, Tryggestad JB, Mallappa A, Hanna AE, Krishnan S, Chernausek SD, et al. An Evidence-Based Model of Multidisciplinary Care for Patients and Families Affected by Classical Congenital Adrenal Hyperplasia due to 21-Hydroxylase Deficiency. Int J Pediatr Endocrinol. 2010;2010:692439.</w:t>
      </w:r>
    </w:p>
    <w:p w14:paraId="25E552C9" w14:textId="77777777" w:rsidR="00303521" w:rsidRPr="00303521" w:rsidRDefault="00303521" w:rsidP="00303521">
      <w:pPr>
        <w:pStyle w:val="EndNoteBibliography"/>
        <w:spacing w:after="480"/>
        <w:rPr>
          <w:noProof/>
        </w:rPr>
      </w:pPr>
      <w:r w:rsidRPr="00303521">
        <w:rPr>
          <w:noProof/>
        </w:rPr>
        <w:t>44.</w:t>
      </w:r>
      <w:r w:rsidRPr="00303521">
        <w:rPr>
          <w:noProof/>
        </w:rPr>
        <w:tab/>
        <w:t>Sanders C, Edwards Z, Keegan K. Exploring stakeholder experiences of interprofessional teamwork in sex development outpatient clinics. Journal of Interprofessional Care. 2017.</w:t>
      </w:r>
    </w:p>
    <w:p w14:paraId="080E9F48" w14:textId="77777777" w:rsidR="00303521" w:rsidRPr="00303521" w:rsidRDefault="00303521" w:rsidP="00303521">
      <w:pPr>
        <w:pStyle w:val="EndNoteBibliography"/>
        <w:spacing w:after="480"/>
        <w:rPr>
          <w:noProof/>
        </w:rPr>
      </w:pPr>
      <w:r w:rsidRPr="00303521">
        <w:rPr>
          <w:noProof/>
        </w:rPr>
        <w:t>45.</w:t>
      </w:r>
      <w:r w:rsidRPr="00303521">
        <w:rPr>
          <w:noProof/>
        </w:rPr>
        <w:tab/>
        <w:t>Sanders C, Carter B, Goodacre L. Searching for harmony: parents' narratives about their child's genital ambiguity and reconstructive genital surgeries in childhood. Journal of Advanced Nursing. 2011;67(10):2220-30.</w:t>
      </w:r>
    </w:p>
    <w:p w14:paraId="6648F777" w14:textId="77777777" w:rsidR="00303521" w:rsidRPr="00303521" w:rsidRDefault="00303521" w:rsidP="00303521">
      <w:pPr>
        <w:pStyle w:val="EndNoteBibliography"/>
        <w:spacing w:after="480"/>
        <w:rPr>
          <w:noProof/>
        </w:rPr>
      </w:pPr>
      <w:r w:rsidRPr="00303521">
        <w:rPr>
          <w:noProof/>
        </w:rPr>
        <w:t>46.</w:t>
      </w:r>
      <w:r w:rsidRPr="00303521">
        <w:rPr>
          <w:noProof/>
        </w:rPr>
        <w:tab/>
        <w:t>Crissman HP, Warner L, Gardner M, Carr M, Schast A, Quittner AL, et al. Children with disorders of sex development: A qualitative study of early parental experience. Int J Pediatr Endocrinol. 2011;2011(1):10.</w:t>
      </w:r>
    </w:p>
    <w:p w14:paraId="1FF890EF" w14:textId="77777777" w:rsidR="00303521" w:rsidRPr="00303521" w:rsidRDefault="00303521" w:rsidP="00303521">
      <w:pPr>
        <w:pStyle w:val="EndNoteBibliography"/>
        <w:spacing w:after="480"/>
        <w:rPr>
          <w:noProof/>
        </w:rPr>
      </w:pPr>
      <w:r w:rsidRPr="00303521">
        <w:rPr>
          <w:noProof/>
        </w:rPr>
        <w:t>47.</w:t>
      </w:r>
      <w:r w:rsidRPr="00303521">
        <w:rPr>
          <w:noProof/>
        </w:rPr>
        <w:tab/>
        <w:t>Crouch NS, Creighton SM. Transition of care for adolescents with disorders of sex development. Nat Rev Endocrinol. 2014;10(7):436-42.</w:t>
      </w:r>
    </w:p>
    <w:p w14:paraId="3CC65444" w14:textId="77777777" w:rsidR="00303521" w:rsidRPr="00303521" w:rsidRDefault="00303521" w:rsidP="00303521">
      <w:pPr>
        <w:pStyle w:val="EndNoteBibliography"/>
        <w:rPr>
          <w:noProof/>
        </w:rPr>
      </w:pPr>
      <w:r w:rsidRPr="00303521">
        <w:rPr>
          <w:noProof/>
        </w:rPr>
        <w:t>48.</w:t>
      </w:r>
      <w:r w:rsidRPr="00303521">
        <w:rPr>
          <w:noProof/>
        </w:rPr>
        <w:tab/>
        <w:t>Schober J, Nordenstrom A, Hoebeke P, Lee P, Houk C, Looijenga L, et al. Disorders of sex development: summaries of long-term outcome studies. J Pediatr Urol. 2012;8(6):616-23.</w:t>
      </w:r>
    </w:p>
    <w:p w14:paraId="246FBE89" w14:textId="1DDCDAE5" w:rsidR="00EC1D3C" w:rsidRPr="00B043FB" w:rsidRDefault="00F7739E" w:rsidP="00552F43">
      <w:pPr>
        <w:spacing w:after="0"/>
        <w:rPr>
          <w:rFonts w:ascii="Times New Roman" w:hAnsi="Times New Roman" w:cs="Times New Roman"/>
          <w:sz w:val="24"/>
          <w:szCs w:val="24"/>
          <w:lang w:val="en-GB"/>
        </w:rPr>
      </w:pPr>
      <w:r w:rsidRPr="00B043FB">
        <w:rPr>
          <w:rFonts w:ascii="Times New Roman" w:hAnsi="Times New Roman" w:cs="Times New Roman"/>
          <w:sz w:val="24"/>
          <w:szCs w:val="24"/>
          <w:lang w:val="en-GB"/>
        </w:rPr>
        <w:fldChar w:fldCharType="end"/>
      </w:r>
    </w:p>
    <w:sectPr w:rsidR="00EC1D3C" w:rsidRPr="00B043FB" w:rsidSect="00341279">
      <w:footerReference w:type="even" r:id="rId24"/>
      <w:footerReference w:type="default" r:id="rId2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EC47C2" w14:textId="77777777" w:rsidR="00814F11" w:rsidRDefault="00814F11" w:rsidP="00BA4CE9">
      <w:pPr>
        <w:spacing w:after="0" w:line="240" w:lineRule="auto"/>
      </w:pPr>
      <w:r>
        <w:separator/>
      </w:r>
    </w:p>
  </w:endnote>
  <w:endnote w:type="continuationSeparator" w:id="0">
    <w:p w14:paraId="26CFAF36" w14:textId="77777777" w:rsidR="00814F11" w:rsidRDefault="00814F11" w:rsidP="00BA4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DCE86" w14:textId="77777777" w:rsidR="00164FC6" w:rsidRDefault="00164FC6" w:rsidP="00D744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68D539" w14:textId="77777777" w:rsidR="00164FC6" w:rsidRDefault="00164FC6" w:rsidP="00BA4C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E47FE" w14:textId="494A97ED" w:rsidR="00164FC6" w:rsidRDefault="00164FC6" w:rsidP="00D7445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3521">
      <w:rPr>
        <w:rStyle w:val="PageNumber"/>
        <w:noProof/>
      </w:rPr>
      <w:t>31</w:t>
    </w:r>
    <w:r>
      <w:rPr>
        <w:rStyle w:val="PageNumber"/>
      </w:rPr>
      <w:fldChar w:fldCharType="end"/>
    </w:r>
  </w:p>
  <w:p w14:paraId="23DCB74A" w14:textId="77777777" w:rsidR="00164FC6" w:rsidRDefault="00164FC6" w:rsidP="00BA4C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7F453" w14:textId="77777777" w:rsidR="00814F11" w:rsidRDefault="00814F11" w:rsidP="00BA4CE9">
      <w:pPr>
        <w:spacing w:after="0" w:line="240" w:lineRule="auto"/>
      </w:pPr>
      <w:r>
        <w:separator/>
      </w:r>
    </w:p>
  </w:footnote>
  <w:footnote w:type="continuationSeparator" w:id="0">
    <w:p w14:paraId="54F4AA05" w14:textId="77777777" w:rsidR="00814F11" w:rsidRDefault="00814F11" w:rsidP="00BA4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27F10"/>
    <w:multiLevelType w:val="hybridMultilevel"/>
    <w:tmpl w:val="D78E00C4"/>
    <w:lvl w:ilvl="0" w:tplc="9E4662C0">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6C1577"/>
    <w:multiLevelType w:val="hybridMultilevel"/>
    <w:tmpl w:val="7BA87642"/>
    <w:lvl w:ilvl="0" w:tplc="23C0C50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40F1F"/>
    <w:multiLevelType w:val="hybridMultilevel"/>
    <w:tmpl w:val="039CBC0A"/>
    <w:lvl w:ilvl="0" w:tplc="CF54698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06674"/>
    <w:multiLevelType w:val="multilevel"/>
    <w:tmpl w:val="78BE93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724A99"/>
    <w:multiLevelType w:val="hybridMultilevel"/>
    <w:tmpl w:val="34CCDB2E"/>
    <w:lvl w:ilvl="0" w:tplc="734CC8DC">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602035"/>
    <w:multiLevelType w:val="hybridMultilevel"/>
    <w:tmpl w:val="0C1249EC"/>
    <w:lvl w:ilvl="0" w:tplc="AA9210A6">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tfsarptdptsaaveazd9xt0fgapxsawpssdff&quot;&gt;Kate&amp;apos;s main library&lt;record-ids&gt;&lt;item&gt;838&lt;/item&gt;&lt;item&gt;1619&lt;/item&gt;&lt;item&gt;1729&lt;/item&gt;&lt;item&gt;1749&lt;/item&gt;&lt;item&gt;1829&lt;/item&gt;&lt;item&gt;1862&lt;/item&gt;&lt;item&gt;1867&lt;/item&gt;&lt;item&gt;1871&lt;/item&gt;&lt;item&gt;1882&lt;/item&gt;&lt;item&gt;1898&lt;/item&gt;&lt;item&gt;1901&lt;/item&gt;&lt;item&gt;1906&lt;/item&gt;&lt;item&gt;1911&lt;/item&gt;&lt;item&gt;1938&lt;/item&gt;&lt;item&gt;1968&lt;/item&gt;&lt;item&gt;2060&lt;/item&gt;&lt;item&gt;2070&lt;/item&gt;&lt;item&gt;2078&lt;/item&gt;&lt;item&gt;2085&lt;/item&gt;&lt;item&gt;2086&lt;/item&gt;&lt;item&gt;2223&lt;/item&gt;&lt;item&gt;2225&lt;/item&gt;&lt;item&gt;2227&lt;/item&gt;&lt;item&gt;2271&lt;/item&gt;&lt;item&gt;2298&lt;/item&gt;&lt;item&gt;2356&lt;/item&gt;&lt;item&gt;2448&lt;/item&gt;&lt;item&gt;2492&lt;/item&gt;&lt;item&gt;2570&lt;/item&gt;&lt;item&gt;2698&lt;/item&gt;&lt;item&gt;2814&lt;/item&gt;&lt;item&gt;2825&lt;/item&gt;&lt;item&gt;2840&lt;/item&gt;&lt;item&gt;2843&lt;/item&gt;&lt;item&gt;2851&lt;/item&gt;&lt;item&gt;2852&lt;/item&gt;&lt;item&gt;2853&lt;/item&gt;&lt;item&gt;2854&lt;/item&gt;&lt;item&gt;2855&lt;/item&gt;&lt;item&gt;2856&lt;/item&gt;&lt;item&gt;2857&lt;/item&gt;&lt;item&gt;2858&lt;/item&gt;&lt;item&gt;2859&lt;/item&gt;&lt;item&gt;2860&lt;/item&gt;&lt;item&gt;2861&lt;/item&gt;&lt;item&gt;2862&lt;/item&gt;&lt;item&gt;2863&lt;/item&gt;&lt;item&gt;3906&lt;/item&gt;&lt;/record-ids&gt;&lt;/item&gt;&lt;/Libraries&gt;"/>
  </w:docVars>
  <w:rsids>
    <w:rsidRoot w:val="002B53E7"/>
    <w:rsid w:val="00022C58"/>
    <w:rsid w:val="00031627"/>
    <w:rsid w:val="0006256E"/>
    <w:rsid w:val="00065599"/>
    <w:rsid w:val="00076694"/>
    <w:rsid w:val="000A7785"/>
    <w:rsid w:val="000B06C3"/>
    <w:rsid w:val="000B756D"/>
    <w:rsid w:val="000F0E7A"/>
    <w:rsid w:val="0011345C"/>
    <w:rsid w:val="00117F83"/>
    <w:rsid w:val="0013160F"/>
    <w:rsid w:val="00140E3C"/>
    <w:rsid w:val="00164FC6"/>
    <w:rsid w:val="001905F2"/>
    <w:rsid w:val="001C45C6"/>
    <w:rsid w:val="001D52C0"/>
    <w:rsid w:val="001F4241"/>
    <w:rsid w:val="001F7011"/>
    <w:rsid w:val="002118B7"/>
    <w:rsid w:val="002171A4"/>
    <w:rsid w:val="002217AD"/>
    <w:rsid w:val="00222E91"/>
    <w:rsid w:val="002230A3"/>
    <w:rsid w:val="0023614A"/>
    <w:rsid w:val="002554C6"/>
    <w:rsid w:val="00260149"/>
    <w:rsid w:val="00265EC9"/>
    <w:rsid w:val="00267419"/>
    <w:rsid w:val="002728AD"/>
    <w:rsid w:val="0029269D"/>
    <w:rsid w:val="002B53E7"/>
    <w:rsid w:val="002C4F49"/>
    <w:rsid w:val="002D182B"/>
    <w:rsid w:val="002E1EE8"/>
    <w:rsid w:val="002E3DFE"/>
    <w:rsid w:val="00303521"/>
    <w:rsid w:val="0031253C"/>
    <w:rsid w:val="003125D7"/>
    <w:rsid w:val="00316E99"/>
    <w:rsid w:val="00334F80"/>
    <w:rsid w:val="00341279"/>
    <w:rsid w:val="003431D8"/>
    <w:rsid w:val="00351A6C"/>
    <w:rsid w:val="003601CB"/>
    <w:rsid w:val="00374E32"/>
    <w:rsid w:val="00377C04"/>
    <w:rsid w:val="0038178A"/>
    <w:rsid w:val="00386FE2"/>
    <w:rsid w:val="00393CAD"/>
    <w:rsid w:val="003C33E3"/>
    <w:rsid w:val="003D54E0"/>
    <w:rsid w:val="003E10F6"/>
    <w:rsid w:val="003E1EA6"/>
    <w:rsid w:val="003F1303"/>
    <w:rsid w:val="003F5DED"/>
    <w:rsid w:val="00413914"/>
    <w:rsid w:val="0042053F"/>
    <w:rsid w:val="00423F32"/>
    <w:rsid w:val="00424D69"/>
    <w:rsid w:val="00425627"/>
    <w:rsid w:val="00425FC1"/>
    <w:rsid w:val="0043504B"/>
    <w:rsid w:val="00442C71"/>
    <w:rsid w:val="0044539D"/>
    <w:rsid w:val="00445857"/>
    <w:rsid w:val="00446307"/>
    <w:rsid w:val="0044729D"/>
    <w:rsid w:val="00454FAF"/>
    <w:rsid w:val="00474FCD"/>
    <w:rsid w:val="00494098"/>
    <w:rsid w:val="00494944"/>
    <w:rsid w:val="004A113A"/>
    <w:rsid w:val="004B305A"/>
    <w:rsid w:val="004D4313"/>
    <w:rsid w:val="004D6946"/>
    <w:rsid w:val="004E4343"/>
    <w:rsid w:val="004E55FF"/>
    <w:rsid w:val="004E5F8A"/>
    <w:rsid w:val="00500206"/>
    <w:rsid w:val="0050689D"/>
    <w:rsid w:val="00511020"/>
    <w:rsid w:val="00512D37"/>
    <w:rsid w:val="00541EFA"/>
    <w:rsid w:val="00542A78"/>
    <w:rsid w:val="005460E2"/>
    <w:rsid w:val="00552F43"/>
    <w:rsid w:val="005811AA"/>
    <w:rsid w:val="00590D9E"/>
    <w:rsid w:val="005B4C88"/>
    <w:rsid w:val="005C4069"/>
    <w:rsid w:val="005E3BD6"/>
    <w:rsid w:val="0063410B"/>
    <w:rsid w:val="006614CD"/>
    <w:rsid w:val="00672B13"/>
    <w:rsid w:val="006872AE"/>
    <w:rsid w:val="0069144F"/>
    <w:rsid w:val="00692243"/>
    <w:rsid w:val="00696FC9"/>
    <w:rsid w:val="00697C4C"/>
    <w:rsid w:val="006B0DB9"/>
    <w:rsid w:val="006D1FAB"/>
    <w:rsid w:val="006D6229"/>
    <w:rsid w:val="006D64D2"/>
    <w:rsid w:val="006D71F6"/>
    <w:rsid w:val="006E15D4"/>
    <w:rsid w:val="006F2A5D"/>
    <w:rsid w:val="006F2F32"/>
    <w:rsid w:val="006F40EA"/>
    <w:rsid w:val="00701D23"/>
    <w:rsid w:val="00701F5B"/>
    <w:rsid w:val="00730521"/>
    <w:rsid w:val="00733693"/>
    <w:rsid w:val="00734E42"/>
    <w:rsid w:val="00741E05"/>
    <w:rsid w:val="00747A50"/>
    <w:rsid w:val="0075689E"/>
    <w:rsid w:val="00763C2F"/>
    <w:rsid w:val="00774AC4"/>
    <w:rsid w:val="00782A23"/>
    <w:rsid w:val="0078359C"/>
    <w:rsid w:val="00786F05"/>
    <w:rsid w:val="007972D8"/>
    <w:rsid w:val="007A3F3A"/>
    <w:rsid w:val="007A40DC"/>
    <w:rsid w:val="007B02E6"/>
    <w:rsid w:val="007B0A14"/>
    <w:rsid w:val="007B28E6"/>
    <w:rsid w:val="007C159D"/>
    <w:rsid w:val="007C1D4B"/>
    <w:rsid w:val="007C591C"/>
    <w:rsid w:val="007D64E1"/>
    <w:rsid w:val="007E7D22"/>
    <w:rsid w:val="007F1B34"/>
    <w:rsid w:val="007F2D8A"/>
    <w:rsid w:val="007F7B96"/>
    <w:rsid w:val="008006B8"/>
    <w:rsid w:val="00814F11"/>
    <w:rsid w:val="00837D6D"/>
    <w:rsid w:val="00840AA4"/>
    <w:rsid w:val="00842DA4"/>
    <w:rsid w:val="00847480"/>
    <w:rsid w:val="008548BB"/>
    <w:rsid w:val="008551DC"/>
    <w:rsid w:val="00857644"/>
    <w:rsid w:val="00867D4B"/>
    <w:rsid w:val="00873AFC"/>
    <w:rsid w:val="008755B5"/>
    <w:rsid w:val="00890645"/>
    <w:rsid w:val="008B53C5"/>
    <w:rsid w:val="008C5AA0"/>
    <w:rsid w:val="008C62A5"/>
    <w:rsid w:val="008E50C0"/>
    <w:rsid w:val="0090271A"/>
    <w:rsid w:val="009041D0"/>
    <w:rsid w:val="0090628F"/>
    <w:rsid w:val="00935C26"/>
    <w:rsid w:val="00943211"/>
    <w:rsid w:val="009435D2"/>
    <w:rsid w:val="00946DCC"/>
    <w:rsid w:val="00964389"/>
    <w:rsid w:val="00994FC7"/>
    <w:rsid w:val="0099655C"/>
    <w:rsid w:val="009A2580"/>
    <w:rsid w:val="009A328B"/>
    <w:rsid w:val="009B0D88"/>
    <w:rsid w:val="009B5B6D"/>
    <w:rsid w:val="009B6857"/>
    <w:rsid w:val="009C0BF3"/>
    <w:rsid w:val="009C390A"/>
    <w:rsid w:val="009C72C7"/>
    <w:rsid w:val="009D1A13"/>
    <w:rsid w:val="009E1350"/>
    <w:rsid w:val="009E1B02"/>
    <w:rsid w:val="009E4BCD"/>
    <w:rsid w:val="009F2835"/>
    <w:rsid w:val="009F4686"/>
    <w:rsid w:val="009F76AF"/>
    <w:rsid w:val="00A10C50"/>
    <w:rsid w:val="00A21A5F"/>
    <w:rsid w:val="00A3247D"/>
    <w:rsid w:val="00A45B49"/>
    <w:rsid w:val="00A5158D"/>
    <w:rsid w:val="00A567BC"/>
    <w:rsid w:val="00A73408"/>
    <w:rsid w:val="00A91086"/>
    <w:rsid w:val="00A9631B"/>
    <w:rsid w:val="00AA6113"/>
    <w:rsid w:val="00AC278A"/>
    <w:rsid w:val="00AC382D"/>
    <w:rsid w:val="00AE675A"/>
    <w:rsid w:val="00AF3254"/>
    <w:rsid w:val="00B043FB"/>
    <w:rsid w:val="00B123AF"/>
    <w:rsid w:val="00B12BA7"/>
    <w:rsid w:val="00B17FD6"/>
    <w:rsid w:val="00B34441"/>
    <w:rsid w:val="00B40CF0"/>
    <w:rsid w:val="00B471E2"/>
    <w:rsid w:val="00B50FB1"/>
    <w:rsid w:val="00B64883"/>
    <w:rsid w:val="00B75D05"/>
    <w:rsid w:val="00B85351"/>
    <w:rsid w:val="00B94159"/>
    <w:rsid w:val="00B96614"/>
    <w:rsid w:val="00BA4CE9"/>
    <w:rsid w:val="00BB2412"/>
    <w:rsid w:val="00BB481C"/>
    <w:rsid w:val="00BC1A46"/>
    <w:rsid w:val="00BD4B07"/>
    <w:rsid w:val="00BE3A72"/>
    <w:rsid w:val="00C04AC8"/>
    <w:rsid w:val="00C2767B"/>
    <w:rsid w:val="00C34814"/>
    <w:rsid w:val="00C5214B"/>
    <w:rsid w:val="00C56165"/>
    <w:rsid w:val="00C56848"/>
    <w:rsid w:val="00C5754A"/>
    <w:rsid w:val="00C8335F"/>
    <w:rsid w:val="00C848E2"/>
    <w:rsid w:val="00C914EF"/>
    <w:rsid w:val="00C93419"/>
    <w:rsid w:val="00CE0CA8"/>
    <w:rsid w:val="00D02C1F"/>
    <w:rsid w:val="00D05E22"/>
    <w:rsid w:val="00D15070"/>
    <w:rsid w:val="00D22A2E"/>
    <w:rsid w:val="00D24D53"/>
    <w:rsid w:val="00D33EC4"/>
    <w:rsid w:val="00D41BFA"/>
    <w:rsid w:val="00D55124"/>
    <w:rsid w:val="00D7445E"/>
    <w:rsid w:val="00D810FB"/>
    <w:rsid w:val="00D84490"/>
    <w:rsid w:val="00D91D37"/>
    <w:rsid w:val="00D93FF6"/>
    <w:rsid w:val="00DA1C44"/>
    <w:rsid w:val="00DC21D4"/>
    <w:rsid w:val="00DC3D04"/>
    <w:rsid w:val="00DE2742"/>
    <w:rsid w:val="00DF24AC"/>
    <w:rsid w:val="00E118F0"/>
    <w:rsid w:val="00E1614E"/>
    <w:rsid w:val="00E165E7"/>
    <w:rsid w:val="00E16FB9"/>
    <w:rsid w:val="00E44A50"/>
    <w:rsid w:val="00E5698A"/>
    <w:rsid w:val="00E61BE8"/>
    <w:rsid w:val="00E64180"/>
    <w:rsid w:val="00E737A4"/>
    <w:rsid w:val="00E7647E"/>
    <w:rsid w:val="00EA6A9F"/>
    <w:rsid w:val="00EB4614"/>
    <w:rsid w:val="00EB5730"/>
    <w:rsid w:val="00EC1D3C"/>
    <w:rsid w:val="00ED339C"/>
    <w:rsid w:val="00EE0A41"/>
    <w:rsid w:val="00F04179"/>
    <w:rsid w:val="00F048DC"/>
    <w:rsid w:val="00F06D20"/>
    <w:rsid w:val="00F13D0B"/>
    <w:rsid w:val="00F36002"/>
    <w:rsid w:val="00F472B9"/>
    <w:rsid w:val="00F50B6A"/>
    <w:rsid w:val="00F50CD2"/>
    <w:rsid w:val="00F7739E"/>
    <w:rsid w:val="00F84CB4"/>
    <w:rsid w:val="00F912D6"/>
    <w:rsid w:val="00FA4BDB"/>
    <w:rsid w:val="00FC2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C812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A4CE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A4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4CE9"/>
    <w:rPr>
      <w:sz w:val="22"/>
      <w:szCs w:val="22"/>
    </w:rPr>
  </w:style>
  <w:style w:type="character" w:styleId="PageNumber">
    <w:name w:val="page number"/>
    <w:basedOn w:val="DefaultParagraphFont"/>
    <w:uiPriority w:val="99"/>
    <w:semiHidden/>
    <w:unhideWhenUsed/>
    <w:rsid w:val="00BA4CE9"/>
  </w:style>
  <w:style w:type="paragraph" w:styleId="ListParagraph">
    <w:name w:val="List Paragraph"/>
    <w:basedOn w:val="Normal"/>
    <w:uiPriority w:val="34"/>
    <w:qFormat/>
    <w:rsid w:val="006D71F6"/>
    <w:pPr>
      <w:ind w:left="720"/>
      <w:contextualSpacing/>
    </w:pPr>
  </w:style>
  <w:style w:type="paragraph" w:customStyle="1" w:styleId="EndNoteBibliographyTitle">
    <w:name w:val="EndNote Bibliography Title"/>
    <w:basedOn w:val="Normal"/>
    <w:rsid w:val="00F7739E"/>
    <w:pPr>
      <w:spacing w:after="0"/>
      <w:jc w:val="center"/>
    </w:pPr>
    <w:rPr>
      <w:rFonts w:ascii="Times New Roman" w:hAnsi="Times New Roman" w:cs="Times New Roman"/>
      <w:sz w:val="24"/>
    </w:rPr>
  </w:style>
  <w:style w:type="paragraph" w:customStyle="1" w:styleId="EndNoteBibliography">
    <w:name w:val="EndNote Bibliography"/>
    <w:basedOn w:val="Normal"/>
    <w:rsid w:val="00F7739E"/>
    <w:pPr>
      <w:spacing w:line="240" w:lineRule="auto"/>
    </w:pPr>
    <w:rPr>
      <w:rFonts w:ascii="Times New Roman" w:hAnsi="Times New Roman" w:cs="Times New Roman"/>
      <w:sz w:val="24"/>
    </w:rPr>
  </w:style>
  <w:style w:type="character" w:styleId="Hyperlink">
    <w:name w:val="Hyperlink"/>
    <w:basedOn w:val="DefaultParagraphFont"/>
    <w:uiPriority w:val="99"/>
    <w:unhideWhenUsed/>
    <w:rsid w:val="003E10F6"/>
    <w:rPr>
      <w:color w:val="0563C1" w:themeColor="hyperlink"/>
      <w:u w:val="single"/>
    </w:rPr>
  </w:style>
  <w:style w:type="character" w:customStyle="1" w:styleId="UnresolvedMention1">
    <w:name w:val="Unresolved Mention1"/>
    <w:basedOn w:val="DefaultParagraphFont"/>
    <w:uiPriority w:val="99"/>
    <w:rsid w:val="00164FC6"/>
    <w:rPr>
      <w:color w:val="808080"/>
      <w:shd w:val="clear" w:color="auto" w:fill="E6E6E6"/>
    </w:rPr>
  </w:style>
  <w:style w:type="character" w:styleId="FollowedHyperlink">
    <w:name w:val="FollowedHyperlink"/>
    <w:basedOn w:val="DefaultParagraphFont"/>
    <w:uiPriority w:val="99"/>
    <w:semiHidden/>
    <w:unhideWhenUsed/>
    <w:rsid w:val="00BE3A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sdfamilies.org" TargetMode="External"/><Relationship Id="rId13" Type="http://schemas.openxmlformats.org/officeDocument/2006/relationships/hyperlink" Target="http://www.heainfo.org" TargetMode="External"/><Relationship Id="rId18" Type="http://schemas.openxmlformats.org/officeDocument/2006/relationships/hyperlink" Target="http://www.ksa-uk.co.uk"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MRKH.org" TargetMode="External"/><Relationship Id="rId7" Type="http://schemas.openxmlformats.org/officeDocument/2006/relationships/hyperlink" Target="mailto:kate.davies@lsbu.ac.uk" TargetMode="External"/><Relationship Id="rId12" Type="http://schemas.openxmlformats.org/officeDocument/2006/relationships/hyperlink" Target="http://www.accordalliance.org" TargetMode="External"/><Relationship Id="rId17" Type="http://schemas.openxmlformats.org/officeDocument/2006/relationships/hyperlink" Target="http://www.turnersyndrome.org"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www.tss.org.uk" TargetMode="External"/><Relationship Id="rId20" Type="http://schemas.openxmlformats.org/officeDocument/2006/relationships/hyperlink" Target="http://www.livingmrkh.org.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isdsd.org"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livingwithcah.com" TargetMode="External"/><Relationship Id="rId23" Type="http://schemas.openxmlformats.org/officeDocument/2006/relationships/hyperlink" Target="http://www.isna.org" TargetMode="External"/><Relationship Id="rId10" Type="http://schemas.openxmlformats.org/officeDocument/2006/relationships/hyperlink" Target="http://www.aissg.org" TargetMode="External"/><Relationship Id="rId19" Type="http://schemas.openxmlformats.org/officeDocument/2006/relationships/hyperlink" Target="http://www.genetic.org" TargetMode="External"/><Relationship Id="rId4" Type="http://schemas.openxmlformats.org/officeDocument/2006/relationships/webSettings" Target="webSettings.xml"/><Relationship Id="rId9" Type="http://schemas.openxmlformats.org/officeDocument/2006/relationships/hyperlink" Target="http://www.dsdteens.org" TargetMode="External"/><Relationship Id="rId14" Type="http://schemas.openxmlformats.org/officeDocument/2006/relationships/hyperlink" Target="http://www.hypospadiasuk.co.uk" TargetMode="External"/><Relationship Id="rId22" Type="http://schemas.openxmlformats.org/officeDocument/2006/relationships/hyperlink" Target="http://www.verity-pcos.org.uk"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5</Pages>
  <Words>27752</Words>
  <Characters>158193</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Pickup</dc:creator>
  <cp:keywords/>
  <dc:description/>
  <cp:lastModifiedBy>Sofia Craig</cp:lastModifiedBy>
  <cp:revision>3</cp:revision>
  <dcterms:created xsi:type="dcterms:W3CDTF">2018-06-19T10:08:00Z</dcterms:created>
  <dcterms:modified xsi:type="dcterms:W3CDTF">2018-06-24T17:04:00Z</dcterms:modified>
</cp:coreProperties>
</file>